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proofErr w:type="spellStart"/>
      <w:r>
        <w:rPr>
          <w:lang w:val="es-ES"/>
        </w:rPr>
        <w:t>xxxx</w:t>
      </w:r>
      <w:proofErr w:type="spellEnd"/>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proofErr w:type="spellStart"/>
      <w:r>
        <w:rPr>
          <w:lang w:val="en-US"/>
        </w:rPr>
        <w:t>ccccc</w:t>
      </w:r>
      <w:proofErr w:type="spellEnd"/>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27B53465" w14:textId="6B372269" w:rsidR="00B27247" w:rsidRPr="001F1BB4" w:rsidDel="00C13889" w:rsidRDefault="00B27247"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6DA7D48A" w14:textId="74D9B3E9" w:rsidR="00B27247" w:rsidRPr="001F1BB4" w:rsidDel="00C13889" w:rsidRDefault="00B27247"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5A91A7C5" w14:textId="65B161DA" w:rsidR="00B27247" w:rsidRPr="001F1BB4" w:rsidDel="00C13889" w:rsidRDefault="00B27247"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r>
        <w:r w:rsidR="006D3CF7" w:rsidRPr="001F1BB4" w:rsidDel="00C13889">
          <w:rPr>
            <w:iCs/>
            <w:lang w:val="en-US"/>
          </w:rPr>
          <w:delText>Bi-predictive Frame</w:delText>
        </w:r>
      </w:del>
    </w:p>
    <w:p w14:paraId="20DE114D" w14:textId="77777777"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024A7D8F" w14:textId="5A607E49" w:rsidR="00DF154C" w:rsidRPr="001F1BB4" w:rsidDel="00C13889" w:rsidRDefault="00DF154C"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7EBF8E78" w14:textId="3166D55E" w:rsidR="00B27247" w:rsidRPr="001F1BB4" w:rsidDel="00C13889" w:rsidRDefault="00B27247"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15C9824B" w14:textId="77777777"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E9822A1" w14:textId="131D8F77" w:rsidR="00B27247" w:rsidRPr="001F1BB4" w:rsidDel="00C13889" w:rsidRDefault="00B27247"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5D755AD8" w14:textId="046E1276" w:rsidR="00B27247" w:rsidRPr="001F1BB4" w:rsidDel="00C13889" w:rsidRDefault="00B27247"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7A2B0115" w14:textId="382BD01A" w:rsidR="00B27247" w:rsidRPr="001F1BB4" w:rsidDel="00C13889" w:rsidRDefault="00B27247"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5ED5830E" w14:textId="0D7AEC58" w:rsidR="00B27247" w:rsidRPr="001F1BB4" w:rsidDel="00C13889" w:rsidRDefault="00B27247"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401196D0" w14:textId="00787CA3" w:rsidR="00B27247" w:rsidRPr="001F1BB4" w:rsidDel="00C13889" w:rsidRDefault="00B27247"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r>
        <w:r w:rsidR="009E5A2D" w:rsidRPr="001F1BB4" w:rsidDel="00C13889">
          <w:rPr>
            <w:iCs/>
            <w:lang w:val="en-US"/>
          </w:rPr>
          <w:delText>Intra-coded Frame</w:delText>
        </w:r>
      </w:del>
    </w:p>
    <w:p w14:paraId="7DD38486" w14:textId="11F762D0" w:rsidR="00B27247" w:rsidRPr="001F1BB4" w:rsidDel="00C13889" w:rsidRDefault="00B27247"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r>
        <w:r w:rsidR="00CF68E1" w:rsidRPr="001F1BB4" w:rsidDel="00C13889">
          <w:rPr>
            <w:iCs/>
            <w:lang w:val="en-US"/>
          </w:rPr>
          <w:delText>Intra</w:delText>
        </w:r>
        <w:r w:rsidR="009E5A2D" w:rsidRPr="001F1BB4" w:rsidDel="00C13889">
          <w:rPr>
            <w:iCs/>
            <w:lang w:val="en-US"/>
          </w:rPr>
          <w:delText xml:space="preserve"> </w:delText>
        </w:r>
        <w:r w:rsidR="00CF68E1" w:rsidRPr="001F1BB4" w:rsidDel="00C13889">
          <w:rPr>
            <w:iCs/>
            <w:lang w:val="en-US"/>
          </w:rPr>
          <w:delText>Macro</w:delText>
        </w:r>
        <w:r w:rsidR="009E5A2D" w:rsidRPr="001F1BB4" w:rsidDel="00C13889">
          <w:rPr>
            <w:iCs/>
            <w:lang w:val="en-US"/>
          </w:rPr>
          <w:delText>Block</w:delText>
        </w:r>
      </w:del>
    </w:p>
    <w:p w14:paraId="368FF627" w14:textId="3635BBBB" w:rsidR="00C200AE" w:rsidRPr="001F1BB4" w:rsidDel="00C13889" w:rsidRDefault="00C200AE"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4BE2F82E" w14:textId="77777777"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5D57D786" w14:textId="44498B86" w:rsidR="00B27247" w:rsidRPr="001F1BB4" w:rsidDel="00C13889" w:rsidRDefault="00B27247"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DF40F37" w14:textId="7749DEAD" w:rsidR="00B27247" w:rsidRPr="001F1BB4" w:rsidDel="00C13889" w:rsidRDefault="00B27247"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66F87B28" w14:textId="11A27E5B" w:rsidR="00B27247" w:rsidRPr="001F1BB4" w:rsidDel="00C13889" w:rsidRDefault="00B27247"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6599A6FD" w14:textId="229813A5" w:rsidR="00B27247" w:rsidRPr="001F1BB4" w:rsidDel="00C13889" w:rsidRDefault="00B27247"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52A8229B" w14:textId="54634C17" w:rsidR="00CF68E1" w:rsidRPr="001F1BB4" w:rsidDel="00C13889" w:rsidRDefault="00B27247"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r>
        <w:r w:rsidR="009E5A2D" w:rsidRPr="001F1BB4" w:rsidDel="00C13889">
          <w:rPr>
            <w:iCs/>
            <w:lang w:val="en-US"/>
          </w:rPr>
          <w:delText>Predicted frames</w:delText>
        </w:r>
      </w:del>
    </w:p>
    <w:p w14:paraId="17448754" w14:textId="1F29E58C" w:rsidR="00CF68E1" w:rsidRPr="001F1BB4" w:rsidDel="00C13889" w:rsidRDefault="00CF68E1"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3B084E06" w14:textId="0D680C8E" w:rsidR="00B27247" w:rsidRPr="001F1BB4" w:rsidDel="00C13889" w:rsidRDefault="00B27247"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r>
        <w:r w:rsidR="00CF68E1" w:rsidRPr="001F1BB4" w:rsidDel="00C13889">
          <w:rPr>
            <w:iCs/>
            <w:lang w:val="en-US"/>
          </w:rPr>
          <w:delText>Switching Macroblock</w:delText>
        </w:r>
      </w:del>
    </w:p>
    <w:p w14:paraId="48A611F9" w14:textId="50924BD1" w:rsidR="00B27247" w:rsidRPr="001F1BB4" w:rsidDel="00C13889" w:rsidRDefault="00B27247"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60C5679" w14:textId="035AC7FC" w:rsidR="00DF154C" w:rsidDel="00C13889" w:rsidRDefault="00DF154C"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1F2D294C" w14:textId="28E7AD9D" w:rsidR="00B81B15" w:rsidRDefault="00B81B15" w:rsidP="00DF154C">
      <w:pPr>
        <w:pStyle w:val="Estilo12ptPrimeralnea05cm"/>
        <w:spacing w:before="120" w:after="0"/>
        <w:ind w:left="1560" w:hanging="1560"/>
        <w:rPr>
          <w:ins w:id="45" w:author="Pablo Blanco Peris" w:date="2017-05-24T18:32:00Z"/>
          <w:lang w:val="en-US"/>
        </w:rPr>
      </w:pPr>
      <w:r>
        <w:rPr>
          <w:lang w:val="en-US"/>
        </w:rPr>
        <w:t>SIFT</w:t>
      </w:r>
      <w:r>
        <w:rPr>
          <w:lang w:val="en-US"/>
        </w:rPr>
        <w:tab/>
        <w:t>Scale Invariant Feature Transform</w:t>
      </w:r>
    </w:p>
    <w:p w14:paraId="264A2514" w14:textId="057D3A60" w:rsidR="00666848" w:rsidRDefault="00666848" w:rsidP="00DF154C">
      <w:pPr>
        <w:pStyle w:val="Estilo12ptPrimeralnea05cm"/>
        <w:spacing w:before="120" w:after="0"/>
        <w:ind w:left="1560" w:hanging="1560"/>
        <w:rPr>
          <w:ins w:id="46" w:author="Pablo Blanco Peris" w:date="2017-05-24T18:43:00Z"/>
          <w:lang w:val="en-US"/>
        </w:rPr>
      </w:pPr>
      <w:ins w:id="47" w:author="Pablo Blanco Peris" w:date="2017-05-24T18:32:00Z">
        <w:r>
          <w:rPr>
            <w:lang w:val="en-US"/>
          </w:rPr>
          <w:t>NASA</w:t>
        </w:r>
        <w:r>
          <w:rPr>
            <w:lang w:val="en-US"/>
          </w:rPr>
          <w:tab/>
          <w:t>National Aeronautics and Space Administration</w:t>
        </w:r>
      </w:ins>
    </w:p>
    <w:p w14:paraId="1383C1DE" w14:textId="667867CB" w:rsidR="00DE270F" w:rsidRPr="00165D1E" w:rsidRDefault="00DE270F">
      <w:pPr>
        <w:pStyle w:val="Estilo12ptPrimeralnea05cm"/>
        <w:spacing w:before="120" w:after="360"/>
        <w:ind w:left="1559" w:hanging="1559"/>
        <w:rPr>
          <w:ins w:id="48" w:author="Pablo Blanco Peris" w:date="2017-05-24T18:32:00Z"/>
          <w:iCs/>
          <w:lang w:val="en-US"/>
        </w:rPr>
        <w:pPrChange w:id="49" w:author="Pablo Blanco Peris" w:date="2017-05-24T18:43:00Z">
          <w:pPr>
            <w:pStyle w:val="Estilo12ptPrimeralnea05cm"/>
            <w:spacing w:before="120" w:after="0"/>
            <w:ind w:left="1560" w:hanging="1560"/>
          </w:pPr>
        </w:pPrChange>
      </w:pPr>
      <w:ins w:id="50" w:author="Pablo Blanco Peris" w:date="2017-05-24T18:43:00Z">
        <w:r>
          <w:rPr>
            <w:iCs/>
            <w:lang w:val="es-ES"/>
          </w:rPr>
          <w:t>DIP</w:t>
        </w:r>
        <w:r>
          <w:rPr>
            <w:iCs/>
            <w:lang w:val="es-ES"/>
          </w:rPr>
          <w:tab/>
        </w:r>
        <w:r w:rsidRPr="00DE270F">
          <w:rPr>
            <w:iCs/>
            <w:lang w:val="es-ES"/>
          </w:rPr>
          <w:t xml:space="preserve">Digital </w:t>
        </w:r>
        <w:proofErr w:type="spellStart"/>
        <w:r w:rsidRPr="00DE270F">
          <w:rPr>
            <w:iCs/>
            <w:lang w:val="es-ES"/>
          </w:rPr>
          <w:t>Image</w:t>
        </w:r>
        <w:proofErr w:type="spellEnd"/>
        <w:r w:rsidRPr="00DE270F">
          <w:rPr>
            <w:iCs/>
            <w:lang w:val="es-ES"/>
          </w:rPr>
          <w:t xml:space="preserve"> </w:t>
        </w:r>
        <w:proofErr w:type="spellStart"/>
        <w:r w:rsidRPr="00DE270F">
          <w:rPr>
            <w:iCs/>
            <w:lang w:val="es-ES"/>
          </w:rPr>
          <w:t>Processor</w:t>
        </w:r>
      </w:ins>
      <w:proofErr w:type="spellEnd"/>
    </w:p>
    <w:p w14:paraId="72AD98B6" w14:textId="772BFB8B" w:rsidR="00666848" w:rsidRPr="001F1BB4" w:rsidDel="00666848" w:rsidRDefault="00666848" w:rsidP="00DF154C">
      <w:pPr>
        <w:pStyle w:val="Estilo12ptPrimeralnea05cm"/>
        <w:spacing w:before="120" w:after="0"/>
        <w:ind w:left="1560" w:hanging="1560"/>
        <w:rPr>
          <w:del w:id="51" w:author="Pablo Blanco Peris" w:date="2017-05-24T18:32:00Z"/>
          <w:iCs/>
          <w:lang w:val="en-US"/>
        </w:rPr>
      </w:pPr>
    </w:p>
    <w:p w14:paraId="425E31B4" w14:textId="2E592538" w:rsidR="00DF154C" w:rsidRDefault="001012B1" w:rsidP="00B27247">
      <w:pPr>
        <w:pStyle w:val="Estilo12ptPrimeralnea05cm"/>
        <w:spacing w:before="120" w:after="360"/>
        <w:ind w:left="1559" w:hanging="1559"/>
        <w:rPr>
          <w:ins w:id="52" w:author="Pablo Blanco Peris" w:date="2017-05-24T18:44:00Z"/>
          <w:iCs/>
          <w:lang w:val="es-ES"/>
        </w:rPr>
      </w:pPr>
      <w:ins w:id="53" w:author="Pablo Blanco Peris" w:date="2017-05-24T18:27:00Z">
        <w:r w:rsidRPr="001012B1">
          <w:rPr>
            <w:iCs/>
            <w:lang w:val="es-ES"/>
          </w:rPr>
          <w:t>HOGM</w:t>
        </w:r>
        <w:r>
          <w:rPr>
            <w:iCs/>
            <w:lang w:val="es-ES"/>
          </w:rPr>
          <w:tab/>
        </w:r>
      </w:ins>
      <w:proofErr w:type="spellStart"/>
      <w:ins w:id="54" w:author="Pablo Blanco Peris" w:date="2017-05-24T18:28:00Z">
        <w:r w:rsidRPr="001012B1">
          <w:rPr>
            <w:iCs/>
            <w:lang w:val="es-ES"/>
          </w:rPr>
          <w:t>Histogram</w:t>
        </w:r>
        <w:proofErr w:type="spellEnd"/>
        <w:r w:rsidRPr="001012B1">
          <w:rPr>
            <w:iCs/>
            <w:lang w:val="es-ES"/>
          </w:rPr>
          <w:t xml:space="preserve"> Of </w:t>
        </w:r>
        <w:proofErr w:type="spellStart"/>
        <w:r w:rsidRPr="001012B1">
          <w:rPr>
            <w:iCs/>
            <w:lang w:val="es-ES"/>
          </w:rPr>
          <w:t>Orientated</w:t>
        </w:r>
        <w:proofErr w:type="spellEnd"/>
        <w:r w:rsidRPr="001012B1">
          <w:rPr>
            <w:iCs/>
            <w:lang w:val="es-ES"/>
          </w:rPr>
          <w:t xml:space="preserve"> </w:t>
        </w:r>
        <w:proofErr w:type="spellStart"/>
        <w:r w:rsidRPr="001012B1">
          <w:rPr>
            <w:iCs/>
            <w:lang w:val="es-ES"/>
          </w:rPr>
          <w:t>Gabor</w:t>
        </w:r>
        <w:proofErr w:type="spellEnd"/>
        <w:r w:rsidRPr="001012B1">
          <w:rPr>
            <w:iCs/>
            <w:lang w:val="es-ES"/>
          </w:rPr>
          <w:t xml:space="preserve"> </w:t>
        </w:r>
        <w:proofErr w:type="spellStart"/>
        <w:r w:rsidRPr="001012B1">
          <w:rPr>
            <w:iCs/>
            <w:lang w:val="es-ES"/>
          </w:rPr>
          <w:t>Magnitude</w:t>
        </w:r>
      </w:ins>
      <w:proofErr w:type="spellEnd"/>
    </w:p>
    <w:p w14:paraId="352B290C" w14:textId="78FADAE9" w:rsidR="00DE270F" w:rsidRDefault="00DE270F" w:rsidP="00B27247">
      <w:pPr>
        <w:pStyle w:val="Estilo12ptPrimeralnea05cm"/>
        <w:spacing w:before="120" w:after="360"/>
        <w:ind w:left="1559" w:hanging="1559"/>
        <w:rPr>
          <w:ins w:id="55" w:author="Pablo Blanco Peris" w:date="2017-05-24T18:44:00Z"/>
          <w:iCs/>
          <w:lang w:val="es-ES"/>
        </w:rPr>
      </w:pPr>
      <w:ins w:id="56" w:author="Pablo Blanco Peris" w:date="2017-05-24T18:44:00Z">
        <w:r>
          <w:rPr>
            <w:iCs/>
            <w:lang w:val="es-ES"/>
          </w:rPr>
          <w:t>CYYM</w:t>
        </w:r>
        <w:r>
          <w:rPr>
            <w:iCs/>
            <w:lang w:val="es-ES"/>
          </w:rPr>
          <w:tab/>
        </w:r>
        <w:proofErr w:type="spellStart"/>
        <w:r>
          <w:rPr>
            <w:iCs/>
            <w:lang w:val="es-ES"/>
          </w:rPr>
          <w:t>Cyan</w:t>
        </w:r>
        <w:proofErr w:type="spellEnd"/>
        <w:r>
          <w:rPr>
            <w:iCs/>
            <w:lang w:val="es-ES"/>
          </w:rPr>
          <w:t>-</w:t>
        </w:r>
        <w:proofErr w:type="spellStart"/>
        <w:r>
          <w:rPr>
            <w:iCs/>
            <w:lang w:val="es-ES"/>
          </w:rPr>
          <w:t>Yellow</w:t>
        </w:r>
        <w:proofErr w:type="spellEnd"/>
        <w:r>
          <w:rPr>
            <w:iCs/>
            <w:lang w:val="es-ES"/>
          </w:rPr>
          <w:t>-</w:t>
        </w:r>
        <w:proofErr w:type="spellStart"/>
        <w:r>
          <w:rPr>
            <w:iCs/>
            <w:lang w:val="es-ES"/>
          </w:rPr>
          <w:t>Yellow</w:t>
        </w:r>
        <w:proofErr w:type="spellEnd"/>
        <w:r>
          <w:rPr>
            <w:iCs/>
            <w:lang w:val="es-ES"/>
          </w:rPr>
          <w:t>-Magenta</w:t>
        </w:r>
      </w:ins>
    </w:p>
    <w:p w14:paraId="07378BCD" w14:textId="6DBCE810" w:rsidR="00DE270F" w:rsidRDefault="00DE270F" w:rsidP="00B27247">
      <w:pPr>
        <w:pStyle w:val="Estilo12ptPrimeralnea05cm"/>
        <w:spacing w:before="120" w:after="360"/>
        <w:ind w:left="1559" w:hanging="1559"/>
        <w:rPr>
          <w:ins w:id="57" w:author="Pablo Blanco Peris" w:date="2017-05-24T18:44:00Z"/>
          <w:iCs/>
          <w:lang w:val="es-ES"/>
        </w:rPr>
      </w:pPr>
      <w:ins w:id="58" w:author="Pablo Blanco Peris" w:date="2017-05-24T18:44:00Z">
        <w:r>
          <w:rPr>
            <w:iCs/>
            <w:lang w:val="es-ES"/>
          </w:rPr>
          <w:t>RGBE</w:t>
        </w:r>
        <w:r>
          <w:rPr>
            <w:iCs/>
            <w:lang w:val="es-ES"/>
          </w:rPr>
          <w:tab/>
          <w:t>Red-Green-Blue-</w:t>
        </w:r>
        <w:proofErr w:type="spellStart"/>
        <w:r>
          <w:rPr>
            <w:iCs/>
            <w:lang w:val="es-ES"/>
          </w:rPr>
          <w:t>Emerland</w:t>
        </w:r>
        <w:proofErr w:type="spellEnd"/>
      </w:ins>
    </w:p>
    <w:p w14:paraId="4AAD19A0" w14:textId="6F21DB44" w:rsidR="00DE270F" w:rsidRDefault="00DE270F" w:rsidP="00B27247">
      <w:pPr>
        <w:pStyle w:val="Estilo12ptPrimeralnea05cm"/>
        <w:spacing w:before="120" w:after="360"/>
        <w:ind w:left="1559" w:hanging="1559"/>
        <w:rPr>
          <w:ins w:id="59" w:author="Pablo Blanco Peris" w:date="2017-05-24T18:46:00Z"/>
          <w:iCs/>
          <w:lang w:val="es-ES"/>
        </w:rPr>
      </w:pPr>
      <w:ins w:id="60" w:author="Pablo Blanco Peris" w:date="2017-05-24T18:45:00Z">
        <w:r>
          <w:rPr>
            <w:iCs/>
            <w:lang w:val="es-ES"/>
          </w:rPr>
          <w:t>CMY</w:t>
        </w:r>
        <w:r>
          <w:rPr>
            <w:iCs/>
            <w:lang w:val="es-ES"/>
          </w:rPr>
          <w:tab/>
        </w:r>
        <w:proofErr w:type="spellStart"/>
        <w:r>
          <w:rPr>
            <w:iCs/>
            <w:lang w:val="es-ES"/>
          </w:rPr>
          <w:t>Cyan</w:t>
        </w:r>
        <w:proofErr w:type="spellEnd"/>
        <w:r>
          <w:rPr>
            <w:iCs/>
            <w:lang w:val="es-ES"/>
          </w:rPr>
          <w:t>-Magenta-</w:t>
        </w:r>
        <w:proofErr w:type="spellStart"/>
        <w:r>
          <w:rPr>
            <w:iCs/>
            <w:lang w:val="es-ES"/>
          </w:rPr>
          <w:t>Yellow</w:t>
        </w:r>
      </w:ins>
      <w:proofErr w:type="spellEnd"/>
    </w:p>
    <w:p w14:paraId="48F64BF4" w14:textId="6754D0EB" w:rsidR="00DE270F" w:rsidRDefault="00DE270F" w:rsidP="00B27247">
      <w:pPr>
        <w:pStyle w:val="Estilo12ptPrimeralnea05cm"/>
        <w:spacing w:before="120" w:after="360"/>
        <w:ind w:left="1559" w:hanging="1559"/>
        <w:rPr>
          <w:ins w:id="61" w:author="Pablo Blanco Peris" w:date="2017-05-24T18:47:00Z"/>
          <w:iCs/>
        </w:rPr>
      </w:pPr>
      <w:ins w:id="62" w:author="Pablo Blanco Peris" w:date="2017-05-24T18:46:00Z">
        <w:r>
          <w:rPr>
            <w:iCs/>
            <w:lang w:val="es-ES"/>
          </w:rPr>
          <w:t>GRGB</w:t>
        </w:r>
        <w:r>
          <w:rPr>
            <w:iCs/>
            <w:lang w:val="es-ES"/>
          </w:rPr>
          <w:tab/>
        </w:r>
        <w:r w:rsidRPr="00C61687">
          <w:rPr>
            <w:iCs/>
          </w:rPr>
          <w:t>Green-Red-Green-Blue</w:t>
        </w:r>
      </w:ins>
    </w:p>
    <w:p w14:paraId="138F24D9" w14:textId="3EF2F798" w:rsidR="00C13889" w:rsidRDefault="00C13889" w:rsidP="00B27247">
      <w:pPr>
        <w:pStyle w:val="Estilo12ptPrimeralnea05cm"/>
        <w:spacing w:before="120" w:after="360"/>
        <w:ind w:left="1559" w:hanging="1559"/>
        <w:rPr>
          <w:ins w:id="63" w:author="Pablo Blanco Peris" w:date="2017-05-24T18:47:00Z"/>
          <w:iCs/>
        </w:rPr>
      </w:pPr>
      <w:ins w:id="64" w:author="Pablo Blanco Peris" w:date="2017-05-24T18:47:00Z">
        <w:r>
          <w:rPr>
            <w:iCs/>
          </w:rPr>
          <w:t>CCD</w:t>
        </w:r>
        <w:r>
          <w:rPr>
            <w:iCs/>
          </w:rPr>
          <w:tab/>
        </w:r>
        <w:proofErr w:type="spellStart"/>
        <w:r>
          <w:rPr>
            <w:iCs/>
          </w:rPr>
          <w:t>Charged-Coupled-Device</w:t>
        </w:r>
        <w:proofErr w:type="spellEnd"/>
      </w:ins>
    </w:p>
    <w:p w14:paraId="0A1163B4" w14:textId="6A004FBB" w:rsidR="00C13889" w:rsidRDefault="00C13889" w:rsidP="00B27247">
      <w:pPr>
        <w:pStyle w:val="Estilo12ptPrimeralnea05cm"/>
        <w:spacing w:before="120" w:after="360"/>
        <w:ind w:left="1559" w:hanging="1559"/>
        <w:rPr>
          <w:ins w:id="65" w:author="Pablo Blanco Peris" w:date="2017-05-24T18:44:00Z"/>
          <w:iCs/>
          <w:lang w:val="es-ES"/>
        </w:rPr>
      </w:pPr>
      <w:ins w:id="66" w:author="Pablo Blanco Peris" w:date="2017-05-24T18:47:00Z">
        <w:r>
          <w:rPr>
            <w:iCs/>
          </w:rPr>
          <w:t>CMOS</w:t>
        </w:r>
        <w:r>
          <w:rPr>
            <w:iCs/>
          </w:rPr>
          <w:tab/>
        </w:r>
        <w:proofErr w:type="spellStart"/>
        <w:r>
          <w:rPr>
            <w:iCs/>
          </w:rPr>
          <w:t>Complementary</w:t>
        </w:r>
        <w:proofErr w:type="spellEnd"/>
        <w:r>
          <w:rPr>
            <w:iCs/>
          </w:rPr>
          <w:t xml:space="preserve"> Metal-Oxide-Semiconductor</w:t>
        </w:r>
      </w:ins>
    </w:p>
    <w:p w14:paraId="55CE54F8" w14:textId="65B8D007" w:rsidR="00DE270F" w:rsidRPr="001F1BB4" w:rsidDel="00DE270F" w:rsidRDefault="00DE270F" w:rsidP="00B27247">
      <w:pPr>
        <w:pStyle w:val="Estilo12ptPrimeralnea05cm"/>
        <w:spacing w:before="120" w:after="360"/>
        <w:ind w:left="1559" w:hanging="1559"/>
        <w:rPr>
          <w:del w:id="67"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68"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4803CB1A" w14:textId="77777777" w:rsidR="00EB4ED5" w:rsidRDefault="00FF5EEA">
      <w:pPr>
        <w:pStyle w:val="TDC1"/>
        <w:rPr>
          <w:ins w:id="69" w:author="Pablo Blanco Peris" w:date="2017-05-24T18:33: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70" w:author="Pablo Blanco Peris" w:date="2017-05-24T18:33:00Z">
        <w:r w:rsidR="00EB4ED5" w:rsidRPr="00BF5ABD">
          <w:rPr>
            <w:rStyle w:val="Hipervnculo"/>
          </w:rPr>
          <w:fldChar w:fldCharType="begin"/>
        </w:r>
        <w:r w:rsidR="00EB4ED5" w:rsidRPr="00BF5ABD">
          <w:rPr>
            <w:rStyle w:val="Hipervnculo"/>
          </w:rPr>
          <w:instrText xml:space="preserve"> </w:instrText>
        </w:r>
        <w:r w:rsidR="00EB4ED5">
          <w:instrText>HYPERLINK \l "_Toc483414131"</w:instrText>
        </w:r>
        <w:r w:rsidR="00EB4ED5" w:rsidRPr="00BF5ABD">
          <w:rPr>
            <w:rStyle w:val="Hipervnculo"/>
          </w:rPr>
          <w:instrText xml:space="preserve"> </w:instrText>
        </w:r>
        <w:r w:rsidR="00EB4ED5" w:rsidRPr="00BF5ABD">
          <w:rPr>
            <w:rStyle w:val="Hipervnculo"/>
          </w:rPr>
          <w:fldChar w:fldCharType="separate"/>
        </w:r>
        <w:r w:rsidR="00EB4ED5" w:rsidRPr="00BF5ABD">
          <w:rPr>
            <w:rStyle w:val="Hipervnculo"/>
          </w:rPr>
          <w:t>1.</w:t>
        </w:r>
        <w:r w:rsidR="00EB4ED5">
          <w:rPr>
            <w:rFonts w:asciiTheme="minorHAnsi" w:eastAsiaTheme="minorEastAsia" w:hAnsiTheme="minorHAnsi" w:cstheme="minorBidi"/>
            <w:b w:val="0"/>
            <w:caps w:val="0"/>
            <w:sz w:val="24"/>
            <w:szCs w:val="24"/>
            <w:lang w:eastAsia="es-ES_tradnl"/>
          </w:rPr>
          <w:tab/>
        </w:r>
        <w:r w:rsidR="00EB4ED5" w:rsidRPr="00BF5ABD">
          <w:rPr>
            <w:rStyle w:val="Hipervnculo"/>
          </w:rPr>
          <w:t>Introducción</w:t>
        </w:r>
        <w:r w:rsidR="00EB4ED5">
          <w:rPr>
            <w:webHidden/>
          </w:rPr>
          <w:tab/>
        </w:r>
        <w:r w:rsidR="00EB4ED5">
          <w:rPr>
            <w:webHidden/>
          </w:rPr>
          <w:fldChar w:fldCharType="begin"/>
        </w:r>
        <w:r w:rsidR="00EB4ED5">
          <w:rPr>
            <w:webHidden/>
          </w:rPr>
          <w:instrText xml:space="preserve"> PAGEREF _Toc483414131 \h </w:instrText>
        </w:r>
      </w:ins>
      <w:r w:rsidR="00EB4ED5">
        <w:rPr>
          <w:webHidden/>
        </w:rPr>
      </w:r>
      <w:r w:rsidR="00EB4ED5">
        <w:rPr>
          <w:webHidden/>
        </w:rPr>
        <w:fldChar w:fldCharType="separate"/>
      </w:r>
      <w:ins w:id="71" w:author="Pablo Blanco Peris" w:date="2017-05-24T18:33:00Z">
        <w:r w:rsidR="00EB4ED5">
          <w:rPr>
            <w:webHidden/>
          </w:rPr>
          <w:t>1</w:t>
        </w:r>
        <w:r w:rsidR="00EB4ED5">
          <w:rPr>
            <w:webHidden/>
          </w:rPr>
          <w:fldChar w:fldCharType="end"/>
        </w:r>
        <w:r w:rsidR="00EB4ED5" w:rsidRPr="00BF5ABD">
          <w:rPr>
            <w:rStyle w:val="Hipervnculo"/>
          </w:rPr>
          <w:fldChar w:fldCharType="end"/>
        </w:r>
      </w:ins>
    </w:p>
    <w:p w14:paraId="54938CD2" w14:textId="77777777" w:rsidR="00EB4ED5" w:rsidRDefault="00EB4ED5">
      <w:pPr>
        <w:pStyle w:val="TDC2"/>
        <w:rPr>
          <w:ins w:id="72" w:author="Pablo Blanco Peris" w:date="2017-05-24T18:33:00Z"/>
          <w:rFonts w:asciiTheme="minorHAnsi" w:eastAsiaTheme="minorEastAsia" w:hAnsiTheme="minorHAnsi" w:cstheme="minorBidi"/>
          <w:smallCaps w:val="0"/>
          <w:sz w:val="24"/>
          <w:szCs w:val="24"/>
          <w:lang w:eastAsia="es-ES_tradnl"/>
        </w:rPr>
      </w:pPr>
      <w:ins w:id="73" w:author="Pablo Blanco Peris" w:date="2017-05-24T18:33:00Z">
        <w:r w:rsidRPr="00BF5ABD">
          <w:rPr>
            <w:rStyle w:val="Hipervnculo"/>
          </w:rPr>
          <w:fldChar w:fldCharType="begin"/>
        </w:r>
        <w:r w:rsidRPr="00BF5ABD">
          <w:rPr>
            <w:rStyle w:val="Hipervnculo"/>
          </w:rPr>
          <w:instrText xml:space="preserve"> </w:instrText>
        </w:r>
        <w:r>
          <w:instrText>HYPERLINK \l "_Toc483414132"</w:instrText>
        </w:r>
        <w:r w:rsidRPr="00BF5ABD">
          <w:rPr>
            <w:rStyle w:val="Hipervnculo"/>
          </w:rPr>
          <w:instrText xml:space="preserve"> </w:instrText>
        </w:r>
        <w:r w:rsidRPr="00BF5ABD">
          <w:rPr>
            <w:rStyle w:val="Hipervnculo"/>
          </w:rPr>
          <w:fldChar w:fldCharType="separate"/>
        </w:r>
        <w:r w:rsidRPr="00BF5ABD">
          <w:rPr>
            <w:rStyle w:val="Hipervnculo"/>
          </w:rPr>
          <w:t>1.1.</w:t>
        </w:r>
        <w:r>
          <w:rPr>
            <w:rFonts w:asciiTheme="minorHAnsi" w:eastAsiaTheme="minorEastAsia" w:hAnsiTheme="minorHAnsi" w:cstheme="minorBidi"/>
            <w:smallCaps w:val="0"/>
            <w:sz w:val="24"/>
            <w:szCs w:val="24"/>
            <w:lang w:eastAsia="es-ES_tradnl"/>
          </w:rPr>
          <w:tab/>
        </w:r>
        <w:r w:rsidRPr="00BF5ABD">
          <w:rPr>
            <w:rStyle w:val="Hipervnculo"/>
          </w:rPr>
          <w:t>Motivación</w:t>
        </w:r>
        <w:r>
          <w:rPr>
            <w:webHidden/>
          </w:rPr>
          <w:tab/>
        </w:r>
        <w:r>
          <w:rPr>
            <w:webHidden/>
          </w:rPr>
          <w:fldChar w:fldCharType="begin"/>
        </w:r>
        <w:r>
          <w:rPr>
            <w:webHidden/>
          </w:rPr>
          <w:instrText xml:space="preserve"> PAGEREF _Toc483414132 \h </w:instrText>
        </w:r>
      </w:ins>
      <w:r>
        <w:rPr>
          <w:webHidden/>
        </w:rPr>
      </w:r>
      <w:r>
        <w:rPr>
          <w:webHidden/>
        </w:rPr>
        <w:fldChar w:fldCharType="separate"/>
      </w:r>
      <w:ins w:id="74" w:author="Pablo Blanco Peris" w:date="2017-05-24T18:33:00Z">
        <w:r>
          <w:rPr>
            <w:webHidden/>
          </w:rPr>
          <w:t>1</w:t>
        </w:r>
        <w:r>
          <w:rPr>
            <w:webHidden/>
          </w:rPr>
          <w:fldChar w:fldCharType="end"/>
        </w:r>
        <w:r w:rsidRPr="00BF5ABD">
          <w:rPr>
            <w:rStyle w:val="Hipervnculo"/>
          </w:rPr>
          <w:fldChar w:fldCharType="end"/>
        </w:r>
      </w:ins>
    </w:p>
    <w:p w14:paraId="3B8E2F1A" w14:textId="77777777" w:rsidR="00EB4ED5" w:rsidRDefault="00EB4ED5">
      <w:pPr>
        <w:pStyle w:val="TDC2"/>
        <w:rPr>
          <w:ins w:id="75" w:author="Pablo Blanco Peris" w:date="2017-05-24T18:33:00Z"/>
          <w:rFonts w:asciiTheme="minorHAnsi" w:eastAsiaTheme="minorEastAsia" w:hAnsiTheme="minorHAnsi" w:cstheme="minorBidi"/>
          <w:smallCaps w:val="0"/>
          <w:sz w:val="24"/>
          <w:szCs w:val="24"/>
          <w:lang w:eastAsia="es-ES_tradnl"/>
        </w:rPr>
      </w:pPr>
      <w:ins w:id="76" w:author="Pablo Blanco Peris" w:date="2017-05-24T18:33:00Z">
        <w:r w:rsidRPr="00BF5ABD">
          <w:rPr>
            <w:rStyle w:val="Hipervnculo"/>
          </w:rPr>
          <w:fldChar w:fldCharType="begin"/>
        </w:r>
        <w:r w:rsidRPr="00BF5ABD">
          <w:rPr>
            <w:rStyle w:val="Hipervnculo"/>
          </w:rPr>
          <w:instrText xml:space="preserve"> </w:instrText>
        </w:r>
        <w:r>
          <w:instrText>HYPERLINK \l "_Toc483414133"</w:instrText>
        </w:r>
        <w:r w:rsidRPr="00BF5ABD">
          <w:rPr>
            <w:rStyle w:val="Hipervnculo"/>
          </w:rPr>
          <w:instrText xml:space="preserve"> </w:instrText>
        </w:r>
        <w:r w:rsidRPr="00BF5ABD">
          <w:rPr>
            <w:rStyle w:val="Hipervnculo"/>
          </w:rPr>
          <w:fldChar w:fldCharType="separate"/>
        </w:r>
        <w:r w:rsidRPr="00BF5ABD">
          <w:rPr>
            <w:rStyle w:val="Hipervnculo"/>
          </w:rPr>
          <w:t>1.2.</w:t>
        </w:r>
        <w:r>
          <w:rPr>
            <w:rFonts w:asciiTheme="minorHAnsi" w:eastAsiaTheme="minorEastAsia" w:hAnsiTheme="minorHAnsi" w:cstheme="minorBidi"/>
            <w:smallCaps w:val="0"/>
            <w:sz w:val="24"/>
            <w:szCs w:val="24"/>
            <w:lang w:eastAsia="es-ES_tradnl"/>
          </w:rPr>
          <w:tab/>
        </w:r>
        <w:r w:rsidRPr="00BF5ABD">
          <w:rPr>
            <w:rStyle w:val="Hipervnculo"/>
          </w:rPr>
          <w:t>Objetivos</w:t>
        </w:r>
        <w:r>
          <w:rPr>
            <w:webHidden/>
          </w:rPr>
          <w:tab/>
        </w:r>
        <w:r>
          <w:rPr>
            <w:webHidden/>
          </w:rPr>
          <w:fldChar w:fldCharType="begin"/>
        </w:r>
        <w:r>
          <w:rPr>
            <w:webHidden/>
          </w:rPr>
          <w:instrText xml:space="preserve"> PAGEREF _Toc483414133 \h </w:instrText>
        </w:r>
      </w:ins>
      <w:r>
        <w:rPr>
          <w:webHidden/>
        </w:rPr>
      </w:r>
      <w:r>
        <w:rPr>
          <w:webHidden/>
        </w:rPr>
        <w:fldChar w:fldCharType="separate"/>
      </w:r>
      <w:ins w:id="77" w:author="Pablo Blanco Peris" w:date="2017-05-24T18:33:00Z">
        <w:r>
          <w:rPr>
            <w:webHidden/>
          </w:rPr>
          <w:t>1</w:t>
        </w:r>
        <w:r>
          <w:rPr>
            <w:webHidden/>
          </w:rPr>
          <w:fldChar w:fldCharType="end"/>
        </w:r>
        <w:r w:rsidRPr="00BF5ABD">
          <w:rPr>
            <w:rStyle w:val="Hipervnculo"/>
          </w:rPr>
          <w:fldChar w:fldCharType="end"/>
        </w:r>
      </w:ins>
    </w:p>
    <w:p w14:paraId="58B1D7FA" w14:textId="77777777" w:rsidR="00EB4ED5" w:rsidRDefault="00EB4ED5">
      <w:pPr>
        <w:pStyle w:val="TDC2"/>
        <w:rPr>
          <w:ins w:id="78" w:author="Pablo Blanco Peris" w:date="2017-05-24T18:33:00Z"/>
          <w:rFonts w:asciiTheme="minorHAnsi" w:eastAsiaTheme="minorEastAsia" w:hAnsiTheme="minorHAnsi" w:cstheme="minorBidi"/>
          <w:smallCaps w:val="0"/>
          <w:sz w:val="24"/>
          <w:szCs w:val="24"/>
          <w:lang w:eastAsia="es-ES_tradnl"/>
        </w:rPr>
      </w:pPr>
      <w:ins w:id="79" w:author="Pablo Blanco Peris" w:date="2017-05-24T18:33:00Z">
        <w:r w:rsidRPr="00BF5ABD">
          <w:rPr>
            <w:rStyle w:val="Hipervnculo"/>
          </w:rPr>
          <w:fldChar w:fldCharType="begin"/>
        </w:r>
        <w:r w:rsidRPr="00BF5ABD">
          <w:rPr>
            <w:rStyle w:val="Hipervnculo"/>
          </w:rPr>
          <w:instrText xml:space="preserve"> </w:instrText>
        </w:r>
        <w:r>
          <w:instrText>HYPERLINK \l "_Toc483414134"</w:instrText>
        </w:r>
        <w:r w:rsidRPr="00BF5ABD">
          <w:rPr>
            <w:rStyle w:val="Hipervnculo"/>
          </w:rPr>
          <w:instrText xml:space="preserve"> </w:instrText>
        </w:r>
        <w:r w:rsidRPr="00BF5ABD">
          <w:rPr>
            <w:rStyle w:val="Hipervnculo"/>
          </w:rPr>
          <w:fldChar w:fldCharType="separate"/>
        </w:r>
        <w:r w:rsidRPr="00BF5ABD">
          <w:rPr>
            <w:rStyle w:val="Hipervnculo"/>
          </w:rPr>
          <w:t>1.3.</w:t>
        </w:r>
        <w:r>
          <w:rPr>
            <w:rFonts w:asciiTheme="minorHAnsi" w:eastAsiaTheme="minorEastAsia" w:hAnsiTheme="minorHAnsi" w:cstheme="minorBidi"/>
            <w:smallCaps w:val="0"/>
            <w:sz w:val="24"/>
            <w:szCs w:val="24"/>
            <w:lang w:eastAsia="es-ES_tradnl"/>
          </w:rPr>
          <w:tab/>
        </w:r>
        <w:r w:rsidRPr="00BF5ABD">
          <w:rPr>
            <w:rStyle w:val="Hipervnculo"/>
          </w:rPr>
          <w:t>Plan de Trabajo</w:t>
        </w:r>
        <w:r>
          <w:rPr>
            <w:webHidden/>
          </w:rPr>
          <w:tab/>
        </w:r>
        <w:r>
          <w:rPr>
            <w:webHidden/>
          </w:rPr>
          <w:fldChar w:fldCharType="begin"/>
        </w:r>
        <w:r>
          <w:rPr>
            <w:webHidden/>
          </w:rPr>
          <w:instrText xml:space="preserve"> PAGEREF _Toc483414134 \h </w:instrText>
        </w:r>
      </w:ins>
      <w:r>
        <w:rPr>
          <w:webHidden/>
        </w:rPr>
      </w:r>
      <w:r>
        <w:rPr>
          <w:webHidden/>
        </w:rPr>
        <w:fldChar w:fldCharType="separate"/>
      </w:r>
      <w:ins w:id="80" w:author="Pablo Blanco Peris" w:date="2017-05-24T18:33:00Z">
        <w:r>
          <w:rPr>
            <w:webHidden/>
          </w:rPr>
          <w:t>2</w:t>
        </w:r>
        <w:r>
          <w:rPr>
            <w:webHidden/>
          </w:rPr>
          <w:fldChar w:fldCharType="end"/>
        </w:r>
        <w:r w:rsidRPr="00BF5ABD">
          <w:rPr>
            <w:rStyle w:val="Hipervnculo"/>
          </w:rPr>
          <w:fldChar w:fldCharType="end"/>
        </w:r>
      </w:ins>
    </w:p>
    <w:p w14:paraId="39B7825D" w14:textId="77777777" w:rsidR="00EB4ED5" w:rsidRDefault="00EB4ED5">
      <w:pPr>
        <w:pStyle w:val="TDC2"/>
        <w:rPr>
          <w:ins w:id="81" w:author="Pablo Blanco Peris" w:date="2017-05-24T18:33:00Z"/>
          <w:rFonts w:asciiTheme="minorHAnsi" w:eastAsiaTheme="minorEastAsia" w:hAnsiTheme="minorHAnsi" w:cstheme="minorBidi"/>
          <w:smallCaps w:val="0"/>
          <w:sz w:val="24"/>
          <w:szCs w:val="24"/>
          <w:lang w:eastAsia="es-ES_tradnl"/>
        </w:rPr>
      </w:pPr>
      <w:ins w:id="82" w:author="Pablo Blanco Peris" w:date="2017-05-24T18:33:00Z">
        <w:r w:rsidRPr="00BF5ABD">
          <w:rPr>
            <w:rStyle w:val="Hipervnculo"/>
          </w:rPr>
          <w:fldChar w:fldCharType="begin"/>
        </w:r>
        <w:r w:rsidRPr="00BF5ABD">
          <w:rPr>
            <w:rStyle w:val="Hipervnculo"/>
          </w:rPr>
          <w:instrText xml:space="preserve"> </w:instrText>
        </w:r>
        <w:r>
          <w:instrText>HYPERLINK \l "_Toc483414135"</w:instrText>
        </w:r>
        <w:r w:rsidRPr="00BF5ABD">
          <w:rPr>
            <w:rStyle w:val="Hipervnculo"/>
          </w:rPr>
          <w:instrText xml:space="preserve"> </w:instrText>
        </w:r>
        <w:r w:rsidRPr="00BF5ABD">
          <w:rPr>
            <w:rStyle w:val="Hipervnculo"/>
          </w:rPr>
          <w:fldChar w:fldCharType="separate"/>
        </w:r>
        <w:r w:rsidRPr="00BF5ABD">
          <w:rPr>
            <w:rStyle w:val="Hipervnculo"/>
          </w:rPr>
          <w:t>1.4.</w:t>
        </w:r>
        <w:r>
          <w:rPr>
            <w:rFonts w:asciiTheme="minorHAnsi" w:eastAsiaTheme="minorEastAsia" w:hAnsiTheme="minorHAnsi" w:cstheme="minorBidi"/>
            <w:smallCaps w:val="0"/>
            <w:sz w:val="24"/>
            <w:szCs w:val="24"/>
            <w:lang w:eastAsia="es-ES_tradnl"/>
          </w:rPr>
          <w:tab/>
        </w:r>
        <w:r w:rsidRPr="00BF5ABD">
          <w:rPr>
            <w:rStyle w:val="Hipervnculo"/>
          </w:rPr>
          <w:t>Estructura de la memoria</w:t>
        </w:r>
        <w:r>
          <w:rPr>
            <w:webHidden/>
          </w:rPr>
          <w:tab/>
        </w:r>
        <w:r>
          <w:rPr>
            <w:webHidden/>
          </w:rPr>
          <w:fldChar w:fldCharType="begin"/>
        </w:r>
        <w:r>
          <w:rPr>
            <w:webHidden/>
          </w:rPr>
          <w:instrText xml:space="preserve"> PAGEREF _Toc483414135 \h </w:instrText>
        </w:r>
      </w:ins>
      <w:r>
        <w:rPr>
          <w:webHidden/>
        </w:rPr>
      </w:r>
      <w:r>
        <w:rPr>
          <w:webHidden/>
        </w:rPr>
        <w:fldChar w:fldCharType="separate"/>
      </w:r>
      <w:ins w:id="83" w:author="Pablo Blanco Peris" w:date="2017-05-24T18:33:00Z">
        <w:r>
          <w:rPr>
            <w:webHidden/>
          </w:rPr>
          <w:t>4</w:t>
        </w:r>
        <w:r>
          <w:rPr>
            <w:webHidden/>
          </w:rPr>
          <w:fldChar w:fldCharType="end"/>
        </w:r>
        <w:r w:rsidRPr="00BF5ABD">
          <w:rPr>
            <w:rStyle w:val="Hipervnculo"/>
          </w:rPr>
          <w:fldChar w:fldCharType="end"/>
        </w:r>
      </w:ins>
    </w:p>
    <w:p w14:paraId="5010FCE1" w14:textId="77777777" w:rsidR="00EB4ED5" w:rsidRDefault="00EB4ED5">
      <w:pPr>
        <w:pStyle w:val="TDC1"/>
        <w:rPr>
          <w:ins w:id="84" w:author="Pablo Blanco Peris" w:date="2017-05-24T18:33:00Z"/>
          <w:rFonts w:asciiTheme="minorHAnsi" w:eastAsiaTheme="minorEastAsia" w:hAnsiTheme="minorHAnsi" w:cstheme="minorBidi"/>
          <w:b w:val="0"/>
          <w:caps w:val="0"/>
          <w:sz w:val="24"/>
          <w:szCs w:val="24"/>
          <w:lang w:eastAsia="es-ES_tradnl"/>
        </w:rPr>
      </w:pPr>
      <w:ins w:id="85" w:author="Pablo Blanco Peris" w:date="2017-05-24T18:33:00Z">
        <w:r w:rsidRPr="00BF5ABD">
          <w:rPr>
            <w:rStyle w:val="Hipervnculo"/>
          </w:rPr>
          <w:fldChar w:fldCharType="begin"/>
        </w:r>
        <w:r w:rsidRPr="00BF5ABD">
          <w:rPr>
            <w:rStyle w:val="Hipervnculo"/>
          </w:rPr>
          <w:instrText xml:space="preserve"> </w:instrText>
        </w:r>
        <w:r>
          <w:instrText>HYPERLINK \l "_Toc483414136"</w:instrText>
        </w:r>
        <w:r w:rsidRPr="00BF5ABD">
          <w:rPr>
            <w:rStyle w:val="Hipervnculo"/>
          </w:rPr>
          <w:instrText xml:space="preserve"> </w:instrText>
        </w:r>
        <w:r w:rsidRPr="00BF5ABD">
          <w:rPr>
            <w:rStyle w:val="Hipervnculo"/>
          </w:rPr>
          <w:fldChar w:fldCharType="separate"/>
        </w:r>
        <w:r w:rsidRPr="00BF5ABD">
          <w:rPr>
            <w:rStyle w:val="Hipervnculo"/>
          </w:rPr>
          <w:t>2.</w:t>
        </w:r>
        <w:r>
          <w:rPr>
            <w:rFonts w:asciiTheme="minorHAnsi" w:eastAsiaTheme="minorEastAsia" w:hAnsiTheme="minorHAnsi" w:cstheme="minorBidi"/>
            <w:b w:val="0"/>
            <w:caps w:val="0"/>
            <w:sz w:val="24"/>
            <w:szCs w:val="24"/>
            <w:lang w:eastAsia="es-ES_tradnl"/>
          </w:rPr>
          <w:tab/>
        </w:r>
        <w:r w:rsidRPr="00BF5ABD">
          <w:rPr>
            <w:rStyle w:val="Hipervnculo"/>
          </w:rPr>
          <w:t>Análisis Forense de Imágenes Digitales</w:t>
        </w:r>
        <w:r>
          <w:rPr>
            <w:webHidden/>
          </w:rPr>
          <w:tab/>
        </w:r>
        <w:r>
          <w:rPr>
            <w:webHidden/>
          </w:rPr>
          <w:fldChar w:fldCharType="begin"/>
        </w:r>
        <w:r>
          <w:rPr>
            <w:webHidden/>
          </w:rPr>
          <w:instrText xml:space="preserve"> PAGEREF _Toc483414136 \h </w:instrText>
        </w:r>
      </w:ins>
      <w:r>
        <w:rPr>
          <w:webHidden/>
        </w:rPr>
      </w:r>
      <w:r>
        <w:rPr>
          <w:webHidden/>
        </w:rPr>
        <w:fldChar w:fldCharType="separate"/>
      </w:r>
      <w:ins w:id="86" w:author="Pablo Blanco Peris" w:date="2017-05-24T18:33:00Z">
        <w:r>
          <w:rPr>
            <w:webHidden/>
          </w:rPr>
          <w:t>6</w:t>
        </w:r>
        <w:r>
          <w:rPr>
            <w:webHidden/>
          </w:rPr>
          <w:fldChar w:fldCharType="end"/>
        </w:r>
        <w:r w:rsidRPr="00BF5ABD">
          <w:rPr>
            <w:rStyle w:val="Hipervnculo"/>
          </w:rPr>
          <w:fldChar w:fldCharType="end"/>
        </w:r>
      </w:ins>
    </w:p>
    <w:p w14:paraId="36C22E70" w14:textId="77777777" w:rsidR="00EB4ED5" w:rsidRDefault="00EB4ED5">
      <w:pPr>
        <w:pStyle w:val="TDC2"/>
        <w:rPr>
          <w:ins w:id="87" w:author="Pablo Blanco Peris" w:date="2017-05-24T18:33:00Z"/>
          <w:rFonts w:asciiTheme="minorHAnsi" w:eastAsiaTheme="minorEastAsia" w:hAnsiTheme="minorHAnsi" w:cstheme="minorBidi"/>
          <w:smallCaps w:val="0"/>
          <w:sz w:val="24"/>
          <w:szCs w:val="24"/>
          <w:lang w:eastAsia="es-ES_tradnl"/>
        </w:rPr>
      </w:pPr>
      <w:ins w:id="88" w:author="Pablo Blanco Peris" w:date="2017-05-24T18:33:00Z">
        <w:r w:rsidRPr="00BF5ABD">
          <w:rPr>
            <w:rStyle w:val="Hipervnculo"/>
          </w:rPr>
          <w:fldChar w:fldCharType="begin"/>
        </w:r>
        <w:r w:rsidRPr="00BF5ABD">
          <w:rPr>
            <w:rStyle w:val="Hipervnculo"/>
          </w:rPr>
          <w:instrText xml:space="preserve"> </w:instrText>
        </w:r>
        <w:r>
          <w:instrText>HYPERLINK \l "_Toc483414137"</w:instrText>
        </w:r>
        <w:r w:rsidRPr="00BF5ABD">
          <w:rPr>
            <w:rStyle w:val="Hipervnculo"/>
          </w:rPr>
          <w:instrText xml:space="preserve"> </w:instrText>
        </w:r>
        <w:r w:rsidRPr="00BF5ABD">
          <w:rPr>
            <w:rStyle w:val="Hipervnculo"/>
          </w:rPr>
          <w:fldChar w:fldCharType="separate"/>
        </w:r>
        <w:r w:rsidRPr="00BF5ABD">
          <w:rPr>
            <w:rStyle w:val="Hipervnculo"/>
          </w:rPr>
          <w:t>2.1.</w:t>
        </w:r>
        <w:r>
          <w:rPr>
            <w:rFonts w:asciiTheme="minorHAnsi" w:eastAsiaTheme="minorEastAsia" w:hAnsiTheme="minorHAnsi" w:cstheme="minorBidi"/>
            <w:smallCaps w:val="0"/>
            <w:sz w:val="24"/>
            <w:szCs w:val="24"/>
            <w:lang w:eastAsia="es-ES_tradnl"/>
          </w:rPr>
          <w:tab/>
        </w:r>
        <w:r w:rsidRPr="00BF5ABD">
          <w:rPr>
            <w:rStyle w:val="Hipervnculo"/>
          </w:rPr>
          <w:t>Falsificación</w:t>
        </w:r>
        <w:r>
          <w:rPr>
            <w:webHidden/>
          </w:rPr>
          <w:tab/>
        </w:r>
        <w:r>
          <w:rPr>
            <w:webHidden/>
          </w:rPr>
          <w:fldChar w:fldCharType="begin"/>
        </w:r>
        <w:r>
          <w:rPr>
            <w:webHidden/>
          </w:rPr>
          <w:instrText xml:space="preserve"> PAGEREF _Toc483414137 \h </w:instrText>
        </w:r>
      </w:ins>
      <w:r>
        <w:rPr>
          <w:webHidden/>
        </w:rPr>
      </w:r>
      <w:r>
        <w:rPr>
          <w:webHidden/>
        </w:rPr>
        <w:fldChar w:fldCharType="separate"/>
      </w:r>
      <w:ins w:id="89" w:author="Pablo Blanco Peris" w:date="2017-05-24T18:33:00Z">
        <w:r>
          <w:rPr>
            <w:webHidden/>
          </w:rPr>
          <w:t>7</w:t>
        </w:r>
        <w:r>
          <w:rPr>
            <w:webHidden/>
          </w:rPr>
          <w:fldChar w:fldCharType="end"/>
        </w:r>
        <w:r w:rsidRPr="00BF5ABD">
          <w:rPr>
            <w:rStyle w:val="Hipervnculo"/>
          </w:rPr>
          <w:fldChar w:fldCharType="end"/>
        </w:r>
      </w:ins>
    </w:p>
    <w:p w14:paraId="527C4B57" w14:textId="77777777" w:rsidR="00EB4ED5" w:rsidRDefault="00EB4ED5">
      <w:pPr>
        <w:pStyle w:val="TDC1"/>
        <w:rPr>
          <w:ins w:id="90" w:author="Pablo Blanco Peris" w:date="2017-05-24T18:33:00Z"/>
          <w:rFonts w:asciiTheme="minorHAnsi" w:eastAsiaTheme="minorEastAsia" w:hAnsiTheme="minorHAnsi" w:cstheme="minorBidi"/>
          <w:b w:val="0"/>
          <w:caps w:val="0"/>
          <w:sz w:val="24"/>
          <w:szCs w:val="24"/>
          <w:lang w:eastAsia="es-ES_tradnl"/>
        </w:rPr>
      </w:pPr>
      <w:ins w:id="91" w:author="Pablo Blanco Peris" w:date="2017-05-24T18:33:00Z">
        <w:r w:rsidRPr="00BF5ABD">
          <w:rPr>
            <w:rStyle w:val="Hipervnculo"/>
          </w:rPr>
          <w:fldChar w:fldCharType="begin"/>
        </w:r>
        <w:r w:rsidRPr="00BF5ABD">
          <w:rPr>
            <w:rStyle w:val="Hipervnculo"/>
          </w:rPr>
          <w:instrText xml:space="preserve"> </w:instrText>
        </w:r>
        <w:r>
          <w:instrText>HYPERLINK \l "_Toc483414138"</w:instrText>
        </w:r>
        <w:r w:rsidRPr="00BF5ABD">
          <w:rPr>
            <w:rStyle w:val="Hipervnculo"/>
          </w:rPr>
          <w:instrText xml:space="preserve"> </w:instrText>
        </w:r>
        <w:r w:rsidRPr="00BF5ABD">
          <w:rPr>
            <w:rStyle w:val="Hipervnculo"/>
          </w:rPr>
          <w:fldChar w:fldCharType="separate"/>
        </w:r>
        <w:r w:rsidRPr="00BF5ABD">
          <w:rPr>
            <w:rStyle w:val="Hipervnculo"/>
            <w:bCs/>
          </w:rPr>
          <w:t>1.</w:t>
        </w:r>
        <w:r>
          <w:rPr>
            <w:rFonts w:asciiTheme="minorHAnsi" w:eastAsiaTheme="minorEastAsia" w:hAnsiTheme="minorHAnsi" w:cstheme="minorBidi"/>
            <w:b w:val="0"/>
            <w:caps w:val="0"/>
            <w:sz w:val="24"/>
            <w:szCs w:val="24"/>
            <w:lang w:eastAsia="es-ES_tradnl"/>
          </w:rPr>
          <w:tab/>
        </w:r>
        <w:r w:rsidRPr="00BF5ABD">
          <w:rPr>
            <w:rStyle w:val="Hipervnculo"/>
            <w:bCs/>
          </w:rPr>
          <w:t>ANÁLISIS FORENSE DE IMÁGENES DIGITALES</w:t>
        </w:r>
        <w:r>
          <w:rPr>
            <w:webHidden/>
          </w:rPr>
          <w:tab/>
        </w:r>
        <w:r>
          <w:rPr>
            <w:webHidden/>
          </w:rPr>
          <w:fldChar w:fldCharType="begin"/>
        </w:r>
        <w:r>
          <w:rPr>
            <w:webHidden/>
          </w:rPr>
          <w:instrText xml:space="preserve"> PAGEREF _Toc483414138 \h </w:instrText>
        </w:r>
      </w:ins>
      <w:r>
        <w:rPr>
          <w:webHidden/>
        </w:rPr>
      </w:r>
      <w:r>
        <w:rPr>
          <w:webHidden/>
        </w:rPr>
        <w:fldChar w:fldCharType="separate"/>
      </w:r>
      <w:ins w:id="92" w:author="Pablo Blanco Peris" w:date="2017-05-24T18:33:00Z">
        <w:r>
          <w:rPr>
            <w:webHidden/>
          </w:rPr>
          <w:t>10</w:t>
        </w:r>
        <w:r>
          <w:rPr>
            <w:webHidden/>
          </w:rPr>
          <w:fldChar w:fldCharType="end"/>
        </w:r>
        <w:r w:rsidRPr="00BF5ABD">
          <w:rPr>
            <w:rStyle w:val="Hipervnculo"/>
          </w:rPr>
          <w:fldChar w:fldCharType="end"/>
        </w:r>
      </w:ins>
    </w:p>
    <w:p w14:paraId="05631B7B" w14:textId="77777777" w:rsidR="00EB4ED5" w:rsidRDefault="00EB4ED5">
      <w:pPr>
        <w:pStyle w:val="TDC2"/>
        <w:rPr>
          <w:ins w:id="93" w:author="Pablo Blanco Peris" w:date="2017-05-24T18:33:00Z"/>
          <w:rFonts w:asciiTheme="minorHAnsi" w:eastAsiaTheme="minorEastAsia" w:hAnsiTheme="minorHAnsi" w:cstheme="minorBidi"/>
          <w:smallCaps w:val="0"/>
          <w:sz w:val="24"/>
          <w:szCs w:val="24"/>
          <w:lang w:eastAsia="es-ES_tradnl"/>
        </w:rPr>
      </w:pPr>
      <w:ins w:id="94" w:author="Pablo Blanco Peris" w:date="2017-05-24T18:33:00Z">
        <w:r w:rsidRPr="00BF5ABD">
          <w:rPr>
            <w:rStyle w:val="Hipervnculo"/>
          </w:rPr>
          <w:fldChar w:fldCharType="begin"/>
        </w:r>
        <w:r w:rsidRPr="00BF5ABD">
          <w:rPr>
            <w:rStyle w:val="Hipervnculo"/>
          </w:rPr>
          <w:instrText xml:space="preserve"> </w:instrText>
        </w:r>
        <w:r>
          <w:instrText>HYPERLINK \l "_Toc483414139"</w:instrText>
        </w:r>
        <w:r w:rsidRPr="00BF5ABD">
          <w:rPr>
            <w:rStyle w:val="Hipervnculo"/>
          </w:rPr>
          <w:instrText xml:space="preserve"> </w:instrText>
        </w:r>
        <w:r w:rsidRPr="00BF5ABD">
          <w:rPr>
            <w:rStyle w:val="Hipervnculo"/>
          </w:rPr>
          <w:fldChar w:fldCharType="separate"/>
        </w:r>
        <w:r w:rsidRPr="00BF5ABD">
          <w:rPr>
            <w:rStyle w:val="Hipervnculo"/>
            <w:bCs/>
          </w:rPr>
          <w:t>1.1.</w:t>
        </w:r>
        <w:r>
          <w:rPr>
            <w:rFonts w:asciiTheme="minorHAnsi" w:eastAsiaTheme="minorEastAsia" w:hAnsiTheme="minorHAnsi" w:cstheme="minorBidi"/>
            <w:smallCaps w:val="0"/>
            <w:sz w:val="24"/>
            <w:szCs w:val="24"/>
            <w:lang w:eastAsia="es-ES_tradnl"/>
          </w:rPr>
          <w:tab/>
        </w:r>
        <w:r w:rsidRPr="00BF5ABD">
          <w:rPr>
            <w:rStyle w:val="Hipervnculo"/>
            <w:bCs/>
          </w:rPr>
          <w:t>Formación de una imagen digital</w:t>
        </w:r>
        <w:r>
          <w:rPr>
            <w:webHidden/>
          </w:rPr>
          <w:tab/>
        </w:r>
        <w:r>
          <w:rPr>
            <w:webHidden/>
          </w:rPr>
          <w:fldChar w:fldCharType="begin"/>
        </w:r>
        <w:r>
          <w:rPr>
            <w:webHidden/>
          </w:rPr>
          <w:instrText xml:space="preserve"> PAGEREF _Toc483414139 \h </w:instrText>
        </w:r>
      </w:ins>
      <w:r>
        <w:rPr>
          <w:webHidden/>
        </w:rPr>
      </w:r>
      <w:r>
        <w:rPr>
          <w:webHidden/>
        </w:rPr>
        <w:fldChar w:fldCharType="separate"/>
      </w:r>
      <w:ins w:id="95" w:author="Pablo Blanco Peris" w:date="2017-05-24T18:33:00Z">
        <w:r>
          <w:rPr>
            <w:webHidden/>
          </w:rPr>
          <w:t>10</w:t>
        </w:r>
        <w:r>
          <w:rPr>
            <w:webHidden/>
          </w:rPr>
          <w:fldChar w:fldCharType="end"/>
        </w:r>
        <w:r w:rsidRPr="00BF5ABD">
          <w:rPr>
            <w:rStyle w:val="Hipervnculo"/>
          </w:rPr>
          <w:fldChar w:fldCharType="end"/>
        </w:r>
      </w:ins>
    </w:p>
    <w:p w14:paraId="4621ED1D" w14:textId="77777777" w:rsidR="00EB4ED5" w:rsidRDefault="00EB4ED5">
      <w:pPr>
        <w:pStyle w:val="TDC2"/>
        <w:rPr>
          <w:ins w:id="96" w:author="Pablo Blanco Peris" w:date="2017-05-24T18:33:00Z"/>
          <w:rFonts w:asciiTheme="minorHAnsi" w:eastAsiaTheme="minorEastAsia" w:hAnsiTheme="minorHAnsi" w:cstheme="minorBidi"/>
          <w:smallCaps w:val="0"/>
          <w:sz w:val="24"/>
          <w:szCs w:val="24"/>
          <w:lang w:eastAsia="es-ES_tradnl"/>
        </w:rPr>
      </w:pPr>
      <w:ins w:id="97" w:author="Pablo Blanco Peris" w:date="2017-05-24T18:33:00Z">
        <w:r w:rsidRPr="00BF5ABD">
          <w:rPr>
            <w:rStyle w:val="Hipervnculo"/>
          </w:rPr>
          <w:fldChar w:fldCharType="begin"/>
        </w:r>
        <w:r w:rsidRPr="00BF5ABD">
          <w:rPr>
            <w:rStyle w:val="Hipervnculo"/>
          </w:rPr>
          <w:instrText xml:space="preserve"> </w:instrText>
        </w:r>
        <w:r>
          <w:instrText>HYPERLINK \l "_Toc483414140"</w:instrText>
        </w:r>
        <w:r w:rsidRPr="00BF5ABD">
          <w:rPr>
            <w:rStyle w:val="Hipervnculo"/>
          </w:rPr>
          <w:instrText xml:space="preserve"> </w:instrText>
        </w:r>
        <w:r w:rsidRPr="00BF5ABD">
          <w:rPr>
            <w:rStyle w:val="Hipervnculo"/>
          </w:rPr>
          <w:fldChar w:fldCharType="separate"/>
        </w:r>
        <w:r w:rsidRPr="00BF5ABD">
          <w:rPr>
            <w:rStyle w:val="Hipervnculo"/>
            <w:bCs/>
          </w:rPr>
          <w:t>1.2.</w:t>
        </w:r>
        <w:r>
          <w:rPr>
            <w:rFonts w:asciiTheme="minorHAnsi" w:eastAsiaTheme="minorEastAsia" w:hAnsiTheme="minorHAnsi" w:cstheme="minorBidi"/>
            <w:smallCaps w:val="0"/>
            <w:sz w:val="24"/>
            <w:szCs w:val="24"/>
            <w:lang w:eastAsia="es-ES_tradnl"/>
          </w:rPr>
          <w:tab/>
        </w:r>
        <w:r w:rsidRPr="00BF5ABD">
          <w:rPr>
            <w:rStyle w:val="Hipervnculo"/>
            <w:bCs/>
          </w:rPr>
          <w:t>Filtros de color</w:t>
        </w:r>
        <w:r>
          <w:rPr>
            <w:webHidden/>
          </w:rPr>
          <w:tab/>
        </w:r>
        <w:r>
          <w:rPr>
            <w:webHidden/>
          </w:rPr>
          <w:fldChar w:fldCharType="begin"/>
        </w:r>
        <w:r>
          <w:rPr>
            <w:webHidden/>
          </w:rPr>
          <w:instrText xml:space="preserve"> PAGEREF _Toc483414140 \h </w:instrText>
        </w:r>
      </w:ins>
      <w:r>
        <w:rPr>
          <w:webHidden/>
        </w:rPr>
      </w:r>
      <w:r>
        <w:rPr>
          <w:webHidden/>
        </w:rPr>
        <w:fldChar w:fldCharType="separate"/>
      </w:r>
      <w:ins w:id="98" w:author="Pablo Blanco Peris" w:date="2017-05-24T18:33:00Z">
        <w:r>
          <w:rPr>
            <w:webHidden/>
          </w:rPr>
          <w:t>12</w:t>
        </w:r>
        <w:r>
          <w:rPr>
            <w:webHidden/>
          </w:rPr>
          <w:fldChar w:fldCharType="end"/>
        </w:r>
        <w:r w:rsidRPr="00BF5ABD">
          <w:rPr>
            <w:rStyle w:val="Hipervnculo"/>
          </w:rPr>
          <w:fldChar w:fldCharType="end"/>
        </w:r>
      </w:ins>
    </w:p>
    <w:p w14:paraId="1E924A8D" w14:textId="77777777" w:rsidR="00EB4ED5" w:rsidRDefault="00EB4ED5">
      <w:pPr>
        <w:pStyle w:val="TDC2"/>
        <w:rPr>
          <w:ins w:id="99" w:author="Pablo Blanco Peris" w:date="2017-05-24T18:33:00Z"/>
          <w:rFonts w:asciiTheme="minorHAnsi" w:eastAsiaTheme="minorEastAsia" w:hAnsiTheme="minorHAnsi" w:cstheme="minorBidi"/>
          <w:smallCaps w:val="0"/>
          <w:sz w:val="24"/>
          <w:szCs w:val="24"/>
          <w:lang w:eastAsia="es-ES_tradnl"/>
        </w:rPr>
      </w:pPr>
      <w:ins w:id="100" w:author="Pablo Blanco Peris" w:date="2017-05-24T18:33:00Z">
        <w:r w:rsidRPr="00BF5ABD">
          <w:rPr>
            <w:rStyle w:val="Hipervnculo"/>
          </w:rPr>
          <w:fldChar w:fldCharType="begin"/>
        </w:r>
        <w:r w:rsidRPr="00BF5ABD">
          <w:rPr>
            <w:rStyle w:val="Hipervnculo"/>
          </w:rPr>
          <w:instrText xml:space="preserve"> </w:instrText>
        </w:r>
        <w:r>
          <w:instrText>HYPERLINK \l "_Toc483414141"</w:instrText>
        </w:r>
        <w:r w:rsidRPr="00BF5ABD">
          <w:rPr>
            <w:rStyle w:val="Hipervnculo"/>
          </w:rPr>
          <w:instrText xml:space="preserve"> </w:instrText>
        </w:r>
        <w:r w:rsidRPr="00BF5ABD">
          <w:rPr>
            <w:rStyle w:val="Hipervnculo"/>
          </w:rPr>
          <w:fldChar w:fldCharType="separate"/>
        </w:r>
        <w:r w:rsidRPr="00BF5ABD">
          <w:rPr>
            <w:rStyle w:val="Hipervnculo"/>
            <w:bCs/>
          </w:rPr>
          <w:t>1.3.</w:t>
        </w:r>
        <w:r>
          <w:rPr>
            <w:rFonts w:asciiTheme="minorHAnsi" w:eastAsiaTheme="minorEastAsia" w:hAnsiTheme="minorHAnsi" w:cstheme="minorBidi"/>
            <w:smallCaps w:val="0"/>
            <w:sz w:val="24"/>
            <w:szCs w:val="24"/>
            <w:lang w:eastAsia="es-ES_tradnl"/>
          </w:rPr>
          <w:tab/>
        </w:r>
        <w:r w:rsidRPr="00BF5ABD">
          <w:rPr>
            <w:rStyle w:val="Hipervnculo"/>
            <w:bCs/>
          </w:rPr>
          <w:t>Tipos de sensores</w:t>
        </w:r>
        <w:r>
          <w:rPr>
            <w:webHidden/>
          </w:rPr>
          <w:tab/>
        </w:r>
        <w:r>
          <w:rPr>
            <w:webHidden/>
          </w:rPr>
          <w:fldChar w:fldCharType="begin"/>
        </w:r>
        <w:r>
          <w:rPr>
            <w:webHidden/>
          </w:rPr>
          <w:instrText xml:space="preserve"> PAGEREF _Toc483414141 \h </w:instrText>
        </w:r>
      </w:ins>
      <w:r>
        <w:rPr>
          <w:webHidden/>
        </w:rPr>
      </w:r>
      <w:r>
        <w:rPr>
          <w:webHidden/>
        </w:rPr>
        <w:fldChar w:fldCharType="separate"/>
      </w:r>
      <w:ins w:id="101" w:author="Pablo Blanco Peris" w:date="2017-05-24T18:33:00Z">
        <w:r>
          <w:rPr>
            <w:webHidden/>
          </w:rPr>
          <w:t>12</w:t>
        </w:r>
        <w:r>
          <w:rPr>
            <w:webHidden/>
          </w:rPr>
          <w:fldChar w:fldCharType="end"/>
        </w:r>
        <w:r w:rsidRPr="00BF5ABD">
          <w:rPr>
            <w:rStyle w:val="Hipervnculo"/>
          </w:rPr>
          <w:fldChar w:fldCharType="end"/>
        </w:r>
      </w:ins>
    </w:p>
    <w:p w14:paraId="6D42D4F8" w14:textId="77777777" w:rsidR="00EB4ED5" w:rsidRDefault="00EB4ED5">
      <w:pPr>
        <w:pStyle w:val="TDC3"/>
        <w:rPr>
          <w:ins w:id="102" w:author="Pablo Blanco Peris" w:date="2017-05-24T18:33:00Z"/>
          <w:rFonts w:asciiTheme="minorHAnsi" w:eastAsiaTheme="minorEastAsia" w:hAnsiTheme="minorHAnsi" w:cstheme="minorBidi"/>
          <w:sz w:val="24"/>
          <w:szCs w:val="24"/>
          <w:lang w:eastAsia="es-ES_tradnl"/>
        </w:rPr>
      </w:pPr>
      <w:ins w:id="103" w:author="Pablo Blanco Peris" w:date="2017-05-24T18:33:00Z">
        <w:r w:rsidRPr="00BF5ABD">
          <w:rPr>
            <w:rStyle w:val="Hipervnculo"/>
          </w:rPr>
          <w:fldChar w:fldCharType="begin"/>
        </w:r>
        <w:r w:rsidRPr="00BF5ABD">
          <w:rPr>
            <w:rStyle w:val="Hipervnculo"/>
          </w:rPr>
          <w:instrText xml:space="preserve"> </w:instrText>
        </w:r>
        <w:r>
          <w:instrText>HYPERLINK \l "_Toc483414142"</w:instrText>
        </w:r>
        <w:r w:rsidRPr="00BF5ABD">
          <w:rPr>
            <w:rStyle w:val="Hipervnculo"/>
          </w:rPr>
          <w:instrText xml:space="preserve"> </w:instrText>
        </w:r>
        <w:r w:rsidRPr="00BF5ABD">
          <w:rPr>
            <w:rStyle w:val="Hipervnculo"/>
          </w:rPr>
          <w:fldChar w:fldCharType="separate"/>
        </w:r>
        <w:r w:rsidRPr="00BF5ABD">
          <w:rPr>
            <w:rStyle w:val="Hipervnculo"/>
          </w:rPr>
          <w:t>1.3.1.</w:t>
        </w:r>
        <w:r>
          <w:rPr>
            <w:rFonts w:asciiTheme="minorHAnsi" w:eastAsiaTheme="minorEastAsia" w:hAnsiTheme="minorHAnsi" w:cstheme="minorBidi"/>
            <w:sz w:val="24"/>
            <w:szCs w:val="24"/>
            <w:lang w:eastAsia="es-ES_tradnl"/>
          </w:rPr>
          <w:tab/>
        </w:r>
        <w:r w:rsidRPr="00BF5ABD">
          <w:rPr>
            <w:rStyle w:val="Hipervnculo"/>
          </w:rPr>
          <w:t>Sensores CCD</w:t>
        </w:r>
        <w:r>
          <w:rPr>
            <w:webHidden/>
          </w:rPr>
          <w:tab/>
        </w:r>
        <w:r>
          <w:rPr>
            <w:webHidden/>
          </w:rPr>
          <w:fldChar w:fldCharType="begin"/>
        </w:r>
        <w:r>
          <w:rPr>
            <w:webHidden/>
          </w:rPr>
          <w:instrText xml:space="preserve"> PAGEREF _Toc483414142 \h </w:instrText>
        </w:r>
      </w:ins>
      <w:r>
        <w:rPr>
          <w:webHidden/>
        </w:rPr>
      </w:r>
      <w:r>
        <w:rPr>
          <w:webHidden/>
        </w:rPr>
        <w:fldChar w:fldCharType="separate"/>
      </w:r>
      <w:ins w:id="104" w:author="Pablo Blanco Peris" w:date="2017-05-24T18:33:00Z">
        <w:r>
          <w:rPr>
            <w:webHidden/>
          </w:rPr>
          <w:t>13</w:t>
        </w:r>
        <w:r>
          <w:rPr>
            <w:webHidden/>
          </w:rPr>
          <w:fldChar w:fldCharType="end"/>
        </w:r>
        <w:r w:rsidRPr="00BF5ABD">
          <w:rPr>
            <w:rStyle w:val="Hipervnculo"/>
          </w:rPr>
          <w:fldChar w:fldCharType="end"/>
        </w:r>
      </w:ins>
    </w:p>
    <w:p w14:paraId="37F10E74" w14:textId="77777777" w:rsidR="00EB4ED5" w:rsidRDefault="00EB4ED5">
      <w:pPr>
        <w:pStyle w:val="TDC3"/>
        <w:rPr>
          <w:ins w:id="105" w:author="Pablo Blanco Peris" w:date="2017-05-24T18:33:00Z"/>
          <w:rFonts w:asciiTheme="minorHAnsi" w:eastAsiaTheme="minorEastAsia" w:hAnsiTheme="minorHAnsi" w:cstheme="minorBidi"/>
          <w:sz w:val="24"/>
          <w:szCs w:val="24"/>
          <w:lang w:eastAsia="es-ES_tradnl"/>
        </w:rPr>
      </w:pPr>
      <w:ins w:id="106" w:author="Pablo Blanco Peris" w:date="2017-05-24T18:33:00Z">
        <w:r w:rsidRPr="00BF5ABD">
          <w:rPr>
            <w:rStyle w:val="Hipervnculo"/>
          </w:rPr>
          <w:fldChar w:fldCharType="begin"/>
        </w:r>
        <w:r w:rsidRPr="00BF5ABD">
          <w:rPr>
            <w:rStyle w:val="Hipervnculo"/>
          </w:rPr>
          <w:instrText xml:space="preserve"> </w:instrText>
        </w:r>
        <w:r>
          <w:instrText>HYPERLINK \l "_Toc483414143"</w:instrText>
        </w:r>
        <w:r w:rsidRPr="00BF5ABD">
          <w:rPr>
            <w:rStyle w:val="Hipervnculo"/>
          </w:rPr>
          <w:instrText xml:space="preserve"> </w:instrText>
        </w:r>
        <w:r w:rsidRPr="00BF5ABD">
          <w:rPr>
            <w:rStyle w:val="Hipervnculo"/>
          </w:rPr>
          <w:fldChar w:fldCharType="separate"/>
        </w:r>
        <w:r w:rsidRPr="00BF5ABD">
          <w:rPr>
            <w:rStyle w:val="Hipervnculo"/>
          </w:rPr>
          <w:t>1.3.2.</w:t>
        </w:r>
        <w:r>
          <w:rPr>
            <w:rFonts w:asciiTheme="minorHAnsi" w:eastAsiaTheme="minorEastAsia" w:hAnsiTheme="minorHAnsi" w:cstheme="minorBidi"/>
            <w:sz w:val="24"/>
            <w:szCs w:val="24"/>
            <w:lang w:eastAsia="es-ES_tradnl"/>
          </w:rPr>
          <w:tab/>
        </w:r>
        <w:r w:rsidRPr="00BF5ABD">
          <w:rPr>
            <w:rStyle w:val="Hipervnculo"/>
          </w:rPr>
          <w:t>Sensores CMOS</w:t>
        </w:r>
        <w:r>
          <w:rPr>
            <w:webHidden/>
          </w:rPr>
          <w:tab/>
        </w:r>
        <w:r>
          <w:rPr>
            <w:webHidden/>
          </w:rPr>
          <w:fldChar w:fldCharType="begin"/>
        </w:r>
        <w:r>
          <w:rPr>
            <w:webHidden/>
          </w:rPr>
          <w:instrText xml:space="preserve"> PAGEREF _Toc483414143 \h </w:instrText>
        </w:r>
      </w:ins>
      <w:r>
        <w:rPr>
          <w:webHidden/>
        </w:rPr>
      </w:r>
      <w:r>
        <w:rPr>
          <w:webHidden/>
        </w:rPr>
        <w:fldChar w:fldCharType="separate"/>
      </w:r>
      <w:ins w:id="107" w:author="Pablo Blanco Peris" w:date="2017-05-24T18:33:00Z">
        <w:r>
          <w:rPr>
            <w:webHidden/>
          </w:rPr>
          <w:t>13</w:t>
        </w:r>
        <w:r>
          <w:rPr>
            <w:webHidden/>
          </w:rPr>
          <w:fldChar w:fldCharType="end"/>
        </w:r>
        <w:r w:rsidRPr="00BF5ABD">
          <w:rPr>
            <w:rStyle w:val="Hipervnculo"/>
          </w:rPr>
          <w:fldChar w:fldCharType="end"/>
        </w:r>
      </w:ins>
    </w:p>
    <w:p w14:paraId="35C44265" w14:textId="77777777" w:rsidR="00EB4ED5" w:rsidRDefault="00EB4ED5">
      <w:pPr>
        <w:pStyle w:val="TDC2"/>
        <w:rPr>
          <w:ins w:id="108" w:author="Pablo Blanco Peris" w:date="2017-05-24T18:33:00Z"/>
          <w:rFonts w:asciiTheme="minorHAnsi" w:eastAsiaTheme="minorEastAsia" w:hAnsiTheme="minorHAnsi" w:cstheme="minorBidi"/>
          <w:smallCaps w:val="0"/>
          <w:sz w:val="24"/>
          <w:szCs w:val="24"/>
          <w:lang w:eastAsia="es-ES_tradnl"/>
        </w:rPr>
      </w:pPr>
      <w:ins w:id="109" w:author="Pablo Blanco Peris" w:date="2017-05-24T18:33:00Z">
        <w:r w:rsidRPr="00BF5ABD">
          <w:rPr>
            <w:rStyle w:val="Hipervnculo"/>
          </w:rPr>
          <w:fldChar w:fldCharType="begin"/>
        </w:r>
        <w:r w:rsidRPr="00BF5ABD">
          <w:rPr>
            <w:rStyle w:val="Hipervnculo"/>
          </w:rPr>
          <w:instrText xml:space="preserve"> </w:instrText>
        </w:r>
        <w:r>
          <w:instrText>HYPERLINK \l "_Toc483414144"</w:instrText>
        </w:r>
        <w:r w:rsidRPr="00BF5ABD">
          <w:rPr>
            <w:rStyle w:val="Hipervnculo"/>
          </w:rPr>
          <w:instrText xml:space="preserve"> </w:instrText>
        </w:r>
        <w:r w:rsidRPr="00BF5ABD">
          <w:rPr>
            <w:rStyle w:val="Hipervnculo"/>
          </w:rPr>
          <w:fldChar w:fldCharType="separate"/>
        </w:r>
        <w:r w:rsidRPr="00BF5ABD">
          <w:rPr>
            <w:rStyle w:val="Hipervnculo"/>
          </w:rPr>
          <w:t>1.4.</w:t>
        </w:r>
        <w:r>
          <w:rPr>
            <w:rFonts w:asciiTheme="minorHAnsi" w:eastAsiaTheme="minorEastAsia" w:hAnsiTheme="minorHAnsi" w:cstheme="minorBidi"/>
            <w:smallCaps w:val="0"/>
            <w:sz w:val="24"/>
            <w:szCs w:val="24"/>
            <w:lang w:eastAsia="es-ES_tradnl"/>
          </w:rPr>
          <w:tab/>
        </w:r>
        <w:r w:rsidRPr="00BF5ABD">
          <w:rPr>
            <w:rStyle w:val="Hipervnculo"/>
            <w:bCs/>
          </w:rPr>
          <w:t>Imperfecciones</w:t>
        </w:r>
        <w:r w:rsidRPr="00BF5ABD">
          <w:rPr>
            <w:rStyle w:val="Hipervnculo"/>
          </w:rPr>
          <w:t xml:space="preserve"> </w:t>
        </w:r>
        <w:r w:rsidRPr="00BF5ABD">
          <w:rPr>
            <w:rStyle w:val="Hipervnculo"/>
            <w:bCs/>
          </w:rPr>
          <w:t>y ruido de la imagen</w:t>
        </w:r>
        <w:r>
          <w:rPr>
            <w:webHidden/>
          </w:rPr>
          <w:tab/>
        </w:r>
        <w:r>
          <w:rPr>
            <w:webHidden/>
          </w:rPr>
          <w:fldChar w:fldCharType="begin"/>
        </w:r>
        <w:r>
          <w:rPr>
            <w:webHidden/>
          </w:rPr>
          <w:instrText xml:space="preserve"> PAGEREF _Toc483414144 \h </w:instrText>
        </w:r>
      </w:ins>
      <w:r>
        <w:rPr>
          <w:webHidden/>
        </w:rPr>
      </w:r>
      <w:r>
        <w:rPr>
          <w:webHidden/>
        </w:rPr>
        <w:fldChar w:fldCharType="separate"/>
      </w:r>
      <w:ins w:id="110" w:author="Pablo Blanco Peris" w:date="2017-05-24T18:33:00Z">
        <w:r>
          <w:rPr>
            <w:webHidden/>
          </w:rPr>
          <w:t>14</w:t>
        </w:r>
        <w:r>
          <w:rPr>
            <w:webHidden/>
          </w:rPr>
          <w:fldChar w:fldCharType="end"/>
        </w:r>
        <w:r w:rsidRPr="00BF5ABD">
          <w:rPr>
            <w:rStyle w:val="Hipervnculo"/>
          </w:rPr>
          <w:fldChar w:fldCharType="end"/>
        </w:r>
      </w:ins>
    </w:p>
    <w:p w14:paraId="4533F6C1" w14:textId="77777777" w:rsidR="00EB4ED5" w:rsidRDefault="00EB4ED5">
      <w:pPr>
        <w:pStyle w:val="TDC3"/>
        <w:rPr>
          <w:ins w:id="111" w:author="Pablo Blanco Peris" w:date="2017-05-24T18:33:00Z"/>
          <w:rFonts w:asciiTheme="minorHAnsi" w:eastAsiaTheme="minorEastAsia" w:hAnsiTheme="minorHAnsi" w:cstheme="minorBidi"/>
          <w:sz w:val="24"/>
          <w:szCs w:val="24"/>
          <w:lang w:eastAsia="es-ES_tradnl"/>
        </w:rPr>
      </w:pPr>
      <w:ins w:id="112" w:author="Pablo Blanco Peris" w:date="2017-05-24T18:33:00Z">
        <w:r w:rsidRPr="00BF5ABD">
          <w:rPr>
            <w:rStyle w:val="Hipervnculo"/>
          </w:rPr>
          <w:fldChar w:fldCharType="begin"/>
        </w:r>
        <w:r w:rsidRPr="00BF5ABD">
          <w:rPr>
            <w:rStyle w:val="Hipervnculo"/>
          </w:rPr>
          <w:instrText xml:space="preserve"> </w:instrText>
        </w:r>
        <w:r>
          <w:instrText>HYPERLINK \l "_Toc483414145"</w:instrText>
        </w:r>
        <w:r w:rsidRPr="00BF5ABD">
          <w:rPr>
            <w:rStyle w:val="Hipervnculo"/>
          </w:rPr>
          <w:instrText xml:space="preserve"> </w:instrText>
        </w:r>
        <w:r w:rsidRPr="00BF5ABD">
          <w:rPr>
            <w:rStyle w:val="Hipervnculo"/>
          </w:rPr>
          <w:fldChar w:fldCharType="separate"/>
        </w:r>
        <w:r w:rsidRPr="00BF5ABD">
          <w:rPr>
            <w:rStyle w:val="Hipervnculo"/>
            <w:lang w:val="es-ES"/>
          </w:rPr>
          <w:t>1.4.1.</w:t>
        </w:r>
        <w:r>
          <w:rPr>
            <w:rFonts w:asciiTheme="minorHAnsi" w:eastAsiaTheme="minorEastAsia" w:hAnsiTheme="minorHAnsi" w:cstheme="minorBidi"/>
            <w:sz w:val="24"/>
            <w:szCs w:val="24"/>
            <w:lang w:eastAsia="es-ES_tradnl"/>
          </w:rPr>
          <w:tab/>
        </w:r>
        <w:r w:rsidRPr="00BF5ABD">
          <w:rPr>
            <w:rStyle w:val="Hipervnculo"/>
          </w:rPr>
          <w:t>Imperfecciones</w:t>
        </w:r>
        <w:r w:rsidRPr="00BF5ABD">
          <w:rPr>
            <w:rStyle w:val="Hipervnculo"/>
            <w:lang w:val="es-ES"/>
          </w:rPr>
          <w:t xml:space="preserve"> </w:t>
        </w:r>
        <w:r w:rsidRPr="00BF5ABD">
          <w:rPr>
            <w:rStyle w:val="Hipervnculo"/>
          </w:rPr>
          <w:t>del sensor</w:t>
        </w:r>
        <w:r>
          <w:rPr>
            <w:webHidden/>
          </w:rPr>
          <w:tab/>
        </w:r>
        <w:r>
          <w:rPr>
            <w:webHidden/>
          </w:rPr>
          <w:fldChar w:fldCharType="begin"/>
        </w:r>
        <w:r>
          <w:rPr>
            <w:webHidden/>
          </w:rPr>
          <w:instrText xml:space="preserve"> PAGEREF _Toc483414145 \h </w:instrText>
        </w:r>
      </w:ins>
      <w:r>
        <w:rPr>
          <w:webHidden/>
        </w:rPr>
      </w:r>
      <w:r>
        <w:rPr>
          <w:webHidden/>
        </w:rPr>
        <w:fldChar w:fldCharType="separate"/>
      </w:r>
      <w:ins w:id="113" w:author="Pablo Blanco Peris" w:date="2017-05-24T18:33:00Z">
        <w:r>
          <w:rPr>
            <w:webHidden/>
          </w:rPr>
          <w:t>14</w:t>
        </w:r>
        <w:r>
          <w:rPr>
            <w:webHidden/>
          </w:rPr>
          <w:fldChar w:fldCharType="end"/>
        </w:r>
        <w:r w:rsidRPr="00BF5ABD">
          <w:rPr>
            <w:rStyle w:val="Hipervnculo"/>
          </w:rPr>
          <w:fldChar w:fldCharType="end"/>
        </w:r>
      </w:ins>
    </w:p>
    <w:p w14:paraId="758E30B0" w14:textId="77777777" w:rsidR="00EB4ED5" w:rsidRDefault="00EB4ED5">
      <w:pPr>
        <w:pStyle w:val="TDC3"/>
        <w:rPr>
          <w:ins w:id="114" w:author="Pablo Blanco Peris" w:date="2017-05-24T18:33:00Z"/>
          <w:rFonts w:asciiTheme="minorHAnsi" w:eastAsiaTheme="minorEastAsia" w:hAnsiTheme="minorHAnsi" w:cstheme="minorBidi"/>
          <w:sz w:val="24"/>
          <w:szCs w:val="24"/>
          <w:lang w:eastAsia="es-ES_tradnl"/>
        </w:rPr>
      </w:pPr>
      <w:ins w:id="115" w:author="Pablo Blanco Peris" w:date="2017-05-24T18:33:00Z">
        <w:r w:rsidRPr="00BF5ABD">
          <w:rPr>
            <w:rStyle w:val="Hipervnculo"/>
          </w:rPr>
          <w:fldChar w:fldCharType="begin"/>
        </w:r>
        <w:r w:rsidRPr="00BF5ABD">
          <w:rPr>
            <w:rStyle w:val="Hipervnculo"/>
          </w:rPr>
          <w:instrText xml:space="preserve"> </w:instrText>
        </w:r>
        <w:r>
          <w:instrText>HYPERLINK \l "_Toc483414146"</w:instrText>
        </w:r>
        <w:r w:rsidRPr="00BF5ABD">
          <w:rPr>
            <w:rStyle w:val="Hipervnculo"/>
          </w:rPr>
          <w:instrText xml:space="preserve"> </w:instrText>
        </w:r>
        <w:r w:rsidRPr="00BF5ABD">
          <w:rPr>
            <w:rStyle w:val="Hipervnculo"/>
          </w:rPr>
          <w:fldChar w:fldCharType="separate"/>
        </w:r>
        <w:r w:rsidRPr="00BF5ABD">
          <w:rPr>
            <w:rStyle w:val="Hipervnculo"/>
          </w:rPr>
          <w:t>1.4.2.</w:t>
        </w:r>
        <w:r>
          <w:rPr>
            <w:rFonts w:asciiTheme="minorHAnsi" w:eastAsiaTheme="minorEastAsia" w:hAnsiTheme="minorHAnsi" w:cstheme="minorBidi"/>
            <w:sz w:val="24"/>
            <w:szCs w:val="24"/>
            <w:lang w:eastAsia="es-ES_tradnl"/>
          </w:rPr>
          <w:tab/>
        </w:r>
        <w:r w:rsidRPr="00BF5ABD">
          <w:rPr>
            <w:rStyle w:val="Hipervnculo"/>
          </w:rPr>
          <w:t>Ruido en la imagen</w:t>
        </w:r>
        <w:r>
          <w:rPr>
            <w:webHidden/>
          </w:rPr>
          <w:tab/>
        </w:r>
        <w:r>
          <w:rPr>
            <w:webHidden/>
          </w:rPr>
          <w:fldChar w:fldCharType="begin"/>
        </w:r>
        <w:r>
          <w:rPr>
            <w:webHidden/>
          </w:rPr>
          <w:instrText xml:space="preserve"> PAGEREF _Toc483414146 \h </w:instrText>
        </w:r>
      </w:ins>
      <w:r>
        <w:rPr>
          <w:webHidden/>
        </w:rPr>
      </w:r>
      <w:r>
        <w:rPr>
          <w:webHidden/>
        </w:rPr>
        <w:fldChar w:fldCharType="separate"/>
      </w:r>
      <w:ins w:id="116" w:author="Pablo Blanco Peris" w:date="2017-05-24T18:33:00Z">
        <w:r>
          <w:rPr>
            <w:webHidden/>
          </w:rPr>
          <w:t>14</w:t>
        </w:r>
        <w:r>
          <w:rPr>
            <w:webHidden/>
          </w:rPr>
          <w:fldChar w:fldCharType="end"/>
        </w:r>
        <w:r w:rsidRPr="00BF5ABD">
          <w:rPr>
            <w:rStyle w:val="Hipervnculo"/>
          </w:rPr>
          <w:fldChar w:fldCharType="end"/>
        </w:r>
      </w:ins>
    </w:p>
    <w:p w14:paraId="6AEEC353" w14:textId="77777777" w:rsidR="00EB4ED5" w:rsidRDefault="00EB4ED5">
      <w:pPr>
        <w:pStyle w:val="TDC2"/>
        <w:rPr>
          <w:ins w:id="117" w:author="Pablo Blanco Peris" w:date="2017-05-24T18:33:00Z"/>
          <w:rFonts w:asciiTheme="minorHAnsi" w:eastAsiaTheme="minorEastAsia" w:hAnsiTheme="minorHAnsi" w:cstheme="minorBidi"/>
          <w:smallCaps w:val="0"/>
          <w:sz w:val="24"/>
          <w:szCs w:val="24"/>
          <w:lang w:eastAsia="es-ES_tradnl"/>
        </w:rPr>
      </w:pPr>
      <w:ins w:id="118" w:author="Pablo Blanco Peris" w:date="2017-05-24T18:33:00Z">
        <w:r w:rsidRPr="00BF5ABD">
          <w:rPr>
            <w:rStyle w:val="Hipervnculo"/>
          </w:rPr>
          <w:fldChar w:fldCharType="begin"/>
        </w:r>
        <w:r w:rsidRPr="00BF5ABD">
          <w:rPr>
            <w:rStyle w:val="Hipervnculo"/>
          </w:rPr>
          <w:instrText xml:space="preserve"> </w:instrText>
        </w:r>
        <w:r>
          <w:instrText>HYPERLINK \l "_Toc483414147"</w:instrText>
        </w:r>
        <w:r w:rsidRPr="00BF5ABD">
          <w:rPr>
            <w:rStyle w:val="Hipervnculo"/>
          </w:rPr>
          <w:instrText xml:space="preserve"> </w:instrText>
        </w:r>
        <w:r w:rsidRPr="00BF5ABD">
          <w:rPr>
            <w:rStyle w:val="Hipervnculo"/>
          </w:rPr>
          <w:fldChar w:fldCharType="separate"/>
        </w:r>
        <w:r w:rsidRPr="00BF5ABD">
          <w:rPr>
            <w:rStyle w:val="Hipervnculo"/>
            <w:bCs/>
          </w:rPr>
          <w:t>1.5.</w:t>
        </w:r>
        <w:r>
          <w:rPr>
            <w:rFonts w:asciiTheme="minorHAnsi" w:eastAsiaTheme="minorEastAsia" w:hAnsiTheme="minorHAnsi" w:cstheme="minorBidi"/>
            <w:smallCaps w:val="0"/>
            <w:sz w:val="24"/>
            <w:szCs w:val="24"/>
            <w:lang w:eastAsia="es-ES_tradnl"/>
          </w:rPr>
          <w:tab/>
        </w:r>
        <w:r w:rsidRPr="00BF5ABD">
          <w:rPr>
            <w:rStyle w:val="Hipervnculo"/>
            <w:bCs/>
          </w:rPr>
          <w:t>Diferencias entre Cámaras Digitales y Cámaras de Dispositivos Móviles</w:t>
        </w:r>
        <w:r>
          <w:rPr>
            <w:webHidden/>
          </w:rPr>
          <w:tab/>
        </w:r>
        <w:r>
          <w:rPr>
            <w:webHidden/>
          </w:rPr>
          <w:fldChar w:fldCharType="begin"/>
        </w:r>
        <w:r>
          <w:rPr>
            <w:webHidden/>
          </w:rPr>
          <w:instrText xml:space="preserve"> PAGEREF _Toc483414147 \h </w:instrText>
        </w:r>
      </w:ins>
      <w:r>
        <w:rPr>
          <w:webHidden/>
        </w:rPr>
      </w:r>
      <w:r>
        <w:rPr>
          <w:webHidden/>
        </w:rPr>
        <w:fldChar w:fldCharType="separate"/>
      </w:r>
      <w:ins w:id="119" w:author="Pablo Blanco Peris" w:date="2017-05-24T18:33:00Z">
        <w:r>
          <w:rPr>
            <w:webHidden/>
          </w:rPr>
          <w:t>15</w:t>
        </w:r>
        <w:r>
          <w:rPr>
            <w:webHidden/>
          </w:rPr>
          <w:fldChar w:fldCharType="end"/>
        </w:r>
        <w:r w:rsidRPr="00BF5ABD">
          <w:rPr>
            <w:rStyle w:val="Hipervnculo"/>
          </w:rPr>
          <w:fldChar w:fldCharType="end"/>
        </w:r>
      </w:ins>
    </w:p>
    <w:p w14:paraId="64C83CDD" w14:textId="77777777" w:rsidR="00EB4ED5" w:rsidRDefault="00EB4ED5">
      <w:pPr>
        <w:pStyle w:val="TDC2"/>
        <w:rPr>
          <w:ins w:id="120" w:author="Pablo Blanco Peris" w:date="2017-05-24T18:33:00Z"/>
          <w:rFonts w:asciiTheme="minorHAnsi" w:eastAsiaTheme="minorEastAsia" w:hAnsiTheme="minorHAnsi" w:cstheme="minorBidi"/>
          <w:smallCaps w:val="0"/>
          <w:sz w:val="24"/>
          <w:szCs w:val="24"/>
          <w:lang w:eastAsia="es-ES_tradnl"/>
        </w:rPr>
      </w:pPr>
      <w:ins w:id="121" w:author="Pablo Blanco Peris" w:date="2017-05-24T18:33:00Z">
        <w:r w:rsidRPr="00BF5ABD">
          <w:rPr>
            <w:rStyle w:val="Hipervnculo"/>
          </w:rPr>
          <w:fldChar w:fldCharType="begin"/>
        </w:r>
        <w:r w:rsidRPr="00BF5ABD">
          <w:rPr>
            <w:rStyle w:val="Hipervnculo"/>
          </w:rPr>
          <w:instrText xml:space="preserve"> </w:instrText>
        </w:r>
        <w:r>
          <w:instrText>HYPERLINK \l "_Toc483414148"</w:instrText>
        </w:r>
        <w:r w:rsidRPr="00BF5ABD">
          <w:rPr>
            <w:rStyle w:val="Hipervnculo"/>
          </w:rPr>
          <w:instrText xml:space="preserve"> </w:instrText>
        </w:r>
        <w:r w:rsidRPr="00BF5ABD">
          <w:rPr>
            <w:rStyle w:val="Hipervnculo"/>
          </w:rPr>
          <w:fldChar w:fldCharType="separate"/>
        </w:r>
        <w:r w:rsidRPr="00BF5ABD">
          <w:rPr>
            <w:rStyle w:val="Hipervnculo"/>
            <w:bCs/>
          </w:rPr>
          <w:t>1.6.</w:t>
        </w:r>
        <w:r>
          <w:rPr>
            <w:rFonts w:asciiTheme="minorHAnsi" w:eastAsiaTheme="minorEastAsia" w:hAnsiTheme="minorHAnsi" w:cstheme="minorBidi"/>
            <w:smallCaps w:val="0"/>
            <w:sz w:val="24"/>
            <w:szCs w:val="24"/>
            <w:lang w:eastAsia="es-ES_tradnl"/>
          </w:rPr>
          <w:tab/>
        </w:r>
        <w:r w:rsidRPr="00BF5ABD">
          <w:rPr>
            <w:rStyle w:val="Hipervnculo"/>
            <w:bCs/>
          </w:rPr>
          <w:t>Técnicas de análisis forense</w:t>
        </w:r>
        <w:r>
          <w:rPr>
            <w:webHidden/>
          </w:rPr>
          <w:tab/>
        </w:r>
        <w:r>
          <w:rPr>
            <w:webHidden/>
          </w:rPr>
          <w:fldChar w:fldCharType="begin"/>
        </w:r>
        <w:r>
          <w:rPr>
            <w:webHidden/>
          </w:rPr>
          <w:instrText xml:space="preserve"> PAGEREF _Toc483414148 \h </w:instrText>
        </w:r>
      </w:ins>
      <w:r>
        <w:rPr>
          <w:webHidden/>
        </w:rPr>
      </w:r>
      <w:r>
        <w:rPr>
          <w:webHidden/>
        </w:rPr>
        <w:fldChar w:fldCharType="separate"/>
      </w:r>
      <w:ins w:id="122" w:author="Pablo Blanco Peris" w:date="2017-05-24T18:33:00Z">
        <w:r>
          <w:rPr>
            <w:webHidden/>
          </w:rPr>
          <w:t>16</w:t>
        </w:r>
        <w:r>
          <w:rPr>
            <w:webHidden/>
          </w:rPr>
          <w:fldChar w:fldCharType="end"/>
        </w:r>
        <w:r w:rsidRPr="00BF5ABD">
          <w:rPr>
            <w:rStyle w:val="Hipervnculo"/>
          </w:rPr>
          <w:fldChar w:fldCharType="end"/>
        </w:r>
      </w:ins>
    </w:p>
    <w:p w14:paraId="70D3D1E9" w14:textId="77777777" w:rsidR="00EB4ED5" w:rsidRDefault="00EB4ED5">
      <w:pPr>
        <w:pStyle w:val="TDC3"/>
        <w:rPr>
          <w:ins w:id="123" w:author="Pablo Blanco Peris" w:date="2017-05-24T18:33:00Z"/>
          <w:rFonts w:asciiTheme="minorHAnsi" w:eastAsiaTheme="minorEastAsia" w:hAnsiTheme="minorHAnsi" w:cstheme="minorBidi"/>
          <w:sz w:val="24"/>
          <w:szCs w:val="24"/>
          <w:lang w:eastAsia="es-ES_tradnl"/>
        </w:rPr>
      </w:pPr>
      <w:ins w:id="124" w:author="Pablo Blanco Peris" w:date="2017-05-24T18:33:00Z">
        <w:r w:rsidRPr="00BF5ABD">
          <w:rPr>
            <w:rStyle w:val="Hipervnculo"/>
          </w:rPr>
          <w:fldChar w:fldCharType="begin"/>
        </w:r>
        <w:r w:rsidRPr="00BF5ABD">
          <w:rPr>
            <w:rStyle w:val="Hipervnculo"/>
          </w:rPr>
          <w:instrText xml:space="preserve"> </w:instrText>
        </w:r>
        <w:r>
          <w:instrText>HYPERLINK \l "_Toc483414149"</w:instrText>
        </w:r>
        <w:r w:rsidRPr="00BF5ABD">
          <w:rPr>
            <w:rStyle w:val="Hipervnculo"/>
          </w:rPr>
          <w:instrText xml:space="preserve"> </w:instrText>
        </w:r>
        <w:r w:rsidRPr="00BF5ABD">
          <w:rPr>
            <w:rStyle w:val="Hipervnculo"/>
          </w:rPr>
          <w:fldChar w:fldCharType="separate"/>
        </w:r>
        <w:r w:rsidRPr="00BF5ABD">
          <w:rPr>
            <w:rStyle w:val="Hipervnculo"/>
          </w:rPr>
          <w:t>1.6.1.</w:t>
        </w:r>
        <w:r>
          <w:rPr>
            <w:rFonts w:asciiTheme="minorHAnsi" w:eastAsiaTheme="minorEastAsia" w:hAnsiTheme="minorHAnsi" w:cstheme="minorBidi"/>
            <w:sz w:val="24"/>
            <w:szCs w:val="24"/>
            <w:lang w:eastAsia="es-ES_tradnl"/>
          </w:rPr>
          <w:tab/>
        </w:r>
        <w:r w:rsidRPr="00BF5ABD">
          <w:rPr>
            <w:rStyle w:val="Hipervnculo"/>
          </w:rPr>
          <w:t>Técnicas de Identificación de la Fuente</w:t>
        </w:r>
        <w:r>
          <w:rPr>
            <w:webHidden/>
          </w:rPr>
          <w:tab/>
        </w:r>
        <w:r>
          <w:rPr>
            <w:webHidden/>
          </w:rPr>
          <w:fldChar w:fldCharType="begin"/>
        </w:r>
        <w:r>
          <w:rPr>
            <w:webHidden/>
          </w:rPr>
          <w:instrText xml:space="preserve"> PAGEREF _Toc483414149 \h </w:instrText>
        </w:r>
      </w:ins>
      <w:r>
        <w:rPr>
          <w:webHidden/>
        </w:rPr>
      </w:r>
      <w:r>
        <w:rPr>
          <w:webHidden/>
        </w:rPr>
        <w:fldChar w:fldCharType="separate"/>
      </w:r>
      <w:ins w:id="125" w:author="Pablo Blanco Peris" w:date="2017-05-24T18:33:00Z">
        <w:r>
          <w:rPr>
            <w:webHidden/>
          </w:rPr>
          <w:t>16</w:t>
        </w:r>
        <w:r>
          <w:rPr>
            <w:webHidden/>
          </w:rPr>
          <w:fldChar w:fldCharType="end"/>
        </w:r>
        <w:r w:rsidRPr="00BF5ABD">
          <w:rPr>
            <w:rStyle w:val="Hipervnculo"/>
          </w:rPr>
          <w:fldChar w:fldCharType="end"/>
        </w:r>
      </w:ins>
    </w:p>
    <w:p w14:paraId="0928B981" w14:textId="77777777" w:rsidR="00EB4ED5" w:rsidRDefault="00EB4ED5">
      <w:pPr>
        <w:pStyle w:val="TDC3"/>
        <w:tabs>
          <w:tab w:val="left" w:pos="1440"/>
        </w:tabs>
        <w:rPr>
          <w:ins w:id="126" w:author="Pablo Blanco Peris" w:date="2017-05-24T18:33:00Z"/>
          <w:rFonts w:asciiTheme="minorHAnsi" w:eastAsiaTheme="minorEastAsia" w:hAnsiTheme="minorHAnsi" w:cstheme="minorBidi"/>
          <w:sz w:val="24"/>
          <w:szCs w:val="24"/>
          <w:lang w:eastAsia="es-ES_tradnl"/>
        </w:rPr>
      </w:pPr>
      <w:ins w:id="127" w:author="Pablo Blanco Peris" w:date="2017-05-24T18:33:00Z">
        <w:r w:rsidRPr="00BF5ABD">
          <w:rPr>
            <w:rStyle w:val="Hipervnculo"/>
          </w:rPr>
          <w:fldChar w:fldCharType="begin"/>
        </w:r>
        <w:r w:rsidRPr="00BF5ABD">
          <w:rPr>
            <w:rStyle w:val="Hipervnculo"/>
          </w:rPr>
          <w:instrText xml:space="preserve"> </w:instrText>
        </w:r>
        <w:r>
          <w:instrText>HYPERLINK \l "_Toc483414150"</w:instrText>
        </w:r>
        <w:r w:rsidRPr="00BF5ABD">
          <w:rPr>
            <w:rStyle w:val="Hipervnculo"/>
          </w:rPr>
          <w:instrText xml:space="preserve"> </w:instrText>
        </w:r>
        <w:r w:rsidRPr="00BF5ABD">
          <w:rPr>
            <w:rStyle w:val="Hipervnculo"/>
          </w:rPr>
          <w:fldChar w:fldCharType="separate"/>
        </w:r>
        <w:r w:rsidRPr="00BF5ABD">
          <w:rPr>
            <w:rStyle w:val="Hipervnculo"/>
          </w:rPr>
          <w:t>1.6.1.1.</w:t>
        </w:r>
        <w:r>
          <w:rPr>
            <w:rFonts w:asciiTheme="minorHAnsi" w:eastAsiaTheme="minorEastAsia" w:hAnsiTheme="minorHAnsi" w:cstheme="minorBidi"/>
            <w:sz w:val="24"/>
            <w:szCs w:val="24"/>
            <w:lang w:eastAsia="es-ES_tradnl"/>
          </w:rPr>
          <w:tab/>
        </w:r>
        <w:r w:rsidRPr="00BF5ABD">
          <w:rPr>
            <w:rStyle w:val="Hipervnculo"/>
          </w:rPr>
          <w:t>Técnicas basadas en Metadatos</w:t>
        </w:r>
        <w:r>
          <w:rPr>
            <w:webHidden/>
          </w:rPr>
          <w:tab/>
        </w:r>
        <w:r>
          <w:rPr>
            <w:webHidden/>
          </w:rPr>
          <w:fldChar w:fldCharType="begin"/>
        </w:r>
        <w:r>
          <w:rPr>
            <w:webHidden/>
          </w:rPr>
          <w:instrText xml:space="preserve"> PAGEREF _Toc483414150 \h </w:instrText>
        </w:r>
      </w:ins>
      <w:r>
        <w:rPr>
          <w:webHidden/>
        </w:rPr>
      </w:r>
      <w:r>
        <w:rPr>
          <w:webHidden/>
        </w:rPr>
        <w:fldChar w:fldCharType="separate"/>
      </w:r>
      <w:ins w:id="128" w:author="Pablo Blanco Peris" w:date="2017-05-24T18:33:00Z">
        <w:r>
          <w:rPr>
            <w:webHidden/>
          </w:rPr>
          <w:t>16</w:t>
        </w:r>
        <w:r>
          <w:rPr>
            <w:webHidden/>
          </w:rPr>
          <w:fldChar w:fldCharType="end"/>
        </w:r>
        <w:r w:rsidRPr="00BF5ABD">
          <w:rPr>
            <w:rStyle w:val="Hipervnculo"/>
          </w:rPr>
          <w:fldChar w:fldCharType="end"/>
        </w:r>
      </w:ins>
    </w:p>
    <w:p w14:paraId="7A614607" w14:textId="77777777" w:rsidR="00EB4ED5" w:rsidRDefault="00EB4ED5">
      <w:pPr>
        <w:pStyle w:val="TDC3"/>
        <w:tabs>
          <w:tab w:val="left" w:pos="1440"/>
        </w:tabs>
        <w:rPr>
          <w:ins w:id="129" w:author="Pablo Blanco Peris" w:date="2017-05-24T18:33:00Z"/>
          <w:rFonts w:asciiTheme="minorHAnsi" w:eastAsiaTheme="minorEastAsia" w:hAnsiTheme="minorHAnsi" w:cstheme="minorBidi"/>
          <w:sz w:val="24"/>
          <w:szCs w:val="24"/>
          <w:lang w:eastAsia="es-ES_tradnl"/>
        </w:rPr>
      </w:pPr>
      <w:ins w:id="130" w:author="Pablo Blanco Peris" w:date="2017-05-24T18:33:00Z">
        <w:r w:rsidRPr="00BF5ABD">
          <w:rPr>
            <w:rStyle w:val="Hipervnculo"/>
          </w:rPr>
          <w:fldChar w:fldCharType="begin"/>
        </w:r>
        <w:r w:rsidRPr="00BF5ABD">
          <w:rPr>
            <w:rStyle w:val="Hipervnculo"/>
          </w:rPr>
          <w:instrText xml:space="preserve"> </w:instrText>
        </w:r>
        <w:r>
          <w:instrText>HYPERLINK \l "_Toc483414151"</w:instrText>
        </w:r>
        <w:r w:rsidRPr="00BF5ABD">
          <w:rPr>
            <w:rStyle w:val="Hipervnculo"/>
          </w:rPr>
          <w:instrText xml:space="preserve"> </w:instrText>
        </w:r>
        <w:r w:rsidRPr="00BF5ABD">
          <w:rPr>
            <w:rStyle w:val="Hipervnculo"/>
          </w:rPr>
          <w:fldChar w:fldCharType="separate"/>
        </w:r>
        <w:r w:rsidRPr="00BF5ABD">
          <w:rPr>
            <w:rStyle w:val="Hipervnculo"/>
          </w:rPr>
          <w:t>1.6.1.2.</w:t>
        </w:r>
        <w:r>
          <w:rPr>
            <w:rFonts w:asciiTheme="minorHAnsi" w:eastAsiaTheme="minorEastAsia" w:hAnsiTheme="minorHAnsi" w:cstheme="minorBidi"/>
            <w:sz w:val="24"/>
            <w:szCs w:val="24"/>
            <w:lang w:eastAsia="es-ES_tradnl"/>
          </w:rPr>
          <w:tab/>
        </w:r>
        <w:r w:rsidRPr="00BF5ABD">
          <w:rPr>
            <w:rStyle w:val="Hipervnculo"/>
          </w:rPr>
          <w:t>Técnicas basadas en la Aberración de las lentes</w:t>
        </w:r>
        <w:r>
          <w:rPr>
            <w:webHidden/>
          </w:rPr>
          <w:tab/>
        </w:r>
        <w:r>
          <w:rPr>
            <w:webHidden/>
          </w:rPr>
          <w:fldChar w:fldCharType="begin"/>
        </w:r>
        <w:r>
          <w:rPr>
            <w:webHidden/>
          </w:rPr>
          <w:instrText xml:space="preserve"> PAGEREF _Toc483414151 \h </w:instrText>
        </w:r>
      </w:ins>
      <w:r>
        <w:rPr>
          <w:webHidden/>
        </w:rPr>
      </w:r>
      <w:r>
        <w:rPr>
          <w:webHidden/>
        </w:rPr>
        <w:fldChar w:fldCharType="separate"/>
      </w:r>
      <w:ins w:id="131" w:author="Pablo Blanco Peris" w:date="2017-05-24T18:33:00Z">
        <w:r>
          <w:rPr>
            <w:webHidden/>
          </w:rPr>
          <w:t>17</w:t>
        </w:r>
        <w:r>
          <w:rPr>
            <w:webHidden/>
          </w:rPr>
          <w:fldChar w:fldCharType="end"/>
        </w:r>
        <w:r w:rsidRPr="00BF5ABD">
          <w:rPr>
            <w:rStyle w:val="Hipervnculo"/>
          </w:rPr>
          <w:fldChar w:fldCharType="end"/>
        </w:r>
      </w:ins>
    </w:p>
    <w:p w14:paraId="00C87548" w14:textId="77777777" w:rsidR="00EB4ED5" w:rsidRDefault="00EB4ED5">
      <w:pPr>
        <w:pStyle w:val="TDC3"/>
        <w:tabs>
          <w:tab w:val="left" w:pos="1440"/>
        </w:tabs>
        <w:rPr>
          <w:ins w:id="132" w:author="Pablo Blanco Peris" w:date="2017-05-24T18:33:00Z"/>
          <w:rFonts w:asciiTheme="minorHAnsi" w:eastAsiaTheme="minorEastAsia" w:hAnsiTheme="minorHAnsi" w:cstheme="minorBidi"/>
          <w:sz w:val="24"/>
          <w:szCs w:val="24"/>
          <w:lang w:eastAsia="es-ES_tradnl"/>
        </w:rPr>
      </w:pPr>
      <w:ins w:id="133" w:author="Pablo Blanco Peris" w:date="2017-05-24T18:33:00Z">
        <w:r w:rsidRPr="00BF5ABD">
          <w:rPr>
            <w:rStyle w:val="Hipervnculo"/>
          </w:rPr>
          <w:fldChar w:fldCharType="begin"/>
        </w:r>
        <w:r w:rsidRPr="00BF5ABD">
          <w:rPr>
            <w:rStyle w:val="Hipervnculo"/>
          </w:rPr>
          <w:instrText xml:space="preserve"> </w:instrText>
        </w:r>
        <w:r>
          <w:instrText>HYPERLINK \l "_Toc483414152"</w:instrText>
        </w:r>
        <w:r w:rsidRPr="00BF5ABD">
          <w:rPr>
            <w:rStyle w:val="Hipervnculo"/>
          </w:rPr>
          <w:instrText xml:space="preserve"> </w:instrText>
        </w:r>
        <w:r w:rsidRPr="00BF5ABD">
          <w:rPr>
            <w:rStyle w:val="Hipervnculo"/>
          </w:rPr>
          <w:fldChar w:fldCharType="separate"/>
        </w:r>
        <w:r w:rsidRPr="00BF5ABD">
          <w:rPr>
            <w:rStyle w:val="Hipervnculo"/>
          </w:rPr>
          <w:t>1.6.1.3.</w:t>
        </w:r>
        <w:r>
          <w:rPr>
            <w:rFonts w:asciiTheme="minorHAnsi" w:eastAsiaTheme="minorEastAsia" w:hAnsiTheme="minorHAnsi" w:cstheme="minorBidi"/>
            <w:sz w:val="24"/>
            <w:szCs w:val="24"/>
            <w:lang w:eastAsia="es-ES_tradnl"/>
          </w:rPr>
          <w:tab/>
        </w:r>
        <w:r w:rsidRPr="00BF5ABD">
          <w:rPr>
            <w:rStyle w:val="Hipervnculo"/>
          </w:rPr>
          <w:t>Técnicas basadas en la Interpolación de la Matriz CFA</w:t>
        </w:r>
        <w:r>
          <w:rPr>
            <w:webHidden/>
          </w:rPr>
          <w:tab/>
        </w:r>
        <w:r>
          <w:rPr>
            <w:webHidden/>
          </w:rPr>
          <w:fldChar w:fldCharType="begin"/>
        </w:r>
        <w:r>
          <w:rPr>
            <w:webHidden/>
          </w:rPr>
          <w:instrText xml:space="preserve"> PAGEREF _Toc483414152 \h </w:instrText>
        </w:r>
      </w:ins>
      <w:r>
        <w:rPr>
          <w:webHidden/>
        </w:rPr>
      </w:r>
      <w:r>
        <w:rPr>
          <w:webHidden/>
        </w:rPr>
        <w:fldChar w:fldCharType="separate"/>
      </w:r>
      <w:ins w:id="134" w:author="Pablo Blanco Peris" w:date="2017-05-24T18:33:00Z">
        <w:r>
          <w:rPr>
            <w:webHidden/>
          </w:rPr>
          <w:t>17</w:t>
        </w:r>
        <w:r>
          <w:rPr>
            <w:webHidden/>
          </w:rPr>
          <w:fldChar w:fldCharType="end"/>
        </w:r>
        <w:r w:rsidRPr="00BF5ABD">
          <w:rPr>
            <w:rStyle w:val="Hipervnculo"/>
          </w:rPr>
          <w:fldChar w:fldCharType="end"/>
        </w:r>
      </w:ins>
    </w:p>
    <w:p w14:paraId="2547ECA7" w14:textId="77777777" w:rsidR="00EB4ED5" w:rsidRDefault="00EB4ED5">
      <w:pPr>
        <w:pStyle w:val="TDC3"/>
        <w:tabs>
          <w:tab w:val="left" w:pos="1440"/>
        </w:tabs>
        <w:rPr>
          <w:ins w:id="135" w:author="Pablo Blanco Peris" w:date="2017-05-24T18:33:00Z"/>
          <w:rFonts w:asciiTheme="minorHAnsi" w:eastAsiaTheme="minorEastAsia" w:hAnsiTheme="minorHAnsi" w:cstheme="minorBidi"/>
          <w:sz w:val="24"/>
          <w:szCs w:val="24"/>
          <w:lang w:eastAsia="es-ES_tradnl"/>
        </w:rPr>
      </w:pPr>
      <w:ins w:id="136" w:author="Pablo Blanco Peris" w:date="2017-05-24T18:33:00Z">
        <w:r w:rsidRPr="00BF5ABD">
          <w:rPr>
            <w:rStyle w:val="Hipervnculo"/>
          </w:rPr>
          <w:fldChar w:fldCharType="begin"/>
        </w:r>
        <w:r w:rsidRPr="00BF5ABD">
          <w:rPr>
            <w:rStyle w:val="Hipervnculo"/>
          </w:rPr>
          <w:instrText xml:space="preserve"> </w:instrText>
        </w:r>
        <w:r>
          <w:instrText>HYPERLINK \l "_Toc483414153"</w:instrText>
        </w:r>
        <w:r w:rsidRPr="00BF5ABD">
          <w:rPr>
            <w:rStyle w:val="Hipervnculo"/>
          </w:rPr>
          <w:instrText xml:space="preserve"> </w:instrText>
        </w:r>
        <w:r w:rsidRPr="00BF5ABD">
          <w:rPr>
            <w:rStyle w:val="Hipervnculo"/>
          </w:rPr>
          <w:fldChar w:fldCharType="separate"/>
        </w:r>
        <w:r w:rsidRPr="00BF5ABD">
          <w:rPr>
            <w:rStyle w:val="Hipervnculo"/>
          </w:rPr>
          <w:t>1.6.1.4.</w:t>
        </w:r>
        <w:r>
          <w:rPr>
            <w:rFonts w:asciiTheme="minorHAnsi" w:eastAsiaTheme="minorEastAsia" w:hAnsiTheme="minorHAnsi" w:cstheme="minorBidi"/>
            <w:sz w:val="24"/>
            <w:szCs w:val="24"/>
            <w:lang w:eastAsia="es-ES_tradnl"/>
          </w:rPr>
          <w:tab/>
        </w:r>
        <w:r w:rsidRPr="00BF5ABD">
          <w:rPr>
            <w:rStyle w:val="Hipervnculo"/>
          </w:rPr>
          <w:t>Técnicas basadas en las Características de las Imágenes</w:t>
        </w:r>
        <w:r>
          <w:rPr>
            <w:webHidden/>
          </w:rPr>
          <w:tab/>
        </w:r>
        <w:r>
          <w:rPr>
            <w:webHidden/>
          </w:rPr>
          <w:fldChar w:fldCharType="begin"/>
        </w:r>
        <w:r>
          <w:rPr>
            <w:webHidden/>
          </w:rPr>
          <w:instrText xml:space="preserve"> PAGEREF _Toc483414153 \h </w:instrText>
        </w:r>
      </w:ins>
      <w:r>
        <w:rPr>
          <w:webHidden/>
        </w:rPr>
      </w:r>
      <w:r>
        <w:rPr>
          <w:webHidden/>
        </w:rPr>
        <w:fldChar w:fldCharType="separate"/>
      </w:r>
      <w:ins w:id="137" w:author="Pablo Blanco Peris" w:date="2017-05-24T18:33:00Z">
        <w:r>
          <w:rPr>
            <w:webHidden/>
          </w:rPr>
          <w:t>18</w:t>
        </w:r>
        <w:r>
          <w:rPr>
            <w:webHidden/>
          </w:rPr>
          <w:fldChar w:fldCharType="end"/>
        </w:r>
        <w:r w:rsidRPr="00BF5ABD">
          <w:rPr>
            <w:rStyle w:val="Hipervnculo"/>
          </w:rPr>
          <w:fldChar w:fldCharType="end"/>
        </w:r>
      </w:ins>
    </w:p>
    <w:p w14:paraId="534E7D90" w14:textId="77777777" w:rsidR="00EB4ED5" w:rsidRDefault="00EB4ED5">
      <w:pPr>
        <w:pStyle w:val="TDC3"/>
        <w:tabs>
          <w:tab w:val="left" w:pos="1440"/>
        </w:tabs>
        <w:rPr>
          <w:ins w:id="138" w:author="Pablo Blanco Peris" w:date="2017-05-24T18:33:00Z"/>
          <w:rFonts w:asciiTheme="minorHAnsi" w:eastAsiaTheme="minorEastAsia" w:hAnsiTheme="minorHAnsi" w:cstheme="minorBidi"/>
          <w:sz w:val="24"/>
          <w:szCs w:val="24"/>
          <w:lang w:eastAsia="es-ES_tradnl"/>
        </w:rPr>
      </w:pPr>
      <w:ins w:id="139" w:author="Pablo Blanco Peris" w:date="2017-05-24T18:33:00Z">
        <w:r w:rsidRPr="00BF5ABD">
          <w:rPr>
            <w:rStyle w:val="Hipervnculo"/>
          </w:rPr>
          <w:fldChar w:fldCharType="begin"/>
        </w:r>
        <w:r w:rsidRPr="00BF5ABD">
          <w:rPr>
            <w:rStyle w:val="Hipervnculo"/>
          </w:rPr>
          <w:instrText xml:space="preserve"> </w:instrText>
        </w:r>
        <w:r>
          <w:instrText>HYPERLINK \l "_Toc483414154"</w:instrText>
        </w:r>
        <w:r w:rsidRPr="00BF5ABD">
          <w:rPr>
            <w:rStyle w:val="Hipervnculo"/>
          </w:rPr>
          <w:instrText xml:space="preserve"> </w:instrText>
        </w:r>
        <w:r w:rsidRPr="00BF5ABD">
          <w:rPr>
            <w:rStyle w:val="Hipervnculo"/>
          </w:rPr>
          <w:fldChar w:fldCharType="separate"/>
        </w:r>
        <w:r w:rsidRPr="00BF5ABD">
          <w:rPr>
            <w:rStyle w:val="Hipervnculo"/>
          </w:rPr>
          <w:t>1.6.1.5.</w:t>
        </w:r>
        <w:r>
          <w:rPr>
            <w:rFonts w:asciiTheme="minorHAnsi" w:eastAsiaTheme="minorEastAsia" w:hAnsiTheme="minorHAnsi" w:cstheme="minorBidi"/>
            <w:sz w:val="24"/>
            <w:szCs w:val="24"/>
            <w:lang w:eastAsia="es-ES_tradnl"/>
          </w:rPr>
          <w:tab/>
        </w:r>
        <w:r w:rsidRPr="00BF5ABD">
          <w:rPr>
            <w:rStyle w:val="Hipervnculo"/>
          </w:rPr>
          <w:t>Técnicas basadas en el Uso de las Imperfecciones del Sensor</w:t>
        </w:r>
        <w:r>
          <w:rPr>
            <w:webHidden/>
          </w:rPr>
          <w:tab/>
        </w:r>
        <w:r>
          <w:rPr>
            <w:webHidden/>
          </w:rPr>
          <w:fldChar w:fldCharType="begin"/>
        </w:r>
        <w:r>
          <w:rPr>
            <w:webHidden/>
          </w:rPr>
          <w:instrText xml:space="preserve"> PAGEREF _Toc483414154 \h </w:instrText>
        </w:r>
      </w:ins>
      <w:r>
        <w:rPr>
          <w:webHidden/>
        </w:rPr>
      </w:r>
      <w:r>
        <w:rPr>
          <w:webHidden/>
        </w:rPr>
        <w:fldChar w:fldCharType="separate"/>
      </w:r>
      <w:ins w:id="140" w:author="Pablo Blanco Peris" w:date="2017-05-24T18:33:00Z">
        <w:r>
          <w:rPr>
            <w:webHidden/>
          </w:rPr>
          <w:t>18</w:t>
        </w:r>
        <w:r>
          <w:rPr>
            <w:webHidden/>
          </w:rPr>
          <w:fldChar w:fldCharType="end"/>
        </w:r>
        <w:r w:rsidRPr="00BF5ABD">
          <w:rPr>
            <w:rStyle w:val="Hipervnculo"/>
          </w:rPr>
          <w:fldChar w:fldCharType="end"/>
        </w:r>
      </w:ins>
    </w:p>
    <w:p w14:paraId="0533D9D1" w14:textId="77777777" w:rsidR="00EB4ED5" w:rsidRDefault="00EB4ED5">
      <w:pPr>
        <w:pStyle w:val="TDC1"/>
        <w:rPr>
          <w:ins w:id="141" w:author="Pablo Blanco Peris" w:date="2017-05-24T18:33:00Z"/>
          <w:rFonts w:asciiTheme="minorHAnsi" w:eastAsiaTheme="minorEastAsia" w:hAnsiTheme="minorHAnsi" w:cstheme="minorBidi"/>
          <w:b w:val="0"/>
          <w:caps w:val="0"/>
          <w:sz w:val="24"/>
          <w:szCs w:val="24"/>
          <w:lang w:eastAsia="es-ES_tradnl"/>
        </w:rPr>
      </w:pPr>
      <w:ins w:id="142" w:author="Pablo Blanco Peris" w:date="2017-05-24T18:33:00Z">
        <w:r w:rsidRPr="00BF5ABD">
          <w:rPr>
            <w:rStyle w:val="Hipervnculo"/>
          </w:rPr>
          <w:fldChar w:fldCharType="begin"/>
        </w:r>
        <w:r w:rsidRPr="00BF5ABD">
          <w:rPr>
            <w:rStyle w:val="Hipervnculo"/>
          </w:rPr>
          <w:instrText xml:space="preserve"> </w:instrText>
        </w:r>
        <w:r>
          <w:instrText>HYPERLINK \l "_Toc483414155"</w:instrText>
        </w:r>
        <w:r w:rsidRPr="00BF5ABD">
          <w:rPr>
            <w:rStyle w:val="Hipervnculo"/>
          </w:rPr>
          <w:instrText xml:space="preserve"> </w:instrText>
        </w:r>
        <w:r w:rsidRPr="00BF5ABD">
          <w:rPr>
            <w:rStyle w:val="Hipervnculo"/>
          </w:rPr>
          <w:fldChar w:fldCharType="separate"/>
        </w:r>
        <w:r w:rsidRPr="00BF5ABD">
          <w:rPr>
            <w:rStyle w:val="Hipervnculo"/>
            <w:bCs/>
          </w:rPr>
          <w:t>2.</w:t>
        </w:r>
        <w:r>
          <w:rPr>
            <w:rFonts w:asciiTheme="minorHAnsi" w:eastAsiaTheme="minorEastAsia" w:hAnsiTheme="minorHAnsi" w:cstheme="minorBidi"/>
            <w:b w:val="0"/>
            <w:caps w:val="0"/>
            <w:sz w:val="24"/>
            <w:szCs w:val="24"/>
            <w:lang w:eastAsia="es-ES_tradnl"/>
          </w:rPr>
          <w:tab/>
        </w:r>
        <w:r w:rsidRPr="00BF5ABD">
          <w:rPr>
            <w:rStyle w:val="Hipervnculo"/>
            <w:bCs/>
          </w:rPr>
          <w:t>TÉCNICAS DE FALSIFICACIÓN</w:t>
        </w:r>
        <w:r>
          <w:rPr>
            <w:webHidden/>
          </w:rPr>
          <w:tab/>
        </w:r>
        <w:r>
          <w:rPr>
            <w:webHidden/>
          </w:rPr>
          <w:fldChar w:fldCharType="begin"/>
        </w:r>
        <w:r>
          <w:rPr>
            <w:webHidden/>
          </w:rPr>
          <w:instrText xml:space="preserve"> PAGEREF _Toc483414155 \h </w:instrText>
        </w:r>
      </w:ins>
      <w:r>
        <w:rPr>
          <w:webHidden/>
        </w:rPr>
      </w:r>
      <w:r>
        <w:rPr>
          <w:webHidden/>
        </w:rPr>
        <w:fldChar w:fldCharType="separate"/>
      </w:r>
      <w:ins w:id="143" w:author="Pablo Blanco Peris" w:date="2017-05-24T18:33:00Z">
        <w:r>
          <w:rPr>
            <w:webHidden/>
          </w:rPr>
          <w:t>20</w:t>
        </w:r>
        <w:r>
          <w:rPr>
            <w:webHidden/>
          </w:rPr>
          <w:fldChar w:fldCharType="end"/>
        </w:r>
        <w:r w:rsidRPr="00BF5ABD">
          <w:rPr>
            <w:rStyle w:val="Hipervnculo"/>
          </w:rPr>
          <w:fldChar w:fldCharType="end"/>
        </w:r>
      </w:ins>
    </w:p>
    <w:p w14:paraId="3137D04A" w14:textId="77777777" w:rsidR="00EB4ED5" w:rsidRDefault="00EB4ED5">
      <w:pPr>
        <w:pStyle w:val="TDC2"/>
        <w:rPr>
          <w:ins w:id="144" w:author="Pablo Blanco Peris" w:date="2017-05-24T18:33:00Z"/>
          <w:rFonts w:asciiTheme="minorHAnsi" w:eastAsiaTheme="minorEastAsia" w:hAnsiTheme="minorHAnsi" w:cstheme="minorBidi"/>
          <w:smallCaps w:val="0"/>
          <w:sz w:val="24"/>
          <w:szCs w:val="24"/>
          <w:lang w:eastAsia="es-ES_tradnl"/>
        </w:rPr>
      </w:pPr>
      <w:ins w:id="145" w:author="Pablo Blanco Peris" w:date="2017-05-24T18:33:00Z">
        <w:r w:rsidRPr="00BF5ABD">
          <w:rPr>
            <w:rStyle w:val="Hipervnculo"/>
          </w:rPr>
          <w:fldChar w:fldCharType="begin"/>
        </w:r>
        <w:r w:rsidRPr="00BF5ABD">
          <w:rPr>
            <w:rStyle w:val="Hipervnculo"/>
          </w:rPr>
          <w:instrText xml:space="preserve"> </w:instrText>
        </w:r>
        <w:r>
          <w:instrText>HYPERLINK \l "_Toc483414156"</w:instrText>
        </w:r>
        <w:r w:rsidRPr="00BF5ABD">
          <w:rPr>
            <w:rStyle w:val="Hipervnculo"/>
          </w:rPr>
          <w:instrText xml:space="preserve"> </w:instrText>
        </w:r>
        <w:r w:rsidRPr="00BF5ABD">
          <w:rPr>
            <w:rStyle w:val="Hipervnculo"/>
          </w:rPr>
          <w:fldChar w:fldCharType="separate"/>
        </w:r>
        <w:r w:rsidRPr="00BF5ABD">
          <w:rPr>
            <w:rStyle w:val="Hipervnculo"/>
            <w:bCs/>
          </w:rPr>
          <w:t>2.1.</w:t>
        </w:r>
        <w:r>
          <w:rPr>
            <w:rFonts w:asciiTheme="minorHAnsi" w:eastAsiaTheme="minorEastAsia" w:hAnsiTheme="minorHAnsi" w:cstheme="minorBidi"/>
            <w:smallCaps w:val="0"/>
            <w:sz w:val="24"/>
            <w:szCs w:val="24"/>
            <w:lang w:eastAsia="es-ES_tradnl"/>
          </w:rPr>
          <w:tab/>
        </w:r>
        <w:r w:rsidRPr="00BF5ABD">
          <w:rPr>
            <w:rStyle w:val="Hipervnculo"/>
            <w:bCs/>
          </w:rPr>
          <w:t>Retoque de imágenes</w:t>
        </w:r>
        <w:r>
          <w:rPr>
            <w:webHidden/>
          </w:rPr>
          <w:tab/>
        </w:r>
        <w:r>
          <w:rPr>
            <w:webHidden/>
          </w:rPr>
          <w:fldChar w:fldCharType="begin"/>
        </w:r>
        <w:r>
          <w:rPr>
            <w:webHidden/>
          </w:rPr>
          <w:instrText xml:space="preserve"> PAGEREF _Toc483414156 \h </w:instrText>
        </w:r>
      </w:ins>
      <w:r>
        <w:rPr>
          <w:webHidden/>
        </w:rPr>
      </w:r>
      <w:r>
        <w:rPr>
          <w:webHidden/>
        </w:rPr>
        <w:fldChar w:fldCharType="separate"/>
      </w:r>
      <w:ins w:id="146" w:author="Pablo Blanco Peris" w:date="2017-05-24T18:33:00Z">
        <w:r>
          <w:rPr>
            <w:webHidden/>
          </w:rPr>
          <w:t>22</w:t>
        </w:r>
        <w:r>
          <w:rPr>
            <w:webHidden/>
          </w:rPr>
          <w:fldChar w:fldCharType="end"/>
        </w:r>
        <w:r w:rsidRPr="00BF5ABD">
          <w:rPr>
            <w:rStyle w:val="Hipervnculo"/>
          </w:rPr>
          <w:fldChar w:fldCharType="end"/>
        </w:r>
      </w:ins>
    </w:p>
    <w:p w14:paraId="453E648C" w14:textId="77777777" w:rsidR="00EB4ED5" w:rsidRDefault="00EB4ED5">
      <w:pPr>
        <w:pStyle w:val="TDC2"/>
        <w:rPr>
          <w:ins w:id="147" w:author="Pablo Blanco Peris" w:date="2017-05-24T18:33:00Z"/>
          <w:rFonts w:asciiTheme="minorHAnsi" w:eastAsiaTheme="minorEastAsia" w:hAnsiTheme="minorHAnsi" w:cstheme="minorBidi"/>
          <w:smallCaps w:val="0"/>
          <w:sz w:val="24"/>
          <w:szCs w:val="24"/>
          <w:lang w:eastAsia="es-ES_tradnl"/>
        </w:rPr>
      </w:pPr>
      <w:ins w:id="148" w:author="Pablo Blanco Peris" w:date="2017-05-24T18:33:00Z">
        <w:r w:rsidRPr="00BF5ABD">
          <w:rPr>
            <w:rStyle w:val="Hipervnculo"/>
          </w:rPr>
          <w:fldChar w:fldCharType="begin"/>
        </w:r>
        <w:r w:rsidRPr="00BF5ABD">
          <w:rPr>
            <w:rStyle w:val="Hipervnculo"/>
          </w:rPr>
          <w:instrText xml:space="preserve"> </w:instrText>
        </w:r>
        <w:r>
          <w:instrText>HYPERLINK \l "_Toc483414157"</w:instrText>
        </w:r>
        <w:r w:rsidRPr="00BF5ABD">
          <w:rPr>
            <w:rStyle w:val="Hipervnculo"/>
          </w:rPr>
          <w:instrText xml:space="preserve"> </w:instrText>
        </w:r>
        <w:r w:rsidRPr="00BF5ABD">
          <w:rPr>
            <w:rStyle w:val="Hipervnculo"/>
          </w:rPr>
          <w:fldChar w:fldCharType="separate"/>
        </w:r>
        <w:r w:rsidRPr="00BF5ABD">
          <w:rPr>
            <w:rStyle w:val="Hipervnculo"/>
            <w:bCs/>
          </w:rPr>
          <w:t>2.2.</w:t>
        </w:r>
        <w:r>
          <w:rPr>
            <w:rFonts w:asciiTheme="minorHAnsi" w:eastAsiaTheme="minorEastAsia" w:hAnsiTheme="minorHAnsi" w:cstheme="minorBidi"/>
            <w:smallCaps w:val="0"/>
            <w:sz w:val="24"/>
            <w:szCs w:val="24"/>
            <w:lang w:eastAsia="es-ES_tradnl"/>
          </w:rPr>
          <w:tab/>
        </w:r>
        <w:r w:rsidRPr="00BF5ABD">
          <w:rPr>
            <w:rStyle w:val="Hipervnculo"/>
            <w:bCs/>
          </w:rPr>
          <w:t>Copia-pega</w:t>
        </w:r>
        <w:r>
          <w:rPr>
            <w:webHidden/>
          </w:rPr>
          <w:tab/>
        </w:r>
        <w:r>
          <w:rPr>
            <w:webHidden/>
          </w:rPr>
          <w:fldChar w:fldCharType="begin"/>
        </w:r>
        <w:r>
          <w:rPr>
            <w:webHidden/>
          </w:rPr>
          <w:instrText xml:space="preserve"> PAGEREF _Toc483414157 \h </w:instrText>
        </w:r>
      </w:ins>
      <w:r>
        <w:rPr>
          <w:webHidden/>
        </w:rPr>
      </w:r>
      <w:r>
        <w:rPr>
          <w:webHidden/>
        </w:rPr>
        <w:fldChar w:fldCharType="separate"/>
      </w:r>
      <w:ins w:id="149" w:author="Pablo Blanco Peris" w:date="2017-05-24T18:33:00Z">
        <w:r>
          <w:rPr>
            <w:webHidden/>
          </w:rPr>
          <w:t>22</w:t>
        </w:r>
        <w:r>
          <w:rPr>
            <w:webHidden/>
          </w:rPr>
          <w:fldChar w:fldCharType="end"/>
        </w:r>
        <w:r w:rsidRPr="00BF5ABD">
          <w:rPr>
            <w:rStyle w:val="Hipervnculo"/>
          </w:rPr>
          <w:fldChar w:fldCharType="end"/>
        </w:r>
      </w:ins>
    </w:p>
    <w:p w14:paraId="05A43B82" w14:textId="77777777" w:rsidR="00EB4ED5" w:rsidRDefault="00EB4ED5">
      <w:pPr>
        <w:pStyle w:val="TDC2"/>
        <w:rPr>
          <w:ins w:id="150" w:author="Pablo Blanco Peris" w:date="2017-05-24T18:33:00Z"/>
          <w:rFonts w:asciiTheme="minorHAnsi" w:eastAsiaTheme="minorEastAsia" w:hAnsiTheme="minorHAnsi" w:cstheme="minorBidi"/>
          <w:smallCaps w:val="0"/>
          <w:sz w:val="24"/>
          <w:szCs w:val="24"/>
          <w:lang w:eastAsia="es-ES_tradnl"/>
        </w:rPr>
      </w:pPr>
      <w:ins w:id="151" w:author="Pablo Blanco Peris" w:date="2017-05-24T18:33:00Z">
        <w:r w:rsidRPr="00BF5ABD">
          <w:rPr>
            <w:rStyle w:val="Hipervnculo"/>
          </w:rPr>
          <w:fldChar w:fldCharType="begin"/>
        </w:r>
        <w:r w:rsidRPr="00BF5ABD">
          <w:rPr>
            <w:rStyle w:val="Hipervnculo"/>
          </w:rPr>
          <w:instrText xml:space="preserve"> </w:instrText>
        </w:r>
        <w:r>
          <w:instrText>HYPERLINK \l "_Toc483414158"</w:instrText>
        </w:r>
        <w:r w:rsidRPr="00BF5ABD">
          <w:rPr>
            <w:rStyle w:val="Hipervnculo"/>
          </w:rPr>
          <w:instrText xml:space="preserve"> </w:instrText>
        </w:r>
        <w:r w:rsidRPr="00BF5ABD">
          <w:rPr>
            <w:rStyle w:val="Hipervnculo"/>
          </w:rPr>
          <w:fldChar w:fldCharType="separate"/>
        </w:r>
        <w:r w:rsidRPr="00BF5ABD">
          <w:rPr>
            <w:rStyle w:val="Hipervnculo"/>
            <w:bCs/>
          </w:rPr>
          <w:t>2.3.</w:t>
        </w:r>
        <w:r>
          <w:rPr>
            <w:rFonts w:asciiTheme="minorHAnsi" w:eastAsiaTheme="minorEastAsia" w:hAnsiTheme="minorHAnsi" w:cstheme="minorBidi"/>
            <w:smallCaps w:val="0"/>
            <w:sz w:val="24"/>
            <w:szCs w:val="24"/>
            <w:lang w:eastAsia="es-ES_tradnl"/>
          </w:rPr>
          <w:tab/>
        </w:r>
        <w:r w:rsidRPr="00BF5ABD">
          <w:rPr>
            <w:rStyle w:val="Hipervnculo"/>
            <w:bCs/>
          </w:rPr>
          <w:t>Falsificación mediante empalme</w:t>
        </w:r>
        <w:r>
          <w:rPr>
            <w:webHidden/>
          </w:rPr>
          <w:tab/>
        </w:r>
        <w:r>
          <w:rPr>
            <w:webHidden/>
          </w:rPr>
          <w:fldChar w:fldCharType="begin"/>
        </w:r>
        <w:r>
          <w:rPr>
            <w:webHidden/>
          </w:rPr>
          <w:instrText xml:space="preserve"> PAGEREF _Toc483414158 \h </w:instrText>
        </w:r>
      </w:ins>
      <w:r>
        <w:rPr>
          <w:webHidden/>
        </w:rPr>
      </w:r>
      <w:r>
        <w:rPr>
          <w:webHidden/>
        </w:rPr>
        <w:fldChar w:fldCharType="separate"/>
      </w:r>
      <w:ins w:id="152" w:author="Pablo Blanco Peris" w:date="2017-05-24T18:33:00Z">
        <w:r>
          <w:rPr>
            <w:webHidden/>
          </w:rPr>
          <w:t>24</w:t>
        </w:r>
        <w:r>
          <w:rPr>
            <w:webHidden/>
          </w:rPr>
          <w:fldChar w:fldCharType="end"/>
        </w:r>
        <w:r w:rsidRPr="00BF5ABD">
          <w:rPr>
            <w:rStyle w:val="Hipervnculo"/>
          </w:rPr>
          <w:fldChar w:fldCharType="end"/>
        </w:r>
      </w:ins>
    </w:p>
    <w:p w14:paraId="088BAC3E" w14:textId="77777777" w:rsidR="00EB4ED5" w:rsidRDefault="00EB4ED5">
      <w:pPr>
        <w:pStyle w:val="TDC1"/>
        <w:rPr>
          <w:ins w:id="153" w:author="Pablo Blanco Peris" w:date="2017-05-24T18:33:00Z"/>
          <w:rFonts w:asciiTheme="minorHAnsi" w:eastAsiaTheme="minorEastAsia" w:hAnsiTheme="minorHAnsi" w:cstheme="minorBidi"/>
          <w:b w:val="0"/>
          <w:caps w:val="0"/>
          <w:sz w:val="24"/>
          <w:szCs w:val="24"/>
          <w:lang w:eastAsia="es-ES_tradnl"/>
        </w:rPr>
      </w:pPr>
      <w:ins w:id="154" w:author="Pablo Blanco Peris" w:date="2017-05-24T18:33:00Z">
        <w:r w:rsidRPr="00BF5ABD">
          <w:rPr>
            <w:rStyle w:val="Hipervnculo"/>
          </w:rPr>
          <w:fldChar w:fldCharType="begin"/>
        </w:r>
        <w:r w:rsidRPr="00BF5ABD">
          <w:rPr>
            <w:rStyle w:val="Hipervnculo"/>
          </w:rPr>
          <w:instrText xml:space="preserve"> </w:instrText>
        </w:r>
        <w:r>
          <w:instrText>HYPERLINK \l "_Toc483414159"</w:instrText>
        </w:r>
        <w:r w:rsidRPr="00BF5ABD">
          <w:rPr>
            <w:rStyle w:val="Hipervnculo"/>
          </w:rPr>
          <w:instrText xml:space="preserve"> </w:instrText>
        </w:r>
        <w:r w:rsidRPr="00BF5ABD">
          <w:rPr>
            <w:rStyle w:val="Hipervnculo"/>
          </w:rPr>
          <w:fldChar w:fldCharType="separate"/>
        </w:r>
        <w:r w:rsidRPr="00BF5ABD">
          <w:rPr>
            <w:rStyle w:val="Hipervnculo"/>
            <w:bCs/>
          </w:rPr>
          <w:t>3.</w:t>
        </w:r>
        <w:r>
          <w:rPr>
            <w:rFonts w:asciiTheme="minorHAnsi" w:eastAsiaTheme="minorEastAsia" w:hAnsiTheme="minorHAnsi" w:cstheme="minorBidi"/>
            <w:b w:val="0"/>
            <w:caps w:val="0"/>
            <w:sz w:val="24"/>
            <w:szCs w:val="24"/>
            <w:lang w:eastAsia="es-ES_tradnl"/>
          </w:rPr>
          <w:tab/>
        </w:r>
        <w:r w:rsidRPr="00BF5ABD">
          <w:rPr>
            <w:rStyle w:val="Hipervnculo"/>
            <w:bCs/>
          </w:rPr>
          <w:t>TÉCNICAS DE IDENTIFICACIÓN DE MANIPULACIONES DE IMÁGENES DIGITALES</w:t>
        </w:r>
        <w:r>
          <w:rPr>
            <w:webHidden/>
          </w:rPr>
          <w:tab/>
        </w:r>
        <w:r>
          <w:rPr>
            <w:webHidden/>
          </w:rPr>
          <w:fldChar w:fldCharType="begin"/>
        </w:r>
        <w:r>
          <w:rPr>
            <w:webHidden/>
          </w:rPr>
          <w:instrText xml:space="preserve"> PAGEREF _Toc483414159 \h </w:instrText>
        </w:r>
      </w:ins>
      <w:r>
        <w:rPr>
          <w:webHidden/>
        </w:rPr>
      </w:r>
      <w:r>
        <w:rPr>
          <w:webHidden/>
        </w:rPr>
        <w:fldChar w:fldCharType="separate"/>
      </w:r>
      <w:ins w:id="155" w:author="Pablo Blanco Peris" w:date="2017-05-24T18:33:00Z">
        <w:r>
          <w:rPr>
            <w:webHidden/>
          </w:rPr>
          <w:t>25</w:t>
        </w:r>
        <w:r>
          <w:rPr>
            <w:webHidden/>
          </w:rPr>
          <w:fldChar w:fldCharType="end"/>
        </w:r>
        <w:r w:rsidRPr="00BF5ABD">
          <w:rPr>
            <w:rStyle w:val="Hipervnculo"/>
          </w:rPr>
          <w:fldChar w:fldCharType="end"/>
        </w:r>
      </w:ins>
    </w:p>
    <w:p w14:paraId="715B7AF8" w14:textId="77777777" w:rsidR="00EB4ED5" w:rsidRDefault="00EB4ED5">
      <w:pPr>
        <w:pStyle w:val="TDC2"/>
        <w:rPr>
          <w:ins w:id="156" w:author="Pablo Blanco Peris" w:date="2017-05-24T18:33:00Z"/>
          <w:rFonts w:asciiTheme="minorHAnsi" w:eastAsiaTheme="minorEastAsia" w:hAnsiTheme="minorHAnsi" w:cstheme="minorBidi"/>
          <w:smallCaps w:val="0"/>
          <w:sz w:val="24"/>
          <w:szCs w:val="24"/>
          <w:lang w:eastAsia="es-ES_tradnl"/>
        </w:rPr>
      </w:pPr>
      <w:ins w:id="157" w:author="Pablo Blanco Peris" w:date="2017-05-24T18:33:00Z">
        <w:r w:rsidRPr="00BF5ABD">
          <w:rPr>
            <w:rStyle w:val="Hipervnculo"/>
          </w:rPr>
          <w:fldChar w:fldCharType="begin"/>
        </w:r>
        <w:r w:rsidRPr="00BF5ABD">
          <w:rPr>
            <w:rStyle w:val="Hipervnculo"/>
          </w:rPr>
          <w:instrText xml:space="preserve"> </w:instrText>
        </w:r>
        <w:r>
          <w:instrText>HYPERLINK \l "_Toc483414160"</w:instrText>
        </w:r>
        <w:r w:rsidRPr="00BF5ABD">
          <w:rPr>
            <w:rStyle w:val="Hipervnculo"/>
          </w:rPr>
          <w:instrText xml:space="preserve"> </w:instrText>
        </w:r>
        <w:r w:rsidRPr="00BF5ABD">
          <w:rPr>
            <w:rStyle w:val="Hipervnculo"/>
          </w:rPr>
          <w:fldChar w:fldCharType="separate"/>
        </w:r>
        <w:r w:rsidRPr="00BF5ABD">
          <w:rPr>
            <w:rStyle w:val="Hipervnculo"/>
            <w:bCs/>
          </w:rPr>
          <w:t>3.1.</w:t>
        </w:r>
        <w:r>
          <w:rPr>
            <w:rFonts w:asciiTheme="minorHAnsi" w:eastAsiaTheme="minorEastAsia" w:hAnsiTheme="minorHAnsi" w:cstheme="minorBidi"/>
            <w:smallCaps w:val="0"/>
            <w:sz w:val="24"/>
            <w:szCs w:val="24"/>
            <w:lang w:eastAsia="es-ES_tradnl"/>
          </w:rPr>
          <w:tab/>
        </w:r>
        <w:r w:rsidRPr="00BF5ABD">
          <w:rPr>
            <w:rStyle w:val="Hipervnculo"/>
            <w:bCs/>
          </w:rPr>
          <w:t>Técnicas de identificación de manipulaciones copia-pega</w:t>
        </w:r>
        <w:r>
          <w:rPr>
            <w:webHidden/>
          </w:rPr>
          <w:tab/>
        </w:r>
        <w:r>
          <w:rPr>
            <w:webHidden/>
          </w:rPr>
          <w:fldChar w:fldCharType="begin"/>
        </w:r>
        <w:r>
          <w:rPr>
            <w:webHidden/>
          </w:rPr>
          <w:instrText xml:space="preserve"> PAGEREF _Toc483414160 \h </w:instrText>
        </w:r>
      </w:ins>
      <w:r>
        <w:rPr>
          <w:webHidden/>
        </w:rPr>
      </w:r>
      <w:r>
        <w:rPr>
          <w:webHidden/>
        </w:rPr>
        <w:fldChar w:fldCharType="separate"/>
      </w:r>
      <w:ins w:id="158" w:author="Pablo Blanco Peris" w:date="2017-05-24T18:33:00Z">
        <w:r>
          <w:rPr>
            <w:webHidden/>
          </w:rPr>
          <w:t>25</w:t>
        </w:r>
        <w:r>
          <w:rPr>
            <w:webHidden/>
          </w:rPr>
          <w:fldChar w:fldCharType="end"/>
        </w:r>
        <w:r w:rsidRPr="00BF5ABD">
          <w:rPr>
            <w:rStyle w:val="Hipervnculo"/>
          </w:rPr>
          <w:fldChar w:fldCharType="end"/>
        </w:r>
      </w:ins>
    </w:p>
    <w:p w14:paraId="5D8981FD" w14:textId="77777777" w:rsidR="00EB4ED5" w:rsidRDefault="00EB4ED5">
      <w:pPr>
        <w:pStyle w:val="TDC2"/>
        <w:rPr>
          <w:ins w:id="159" w:author="Pablo Blanco Peris" w:date="2017-05-24T18:33:00Z"/>
          <w:rFonts w:asciiTheme="minorHAnsi" w:eastAsiaTheme="minorEastAsia" w:hAnsiTheme="minorHAnsi" w:cstheme="minorBidi"/>
          <w:smallCaps w:val="0"/>
          <w:sz w:val="24"/>
          <w:szCs w:val="24"/>
          <w:lang w:eastAsia="es-ES_tradnl"/>
        </w:rPr>
      </w:pPr>
      <w:ins w:id="160" w:author="Pablo Blanco Peris" w:date="2017-05-24T18:33:00Z">
        <w:r w:rsidRPr="00BF5ABD">
          <w:rPr>
            <w:rStyle w:val="Hipervnculo"/>
          </w:rPr>
          <w:fldChar w:fldCharType="begin"/>
        </w:r>
        <w:r w:rsidRPr="00BF5ABD">
          <w:rPr>
            <w:rStyle w:val="Hipervnculo"/>
          </w:rPr>
          <w:instrText xml:space="preserve"> </w:instrText>
        </w:r>
        <w:r>
          <w:instrText>HYPERLINK \l "_Toc483414161"</w:instrText>
        </w:r>
        <w:r w:rsidRPr="00BF5ABD">
          <w:rPr>
            <w:rStyle w:val="Hipervnculo"/>
          </w:rPr>
          <w:instrText xml:space="preserve"> </w:instrText>
        </w:r>
        <w:r w:rsidRPr="00BF5ABD">
          <w:rPr>
            <w:rStyle w:val="Hipervnculo"/>
          </w:rPr>
          <w:fldChar w:fldCharType="separate"/>
        </w:r>
        <w:r w:rsidRPr="00BF5ABD">
          <w:rPr>
            <w:rStyle w:val="Hipervnculo"/>
            <w:bCs/>
          </w:rPr>
          <w:t>4.2 Integridad de imagen JPEG</w:t>
        </w:r>
        <w:r>
          <w:rPr>
            <w:webHidden/>
          </w:rPr>
          <w:tab/>
        </w:r>
        <w:r>
          <w:rPr>
            <w:webHidden/>
          </w:rPr>
          <w:fldChar w:fldCharType="begin"/>
        </w:r>
        <w:r>
          <w:rPr>
            <w:webHidden/>
          </w:rPr>
          <w:instrText xml:space="preserve"> PAGEREF _Toc483414161 \h </w:instrText>
        </w:r>
      </w:ins>
      <w:r>
        <w:rPr>
          <w:webHidden/>
        </w:rPr>
      </w:r>
      <w:r>
        <w:rPr>
          <w:webHidden/>
        </w:rPr>
        <w:fldChar w:fldCharType="separate"/>
      </w:r>
      <w:ins w:id="161" w:author="Pablo Blanco Peris" w:date="2017-05-24T18:33:00Z">
        <w:r>
          <w:rPr>
            <w:webHidden/>
          </w:rPr>
          <w:t>27</w:t>
        </w:r>
        <w:r>
          <w:rPr>
            <w:webHidden/>
          </w:rPr>
          <w:fldChar w:fldCharType="end"/>
        </w:r>
        <w:r w:rsidRPr="00BF5ABD">
          <w:rPr>
            <w:rStyle w:val="Hipervnculo"/>
          </w:rPr>
          <w:fldChar w:fldCharType="end"/>
        </w:r>
      </w:ins>
    </w:p>
    <w:p w14:paraId="7F4CB786" w14:textId="77777777" w:rsidR="00EB4ED5" w:rsidRDefault="00EB4ED5">
      <w:pPr>
        <w:pStyle w:val="TDC2"/>
        <w:rPr>
          <w:ins w:id="162" w:author="Pablo Blanco Peris" w:date="2017-05-24T18:33:00Z"/>
          <w:rFonts w:asciiTheme="minorHAnsi" w:eastAsiaTheme="minorEastAsia" w:hAnsiTheme="minorHAnsi" w:cstheme="minorBidi"/>
          <w:smallCaps w:val="0"/>
          <w:sz w:val="24"/>
          <w:szCs w:val="24"/>
          <w:lang w:eastAsia="es-ES_tradnl"/>
        </w:rPr>
      </w:pPr>
      <w:ins w:id="163" w:author="Pablo Blanco Peris" w:date="2017-05-24T18:33:00Z">
        <w:r w:rsidRPr="00BF5ABD">
          <w:rPr>
            <w:rStyle w:val="Hipervnculo"/>
          </w:rPr>
          <w:fldChar w:fldCharType="begin"/>
        </w:r>
        <w:r w:rsidRPr="00BF5ABD">
          <w:rPr>
            <w:rStyle w:val="Hipervnculo"/>
          </w:rPr>
          <w:instrText xml:space="preserve"> </w:instrText>
        </w:r>
        <w:r>
          <w:instrText>HYPERLINK \l "_Toc483414162"</w:instrText>
        </w:r>
        <w:r w:rsidRPr="00BF5ABD">
          <w:rPr>
            <w:rStyle w:val="Hipervnculo"/>
          </w:rPr>
          <w:instrText xml:space="preserve"> </w:instrText>
        </w:r>
        <w:r w:rsidRPr="00BF5ABD">
          <w:rPr>
            <w:rStyle w:val="Hipervnculo"/>
          </w:rPr>
          <w:fldChar w:fldCharType="separate"/>
        </w:r>
        <w:r w:rsidRPr="00BF5ABD">
          <w:rPr>
            <w:rStyle w:val="Hipervnculo"/>
            <w:bCs/>
          </w:rPr>
          <w:t>4.3 Otros formatos</w:t>
        </w:r>
        <w:r>
          <w:rPr>
            <w:webHidden/>
          </w:rPr>
          <w:tab/>
        </w:r>
        <w:r>
          <w:rPr>
            <w:webHidden/>
          </w:rPr>
          <w:fldChar w:fldCharType="begin"/>
        </w:r>
        <w:r>
          <w:rPr>
            <w:webHidden/>
          </w:rPr>
          <w:instrText xml:space="preserve"> PAGEREF _Toc483414162 \h </w:instrText>
        </w:r>
      </w:ins>
      <w:r>
        <w:rPr>
          <w:webHidden/>
        </w:rPr>
      </w:r>
      <w:r>
        <w:rPr>
          <w:webHidden/>
        </w:rPr>
        <w:fldChar w:fldCharType="separate"/>
      </w:r>
      <w:ins w:id="164" w:author="Pablo Blanco Peris" w:date="2017-05-24T18:33:00Z">
        <w:r>
          <w:rPr>
            <w:webHidden/>
          </w:rPr>
          <w:t>27</w:t>
        </w:r>
        <w:r>
          <w:rPr>
            <w:webHidden/>
          </w:rPr>
          <w:fldChar w:fldCharType="end"/>
        </w:r>
        <w:r w:rsidRPr="00BF5ABD">
          <w:rPr>
            <w:rStyle w:val="Hipervnculo"/>
          </w:rPr>
          <w:fldChar w:fldCharType="end"/>
        </w:r>
      </w:ins>
    </w:p>
    <w:p w14:paraId="3D29901B" w14:textId="77777777" w:rsidR="00EB4ED5" w:rsidRDefault="00EB4ED5">
      <w:pPr>
        <w:pStyle w:val="TDC1"/>
        <w:rPr>
          <w:ins w:id="165" w:author="Pablo Blanco Peris" w:date="2017-05-24T18:33:00Z"/>
          <w:rFonts w:asciiTheme="minorHAnsi" w:eastAsiaTheme="minorEastAsia" w:hAnsiTheme="minorHAnsi" w:cstheme="minorBidi"/>
          <w:b w:val="0"/>
          <w:caps w:val="0"/>
          <w:sz w:val="24"/>
          <w:szCs w:val="24"/>
          <w:lang w:eastAsia="es-ES_tradnl"/>
        </w:rPr>
      </w:pPr>
      <w:ins w:id="166" w:author="Pablo Blanco Peris" w:date="2017-05-24T18:33:00Z">
        <w:r w:rsidRPr="00BF5ABD">
          <w:rPr>
            <w:rStyle w:val="Hipervnculo"/>
          </w:rPr>
          <w:fldChar w:fldCharType="begin"/>
        </w:r>
        <w:r w:rsidRPr="00BF5ABD">
          <w:rPr>
            <w:rStyle w:val="Hipervnculo"/>
          </w:rPr>
          <w:instrText xml:space="preserve"> </w:instrText>
        </w:r>
        <w:r>
          <w:instrText>HYPERLINK \l "_Toc483414163"</w:instrText>
        </w:r>
        <w:r w:rsidRPr="00BF5ABD">
          <w:rPr>
            <w:rStyle w:val="Hipervnculo"/>
          </w:rPr>
          <w:instrText xml:space="preserve"> </w:instrText>
        </w:r>
        <w:r w:rsidRPr="00BF5ABD">
          <w:rPr>
            <w:rStyle w:val="Hipervnculo"/>
          </w:rPr>
          <w:fldChar w:fldCharType="separate"/>
        </w:r>
        <w:r w:rsidRPr="00BF5ABD">
          <w:rPr>
            <w:rStyle w:val="Hipervnculo"/>
            <w:bCs/>
          </w:rPr>
          <w:t>4.</w:t>
        </w:r>
        <w:r>
          <w:rPr>
            <w:rFonts w:asciiTheme="minorHAnsi" w:eastAsiaTheme="minorEastAsia" w:hAnsiTheme="minorHAnsi" w:cstheme="minorBidi"/>
            <w:b w:val="0"/>
            <w:caps w:val="0"/>
            <w:sz w:val="24"/>
            <w:szCs w:val="24"/>
            <w:lang w:eastAsia="es-ES_tradnl"/>
          </w:rPr>
          <w:tab/>
        </w:r>
        <w:r w:rsidRPr="00BF5ABD">
          <w:rPr>
            <w:rStyle w:val="Hipervnculo"/>
            <w:bCs/>
          </w:rPr>
          <w:t>FORMATO COMPRESIÓN JPG</w:t>
        </w:r>
        <w:r>
          <w:rPr>
            <w:webHidden/>
          </w:rPr>
          <w:tab/>
        </w:r>
        <w:r>
          <w:rPr>
            <w:webHidden/>
          </w:rPr>
          <w:fldChar w:fldCharType="begin"/>
        </w:r>
        <w:r>
          <w:rPr>
            <w:webHidden/>
          </w:rPr>
          <w:instrText xml:space="preserve"> PAGEREF _Toc483414163 \h </w:instrText>
        </w:r>
      </w:ins>
      <w:r>
        <w:rPr>
          <w:webHidden/>
        </w:rPr>
      </w:r>
      <w:r>
        <w:rPr>
          <w:webHidden/>
        </w:rPr>
        <w:fldChar w:fldCharType="separate"/>
      </w:r>
      <w:ins w:id="167" w:author="Pablo Blanco Peris" w:date="2017-05-24T18:33:00Z">
        <w:r>
          <w:rPr>
            <w:webHidden/>
          </w:rPr>
          <w:t>28</w:t>
        </w:r>
        <w:r>
          <w:rPr>
            <w:webHidden/>
          </w:rPr>
          <w:fldChar w:fldCharType="end"/>
        </w:r>
        <w:r w:rsidRPr="00BF5ABD">
          <w:rPr>
            <w:rStyle w:val="Hipervnculo"/>
          </w:rPr>
          <w:fldChar w:fldCharType="end"/>
        </w:r>
      </w:ins>
    </w:p>
    <w:p w14:paraId="7E8A4288" w14:textId="77777777" w:rsidR="00EB4ED5" w:rsidRDefault="00EB4ED5">
      <w:pPr>
        <w:pStyle w:val="TDC2"/>
        <w:rPr>
          <w:ins w:id="168" w:author="Pablo Blanco Peris" w:date="2017-05-24T18:33:00Z"/>
          <w:rFonts w:asciiTheme="minorHAnsi" w:eastAsiaTheme="minorEastAsia" w:hAnsiTheme="minorHAnsi" w:cstheme="minorBidi"/>
          <w:smallCaps w:val="0"/>
          <w:sz w:val="24"/>
          <w:szCs w:val="24"/>
          <w:lang w:eastAsia="es-ES_tradnl"/>
        </w:rPr>
      </w:pPr>
      <w:ins w:id="169" w:author="Pablo Blanco Peris" w:date="2017-05-24T18:33:00Z">
        <w:r w:rsidRPr="00BF5ABD">
          <w:rPr>
            <w:rStyle w:val="Hipervnculo"/>
          </w:rPr>
          <w:fldChar w:fldCharType="begin"/>
        </w:r>
        <w:r w:rsidRPr="00BF5ABD">
          <w:rPr>
            <w:rStyle w:val="Hipervnculo"/>
          </w:rPr>
          <w:instrText xml:space="preserve"> </w:instrText>
        </w:r>
        <w:r>
          <w:instrText>HYPERLINK \l "_Toc483414164"</w:instrText>
        </w:r>
        <w:r w:rsidRPr="00BF5ABD">
          <w:rPr>
            <w:rStyle w:val="Hipervnculo"/>
          </w:rPr>
          <w:instrText xml:space="preserve"> </w:instrText>
        </w:r>
        <w:r w:rsidRPr="00BF5ABD">
          <w:rPr>
            <w:rStyle w:val="Hipervnculo"/>
          </w:rPr>
          <w:fldChar w:fldCharType="separate"/>
        </w:r>
        <w:r w:rsidRPr="00BF5ABD">
          <w:rPr>
            <w:rStyle w:val="Hipervnculo"/>
            <w:bCs/>
          </w:rPr>
          <w:t>4.1 Estándar JPEG</w:t>
        </w:r>
        <w:r>
          <w:rPr>
            <w:webHidden/>
          </w:rPr>
          <w:tab/>
        </w:r>
        <w:r>
          <w:rPr>
            <w:webHidden/>
          </w:rPr>
          <w:fldChar w:fldCharType="begin"/>
        </w:r>
        <w:r>
          <w:rPr>
            <w:webHidden/>
          </w:rPr>
          <w:instrText xml:space="preserve"> PAGEREF _Toc483414164 \h </w:instrText>
        </w:r>
      </w:ins>
      <w:r>
        <w:rPr>
          <w:webHidden/>
        </w:rPr>
      </w:r>
      <w:r>
        <w:rPr>
          <w:webHidden/>
        </w:rPr>
        <w:fldChar w:fldCharType="separate"/>
      </w:r>
      <w:ins w:id="170" w:author="Pablo Blanco Peris" w:date="2017-05-24T18:33:00Z">
        <w:r>
          <w:rPr>
            <w:webHidden/>
          </w:rPr>
          <w:t>28</w:t>
        </w:r>
        <w:r>
          <w:rPr>
            <w:webHidden/>
          </w:rPr>
          <w:fldChar w:fldCharType="end"/>
        </w:r>
        <w:r w:rsidRPr="00BF5ABD">
          <w:rPr>
            <w:rStyle w:val="Hipervnculo"/>
          </w:rPr>
          <w:fldChar w:fldCharType="end"/>
        </w:r>
      </w:ins>
    </w:p>
    <w:p w14:paraId="19275CBC" w14:textId="77777777" w:rsidR="00EB4ED5" w:rsidRDefault="00EB4ED5">
      <w:pPr>
        <w:pStyle w:val="TDC2"/>
        <w:rPr>
          <w:ins w:id="171" w:author="Pablo Blanco Peris" w:date="2017-05-24T18:33:00Z"/>
          <w:rFonts w:asciiTheme="minorHAnsi" w:eastAsiaTheme="minorEastAsia" w:hAnsiTheme="minorHAnsi" w:cstheme="minorBidi"/>
          <w:smallCaps w:val="0"/>
          <w:sz w:val="24"/>
          <w:szCs w:val="24"/>
          <w:lang w:eastAsia="es-ES_tradnl"/>
        </w:rPr>
      </w:pPr>
      <w:ins w:id="172" w:author="Pablo Blanco Peris" w:date="2017-05-24T18:33:00Z">
        <w:r w:rsidRPr="00BF5ABD">
          <w:rPr>
            <w:rStyle w:val="Hipervnculo"/>
          </w:rPr>
          <w:fldChar w:fldCharType="begin"/>
        </w:r>
        <w:r w:rsidRPr="00BF5ABD">
          <w:rPr>
            <w:rStyle w:val="Hipervnculo"/>
          </w:rPr>
          <w:instrText xml:space="preserve"> </w:instrText>
        </w:r>
        <w:r>
          <w:instrText>HYPERLINK \l "_Toc483414165"</w:instrText>
        </w:r>
        <w:r w:rsidRPr="00BF5ABD">
          <w:rPr>
            <w:rStyle w:val="Hipervnculo"/>
          </w:rPr>
          <w:instrText xml:space="preserve"> </w:instrText>
        </w:r>
        <w:r w:rsidRPr="00BF5ABD">
          <w:rPr>
            <w:rStyle w:val="Hipervnculo"/>
          </w:rPr>
          <w:fldChar w:fldCharType="separate"/>
        </w:r>
        <w:r w:rsidRPr="00BF5ABD">
          <w:rPr>
            <w:rStyle w:val="Hipervnculo"/>
            <w:bCs/>
          </w:rPr>
          <w:t>4.2 Integridad de imagen JPEG</w:t>
        </w:r>
        <w:r>
          <w:rPr>
            <w:webHidden/>
          </w:rPr>
          <w:tab/>
        </w:r>
        <w:r>
          <w:rPr>
            <w:webHidden/>
          </w:rPr>
          <w:fldChar w:fldCharType="begin"/>
        </w:r>
        <w:r>
          <w:rPr>
            <w:webHidden/>
          </w:rPr>
          <w:instrText xml:space="preserve"> PAGEREF _Toc483414165 \h </w:instrText>
        </w:r>
      </w:ins>
      <w:r>
        <w:rPr>
          <w:webHidden/>
        </w:rPr>
      </w:r>
      <w:r>
        <w:rPr>
          <w:webHidden/>
        </w:rPr>
        <w:fldChar w:fldCharType="separate"/>
      </w:r>
      <w:ins w:id="173" w:author="Pablo Blanco Peris" w:date="2017-05-24T18:33:00Z">
        <w:r>
          <w:rPr>
            <w:webHidden/>
          </w:rPr>
          <w:t>28</w:t>
        </w:r>
        <w:r>
          <w:rPr>
            <w:webHidden/>
          </w:rPr>
          <w:fldChar w:fldCharType="end"/>
        </w:r>
        <w:r w:rsidRPr="00BF5ABD">
          <w:rPr>
            <w:rStyle w:val="Hipervnculo"/>
          </w:rPr>
          <w:fldChar w:fldCharType="end"/>
        </w:r>
      </w:ins>
    </w:p>
    <w:p w14:paraId="161D5F8E" w14:textId="77777777" w:rsidR="00EB4ED5" w:rsidRDefault="00EB4ED5">
      <w:pPr>
        <w:pStyle w:val="TDC2"/>
        <w:rPr>
          <w:ins w:id="174" w:author="Pablo Blanco Peris" w:date="2017-05-24T18:33:00Z"/>
          <w:rFonts w:asciiTheme="minorHAnsi" w:eastAsiaTheme="minorEastAsia" w:hAnsiTheme="minorHAnsi" w:cstheme="minorBidi"/>
          <w:smallCaps w:val="0"/>
          <w:sz w:val="24"/>
          <w:szCs w:val="24"/>
          <w:lang w:eastAsia="es-ES_tradnl"/>
        </w:rPr>
      </w:pPr>
      <w:ins w:id="175" w:author="Pablo Blanco Peris" w:date="2017-05-24T18:33:00Z">
        <w:r w:rsidRPr="00BF5ABD">
          <w:rPr>
            <w:rStyle w:val="Hipervnculo"/>
          </w:rPr>
          <w:fldChar w:fldCharType="begin"/>
        </w:r>
        <w:r w:rsidRPr="00BF5ABD">
          <w:rPr>
            <w:rStyle w:val="Hipervnculo"/>
          </w:rPr>
          <w:instrText xml:space="preserve"> </w:instrText>
        </w:r>
        <w:r>
          <w:instrText>HYPERLINK \l "_Toc483414166"</w:instrText>
        </w:r>
        <w:r w:rsidRPr="00BF5ABD">
          <w:rPr>
            <w:rStyle w:val="Hipervnculo"/>
          </w:rPr>
          <w:instrText xml:space="preserve"> </w:instrText>
        </w:r>
        <w:r w:rsidRPr="00BF5ABD">
          <w:rPr>
            <w:rStyle w:val="Hipervnculo"/>
          </w:rPr>
          <w:fldChar w:fldCharType="separate"/>
        </w:r>
        <w:r w:rsidRPr="00BF5ABD">
          <w:rPr>
            <w:rStyle w:val="Hipervnculo"/>
            <w:bCs/>
          </w:rPr>
          <w:t>4.3 Otros formatos</w:t>
        </w:r>
        <w:r>
          <w:rPr>
            <w:webHidden/>
          </w:rPr>
          <w:tab/>
        </w:r>
        <w:r>
          <w:rPr>
            <w:webHidden/>
          </w:rPr>
          <w:fldChar w:fldCharType="begin"/>
        </w:r>
        <w:r>
          <w:rPr>
            <w:webHidden/>
          </w:rPr>
          <w:instrText xml:space="preserve"> PAGEREF _Toc483414166 \h </w:instrText>
        </w:r>
      </w:ins>
      <w:r>
        <w:rPr>
          <w:webHidden/>
        </w:rPr>
      </w:r>
      <w:r>
        <w:rPr>
          <w:webHidden/>
        </w:rPr>
        <w:fldChar w:fldCharType="separate"/>
      </w:r>
      <w:ins w:id="176" w:author="Pablo Blanco Peris" w:date="2017-05-24T18:33:00Z">
        <w:r>
          <w:rPr>
            <w:webHidden/>
          </w:rPr>
          <w:t>28</w:t>
        </w:r>
        <w:r>
          <w:rPr>
            <w:webHidden/>
          </w:rPr>
          <w:fldChar w:fldCharType="end"/>
        </w:r>
        <w:r w:rsidRPr="00BF5ABD">
          <w:rPr>
            <w:rStyle w:val="Hipervnculo"/>
          </w:rPr>
          <w:fldChar w:fldCharType="end"/>
        </w:r>
      </w:ins>
    </w:p>
    <w:p w14:paraId="7FE79A75" w14:textId="77777777" w:rsidR="00EB4ED5" w:rsidRDefault="00EB4ED5">
      <w:pPr>
        <w:pStyle w:val="TDC2"/>
        <w:rPr>
          <w:ins w:id="177" w:author="Pablo Blanco Peris" w:date="2017-05-24T18:33:00Z"/>
          <w:rFonts w:asciiTheme="minorHAnsi" w:eastAsiaTheme="minorEastAsia" w:hAnsiTheme="minorHAnsi" w:cstheme="minorBidi"/>
          <w:smallCaps w:val="0"/>
          <w:sz w:val="24"/>
          <w:szCs w:val="24"/>
          <w:lang w:eastAsia="es-ES_tradnl"/>
        </w:rPr>
      </w:pPr>
      <w:ins w:id="178" w:author="Pablo Blanco Peris" w:date="2017-05-24T18:33:00Z">
        <w:r w:rsidRPr="00BF5ABD">
          <w:rPr>
            <w:rStyle w:val="Hipervnculo"/>
          </w:rPr>
          <w:fldChar w:fldCharType="begin"/>
        </w:r>
        <w:r w:rsidRPr="00BF5ABD">
          <w:rPr>
            <w:rStyle w:val="Hipervnculo"/>
          </w:rPr>
          <w:instrText xml:space="preserve"> </w:instrText>
        </w:r>
        <w:r>
          <w:instrText>HYPERLINK \l "_Toc483414167"</w:instrText>
        </w:r>
        <w:r w:rsidRPr="00BF5ABD">
          <w:rPr>
            <w:rStyle w:val="Hipervnculo"/>
          </w:rPr>
          <w:instrText xml:space="preserve"> </w:instrText>
        </w:r>
        <w:r w:rsidRPr="00BF5ABD">
          <w:rPr>
            <w:rStyle w:val="Hipervnculo"/>
          </w:rPr>
          <w:fldChar w:fldCharType="separate"/>
        </w:r>
        <w:r w:rsidRPr="00BF5ABD">
          <w:rPr>
            <w:rStyle w:val="Hipervnculo"/>
            <w:bCs/>
          </w:rPr>
          <w:t>4.4 Técnicas que emplean formato JPEG</w:t>
        </w:r>
        <w:r>
          <w:rPr>
            <w:webHidden/>
          </w:rPr>
          <w:tab/>
        </w:r>
        <w:r>
          <w:rPr>
            <w:webHidden/>
          </w:rPr>
          <w:fldChar w:fldCharType="begin"/>
        </w:r>
        <w:r>
          <w:rPr>
            <w:webHidden/>
          </w:rPr>
          <w:instrText xml:space="preserve"> PAGEREF _Toc483414167 \h </w:instrText>
        </w:r>
      </w:ins>
      <w:r>
        <w:rPr>
          <w:webHidden/>
        </w:rPr>
      </w:r>
      <w:r>
        <w:rPr>
          <w:webHidden/>
        </w:rPr>
        <w:fldChar w:fldCharType="separate"/>
      </w:r>
      <w:ins w:id="179" w:author="Pablo Blanco Peris" w:date="2017-05-24T18:33:00Z">
        <w:r>
          <w:rPr>
            <w:webHidden/>
          </w:rPr>
          <w:t>28</w:t>
        </w:r>
        <w:r>
          <w:rPr>
            <w:webHidden/>
          </w:rPr>
          <w:fldChar w:fldCharType="end"/>
        </w:r>
        <w:r w:rsidRPr="00BF5ABD">
          <w:rPr>
            <w:rStyle w:val="Hipervnculo"/>
          </w:rPr>
          <w:fldChar w:fldCharType="end"/>
        </w:r>
      </w:ins>
    </w:p>
    <w:p w14:paraId="2935CF71" w14:textId="77777777" w:rsidR="0091210C" w:rsidDel="00EB4ED5" w:rsidRDefault="0091210C">
      <w:pPr>
        <w:pStyle w:val="TDC1"/>
        <w:rPr>
          <w:del w:id="180" w:author="Pablo Blanco Peris" w:date="2017-05-24T18:33:00Z"/>
          <w:rFonts w:asciiTheme="minorHAnsi" w:eastAsiaTheme="minorEastAsia" w:hAnsiTheme="minorHAnsi" w:cstheme="minorBidi"/>
          <w:b w:val="0"/>
          <w:caps w:val="0"/>
          <w:sz w:val="24"/>
          <w:szCs w:val="24"/>
          <w:lang w:eastAsia="es-ES_tradnl"/>
        </w:rPr>
      </w:pPr>
      <w:del w:id="181" w:author="Pablo Blanco Peris" w:date="2017-05-24T18:33:00Z">
        <w:r w:rsidRPr="00EB4ED5" w:rsidDel="00EB4ED5">
          <w:rPr>
            <w:rPrChange w:id="182" w:author="Pablo Blanco Peris" w:date="2017-05-24T18:33:00Z">
              <w:rPr>
                <w:rStyle w:val="Hipervnculo"/>
                <w:b w:val="0"/>
                <w:caps w:val="0"/>
              </w:rPr>
            </w:rPrChange>
          </w:rPr>
          <w:delText>1.</w:delText>
        </w:r>
        <w:r w:rsidDel="00EB4ED5">
          <w:rPr>
            <w:rFonts w:asciiTheme="minorHAnsi" w:eastAsiaTheme="minorEastAsia" w:hAnsiTheme="minorHAnsi" w:cstheme="minorBidi"/>
            <w:b w:val="0"/>
            <w:caps w:val="0"/>
            <w:sz w:val="24"/>
            <w:szCs w:val="24"/>
            <w:lang w:eastAsia="es-ES_tradnl"/>
          </w:rPr>
          <w:tab/>
        </w:r>
        <w:r w:rsidRPr="00EB4ED5" w:rsidDel="00EB4ED5">
          <w:rPr>
            <w:rPrChange w:id="183" w:author="Pablo Blanco Peris" w:date="2017-05-24T18:33:00Z">
              <w:rPr>
                <w:rStyle w:val="Hipervnculo"/>
                <w:b w:val="0"/>
                <w:caps w:val="0"/>
              </w:rPr>
            </w:rPrChange>
          </w:rPr>
          <w:delText>Introducción</w:delText>
        </w:r>
        <w:r w:rsidDel="00EB4ED5">
          <w:rPr>
            <w:webHidden/>
          </w:rPr>
          <w:tab/>
          <w:delText>1</w:delText>
        </w:r>
      </w:del>
    </w:p>
    <w:p w14:paraId="1063DF7F" w14:textId="77777777" w:rsidR="0091210C" w:rsidDel="00EB4ED5" w:rsidRDefault="0091210C">
      <w:pPr>
        <w:pStyle w:val="TDC2"/>
        <w:rPr>
          <w:del w:id="184" w:author="Pablo Blanco Peris" w:date="2017-05-24T18:33:00Z"/>
          <w:rFonts w:asciiTheme="minorHAnsi" w:eastAsiaTheme="minorEastAsia" w:hAnsiTheme="minorHAnsi" w:cstheme="minorBidi"/>
          <w:smallCaps w:val="0"/>
          <w:sz w:val="24"/>
          <w:szCs w:val="24"/>
          <w:lang w:eastAsia="es-ES_tradnl"/>
        </w:rPr>
      </w:pPr>
      <w:del w:id="185" w:author="Pablo Blanco Peris" w:date="2017-05-24T18:33:00Z">
        <w:r w:rsidRPr="00EB4ED5" w:rsidDel="00EB4ED5">
          <w:rPr>
            <w:rPrChange w:id="186" w:author="Pablo Blanco Peris" w:date="2017-05-24T18:33:00Z">
              <w:rPr>
                <w:rStyle w:val="Hipervnculo"/>
                <w:smallCaps w:val="0"/>
              </w:rPr>
            </w:rPrChange>
          </w:rPr>
          <w:delText>1.1.</w:delText>
        </w:r>
        <w:r w:rsidDel="00EB4ED5">
          <w:rPr>
            <w:rFonts w:asciiTheme="minorHAnsi" w:eastAsiaTheme="minorEastAsia" w:hAnsiTheme="minorHAnsi" w:cstheme="minorBidi"/>
            <w:smallCaps w:val="0"/>
            <w:sz w:val="24"/>
            <w:szCs w:val="24"/>
            <w:lang w:eastAsia="es-ES_tradnl"/>
          </w:rPr>
          <w:tab/>
        </w:r>
        <w:r w:rsidRPr="00EB4ED5" w:rsidDel="00EB4ED5">
          <w:rPr>
            <w:rPrChange w:id="187" w:author="Pablo Blanco Peris" w:date="2017-05-24T18:33:00Z">
              <w:rPr>
                <w:rStyle w:val="Hipervnculo"/>
                <w:smallCaps w:val="0"/>
              </w:rPr>
            </w:rPrChange>
          </w:rPr>
          <w:delText>Motivación</w:delText>
        </w:r>
        <w:r w:rsidDel="00EB4ED5">
          <w:rPr>
            <w:webHidden/>
          </w:rPr>
          <w:tab/>
          <w:delText>1</w:delText>
        </w:r>
      </w:del>
    </w:p>
    <w:p w14:paraId="6281BC83" w14:textId="77777777" w:rsidR="0091210C" w:rsidDel="00EB4ED5" w:rsidRDefault="0091210C">
      <w:pPr>
        <w:pStyle w:val="TDC2"/>
        <w:rPr>
          <w:del w:id="188" w:author="Pablo Blanco Peris" w:date="2017-05-24T18:33:00Z"/>
          <w:rFonts w:asciiTheme="minorHAnsi" w:eastAsiaTheme="minorEastAsia" w:hAnsiTheme="minorHAnsi" w:cstheme="minorBidi"/>
          <w:smallCaps w:val="0"/>
          <w:sz w:val="24"/>
          <w:szCs w:val="24"/>
          <w:lang w:eastAsia="es-ES_tradnl"/>
        </w:rPr>
      </w:pPr>
      <w:del w:id="189" w:author="Pablo Blanco Peris" w:date="2017-05-24T18:33:00Z">
        <w:r w:rsidRPr="00EB4ED5" w:rsidDel="00EB4ED5">
          <w:rPr>
            <w:rPrChange w:id="190" w:author="Pablo Blanco Peris" w:date="2017-05-24T18:33:00Z">
              <w:rPr>
                <w:rStyle w:val="Hipervnculo"/>
                <w:smallCaps w:val="0"/>
              </w:rPr>
            </w:rPrChange>
          </w:rPr>
          <w:delText>1.2.</w:delText>
        </w:r>
        <w:r w:rsidDel="00EB4ED5">
          <w:rPr>
            <w:rFonts w:asciiTheme="minorHAnsi" w:eastAsiaTheme="minorEastAsia" w:hAnsiTheme="minorHAnsi" w:cstheme="minorBidi"/>
            <w:smallCaps w:val="0"/>
            <w:sz w:val="24"/>
            <w:szCs w:val="24"/>
            <w:lang w:eastAsia="es-ES_tradnl"/>
          </w:rPr>
          <w:tab/>
        </w:r>
        <w:r w:rsidRPr="00EB4ED5" w:rsidDel="00EB4ED5">
          <w:rPr>
            <w:rPrChange w:id="191" w:author="Pablo Blanco Peris" w:date="2017-05-24T18:33:00Z">
              <w:rPr>
                <w:rStyle w:val="Hipervnculo"/>
                <w:smallCaps w:val="0"/>
              </w:rPr>
            </w:rPrChange>
          </w:rPr>
          <w:delText>Objetivos</w:delText>
        </w:r>
        <w:r w:rsidDel="00EB4ED5">
          <w:rPr>
            <w:webHidden/>
          </w:rPr>
          <w:tab/>
          <w:delText>1</w:delText>
        </w:r>
      </w:del>
    </w:p>
    <w:p w14:paraId="2629E254" w14:textId="77777777" w:rsidR="0091210C" w:rsidDel="00EB4ED5" w:rsidRDefault="0091210C">
      <w:pPr>
        <w:pStyle w:val="TDC2"/>
        <w:rPr>
          <w:del w:id="192" w:author="Pablo Blanco Peris" w:date="2017-05-24T18:33:00Z"/>
          <w:rFonts w:asciiTheme="minorHAnsi" w:eastAsiaTheme="minorEastAsia" w:hAnsiTheme="minorHAnsi" w:cstheme="minorBidi"/>
          <w:smallCaps w:val="0"/>
          <w:sz w:val="24"/>
          <w:szCs w:val="24"/>
          <w:lang w:eastAsia="es-ES_tradnl"/>
        </w:rPr>
      </w:pPr>
      <w:del w:id="193" w:author="Pablo Blanco Peris" w:date="2017-05-24T18:33:00Z">
        <w:r w:rsidRPr="00EB4ED5" w:rsidDel="00EB4ED5">
          <w:rPr>
            <w:rPrChange w:id="194" w:author="Pablo Blanco Peris" w:date="2017-05-24T18:33:00Z">
              <w:rPr>
                <w:rStyle w:val="Hipervnculo"/>
                <w:smallCaps w:val="0"/>
              </w:rPr>
            </w:rPrChange>
          </w:rPr>
          <w:delText>1.3.</w:delText>
        </w:r>
        <w:r w:rsidDel="00EB4ED5">
          <w:rPr>
            <w:rFonts w:asciiTheme="minorHAnsi" w:eastAsiaTheme="minorEastAsia" w:hAnsiTheme="minorHAnsi" w:cstheme="minorBidi"/>
            <w:smallCaps w:val="0"/>
            <w:sz w:val="24"/>
            <w:szCs w:val="24"/>
            <w:lang w:eastAsia="es-ES_tradnl"/>
          </w:rPr>
          <w:tab/>
        </w:r>
        <w:r w:rsidRPr="00EB4ED5" w:rsidDel="00EB4ED5">
          <w:rPr>
            <w:rPrChange w:id="195" w:author="Pablo Blanco Peris" w:date="2017-05-24T18:33:00Z">
              <w:rPr>
                <w:rStyle w:val="Hipervnculo"/>
                <w:smallCaps w:val="0"/>
              </w:rPr>
            </w:rPrChange>
          </w:rPr>
          <w:delText>Plan de Trabajo</w:delText>
        </w:r>
        <w:r w:rsidDel="00EB4ED5">
          <w:rPr>
            <w:webHidden/>
          </w:rPr>
          <w:tab/>
          <w:delText>2</w:delText>
        </w:r>
      </w:del>
    </w:p>
    <w:p w14:paraId="2FDC8A35" w14:textId="77777777" w:rsidR="0091210C" w:rsidDel="00EB4ED5" w:rsidRDefault="0091210C">
      <w:pPr>
        <w:pStyle w:val="TDC2"/>
        <w:rPr>
          <w:del w:id="196" w:author="Pablo Blanco Peris" w:date="2017-05-24T18:33:00Z"/>
          <w:rFonts w:asciiTheme="minorHAnsi" w:eastAsiaTheme="minorEastAsia" w:hAnsiTheme="minorHAnsi" w:cstheme="minorBidi"/>
          <w:smallCaps w:val="0"/>
          <w:sz w:val="24"/>
          <w:szCs w:val="24"/>
          <w:lang w:eastAsia="es-ES_tradnl"/>
        </w:rPr>
      </w:pPr>
      <w:del w:id="197" w:author="Pablo Blanco Peris" w:date="2017-05-24T18:33:00Z">
        <w:r w:rsidRPr="00EB4ED5" w:rsidDel="00EB4ED5">
          <w:rPr>
            <w:rPrChange w:id="198" w:author="Pablo Blanco Peris" w:date="2017-05-24T18:33:00Z">
              <w:rPr>
                <w:rStyle w:val="Hipervnculo"/>
                <w:smallCaps w:val="0"/>
              </w:rPr>
            </w:rPrChange>
          </w:rPr>
          <w:delText>1.4.</w:delText>
        </w:r>
        <w:r w:rsidDel="00EB4ED5">
          <w:rPr>
            <w:rFonts w:asciiTheme="minorHAnsi" w:eastAsiaTheme="minorEastAsia" w:hAnsiTheme="minorHAnsi" w:cstheme="minorBidi"/>
            <w:smallCaps w:val="0"/>
            <w:sz w:val="24"/>
            <w:szCs w:val="24"/>
            <w:lang w:eastAsia="es-ES_tradnl"/>
          </w:rPr>
          <w:tab/>
        </w:r>
        <w:r w:rsidRPr="00EB4ED5" w:rsidDel="00EB4ED5">
          <w:rPr>
            <w:rPrChange w:id="199" w:author="Pablo Blanco Peris" w:date="2017-05-24T18:33:00Z">
              <w:rPr>
                <w:rStyle w:val="Hipervnculo"/>
                <w:smallCaps w:val="0"/>
              </w:rPr>
            </w:rPrChange>
          </w:rPr>
          <w:delText>Estructura de la memoria</w:delText>
        </w:r>
        <w:r w:rsidDel="00EB4ED5">
          <w:rPr>
            <w:webHidden/>
          </w:rPr>
          <w:tab/>
          <w:delText>4</w:delText>
        </w:r>
      </w:del>
    </w:p>
    <w:p w14:paraId="3AAED6FD" w14:textId="77777777" w:rsidR="0091210C" w:rsidDel="00EB4ED5" w:rsidRDefault="0091210C">
      <w:pPr>
        <w:pStyle w:val="TDC1"/>
        <w:rPr>
          <w:del w:id="200" w:author="Pablo Blanco Peris" w:date="2017-05-24T18:33:00Z"/>
          <w:rFonts w:asciiTheme="minorHAnsi" w:eastAsiaTheme="minorEastAsia" w:hAnsiTheme="minorHAnsi" w:cstheme="minorBidi"/>
          <w:b w:val="0"/>
          <w:caps w:val="0"/>
          <w:sz w:val="24"/>
          <w:szCs w:val="24"/>
          <w:lang w:eastAsia="es-ES_tradnl"/>
        </w:rPr>
      </w:pPr>
      <w:del w:id="201" w:author="Pablo Blanco Peris" w:date="2017-05-24T18:33:00Z">
        <w:r w:rsidRPr="00EB4ED5" w:rsidDel="00EB4ED5">
          <w:rPr>
            <w:rPrChange w:id="202" w:author="Pablo Blanco Peris" w:date="2017-05-24T18:33:00Z">
              <w:rPr>
                <w:rStyle w:val="Hipervnculo"/>
                <w:b w:val="0"/>
                <w:bCs/>
                <w:caps w:val="0"/>
              </w:rPr>
            </w:rPrChange>
          </w:rPr>
          <w:delText>1.</w:delText>
        </w:r>
        <w:r w:rsidDel="00EB4ED5">
          <w:rPr>
            <w:rFonts w:asciiTheme="minorHAnsi" w:eastAsiaTheme="minorEastAsia" w:hAnsiTheme="minorHAnsi" w:cstheme="minorBidi"/>
            <w:b w:val="0"/>
            <w:caps w:val="0"/>
            <w:sz w:val="24"/>
            <w:szCs w:val="24"/>
            <w:lang w:eastAsia="es-ES_tradnl"/>
          </w:rPr>
          <w:tab/>
        </w:r>
        <w:r w:rsidRPr="00EB4ED5" w:rsidDel="00EB4ED5">
          <w:rPr>
            <w:rPrChange w:id="203" w:author="Pablo Blanco Peris" w:date="2017-05-24T18:33:00Z">
              <w:rPr>
                <w:rStyle w:val="Hipervnculo"/>
                <w:b w:val="0"/>
                <w:bCs/>
                <w:caps w:val="0"/>
              </w:rPr>
            </w:rPrChange>
          </w:rPr>
          <w:delText>INTRODUCCIÓN AL ANÁLISIS FORENSE DE IMÁGENES DIGITALES</w:delText>
        </w:r>
        <w:r w:rsidDel="00EB4ED5">
          <w:rPr>
            <w:webHidden/>
          </w:rPr>
          <w:tab/>
          <w:delText>6</w:delText>
        </w:r>
      </w:del>
    </w:p>
    <w:p w14:paraId="607A898A" w14:textId="77777777" w:rsidR="0091210C" w:rsidDel="00EB4ED5" w:rsidRDefault="0091210C">
      <w:pPr>
        <w:pStyle w:val="TDC2"/>
        <w:rPr>
          <w:del w:id="204" w:author="Pablo Blanco Peris" w:date="2017-05-24T18:33:00Z"/>
          <w:rFonts w:asciiTheme="minorHAnsi" w:eastAsiaTheme="minorEastAsia" w:hAnsiTheme="minorHAnsi" w:cstheme="minorBidi"/>
          <w:smallCaps w:val="0"/>
          <w:sz w:val="24"/>
          <w:szCs w:val="24"/>
          <w:lang w:eastAsia="es-ES_tradnl"/>
        </w:rPr>
      </w:pPr>
      <w:del w:id="205" w:author="Pablo Blanco Peris" w:date="2017-05-24T18:33:00Z">
        <w:r w:rsidRPr="00EB4ED5" w:rsidDel="00EB4ED5">
          <w:rPr>
            <w:rPrChange w:id="206" w:author="Pablo Blanco Peris" w:date="2017-05-24T18:33:00Z">
              <w:rPr>
                <w:rStyle w:val="Hipervnculo"/>
                <w:bCs/>
                <w:iCs/>
                <w:smallCaps w:val="0"/>
              </w:rPr>
            </w:rPrChange>
          </w:rPr>
          <w:delText>1.1.</w:delText>
        </w:r>
        <w:r w:rsidDel="00EB4ED5">
          <w:rPr>
            <w:rFonts w:asciiTheme="minorHAnsi" w:eastAsiaTheme="minorEastAsia" w:hAnsiTheme="minorHAnsi" w:cstheme="minorBidi"/>
            <w:smallCaps w:val="0"/>
            <w:sz w:val="24"/>
            <w:szCs w:val="24"/>
            <w:lang w:eastAsia="es-ES_tradnl"/>
          </w:rPr>
          <w:tab/>
        </w:r>
        <w:r w:rsidRPr="00EB4ED5" w:rsidDel="00EB4ED5">
          <w:rPr>
            <w:rPrChange w:id="207" w:author="Pablo Blanco Peris" w:date="2017-05-24T18:33:00Z">
              <w:rPr>
                <w:rStyle w:val="Hipervnculo"/>
                <w:bCs/>
                <w:iCs/>
                <w:smallCaps w:val="0"/>
              </w:rPr>
            </w:rPrChange>
          </w:rPr>
          <w:delText>Falsificación</w:delText>
        </w:r>
        <w:r w:rsidDel="00EB4ED5">
          <w:rPr>
            <w:webHidden/>
          </w:rPr>
          <w:tab/>
          <w:delText>7</w:delText>
        </w:r>
      </w:del>
    </w:p>
    <w:p w14:paraId="57FB66F9" w14:textId="77777777" w:rsidR="0091210C" w:rsidDel="00EB4ED5" w:rsidRDefault="0091210C">
      <w:pPr>
        <w:pStyle w:val="TDC1"/>
        <w:rPr>
          <w:del w:id="208" w:author="Pablo Blanco Peris" w:date="2017-05-24T18:33:00Z"/>
          <w:rFonts w:asciiTheme="minorHAnsi" w:eastAsiaTheme="minorEastAsia" w:hAnsiTheme="minorHAnsi" w:cstheme="minorBidi"/>
          <w:b w:val="0"/>
          <w:caps w:val="0"/>
          <w:sz w:val="24"/>
          <w:szCs w:val="24"/>
          <w:lang w:eastAsia="es-ES_tradnl"/>
        </w:rPr>
      </w:pPr>
      <w:del w:id="209" w:author="Pablo Blanco Peris" w:date="2017-05-24T18:33:00Z">
        <w:r w:rsidRPr="00EB4ED5" w:rsidDel="00EB4ED5">
          <w:rPr>
            <w:rPrChange w:id="210" w:author="Pablo Blanco Peris" w:date="2017-05-24T18:33:00Z">
              <w:rPr>
                <w:rStyle w:val="Hipervnculo"/>
                <w:b w:val="0"/>
                <w:bCs/>
                <w:caps w:val="0"/>
              </w:rPr>
            </w:rPrChange>
          </w:rPr>
          <w:delText>2.</w:delText>
        </w:r>
        <w:r w:rsidDel="00EB4ED5">
          <w:rPr>
            <w:rFonts w:asciiTheme="minorHAnsi" w:eastAsiaTheme="minorEastAsia" w:hAnsiTheme="minorHAnsi" w:cstheme="minorBidi"/>
            <w:b w:val="0"/>
            <w:caps w:val="0"/>
            <w:sz w:val="24"/>
            <w:szCs w:val="24"/>
            <w:lang w:eastAsia="es-ES_tradnl"/>
          </w:rPr>
          <w:tab/>
        </w:r>
        <w:r w:rsidRPr="00EB4ED5" w:rsidDel="00EB4ED5">
          <w:rPr>
            <w:rPrChange w:id="211" w:author="Pablo Blanco Peris" w:date="2017-05-24T18:33:00Z">
              <w:rPr>
                <w:rStyle w:val="Hipervnculo"/>
                <w:b w:val="0"/>
                <w:bCs/>
                <w:caps w:val="0"/>
              </w:rPr>
            </w:rPrChange>
          </w:rPr>
          <w:delText>ANÁLISIS FORENSE DE IMÁGENES DIGITALES</w:delText>
        </w:r>
        <w:r w:rsidDel="00EB4ED5">
          <w:rPr>
            <w:webHidden/>
          </w:rPr>
          <w:tab/>
          <w:delText>10</w:delText>
        </w:r>
      </w:del>
    </w:p>
    <w:p w14:paraId="62AA3140" w14:textId="77777777" w:rsidR="0091210C" w:rsidDel="00EB4ED5" w:rsidRDefault="0091210C">
      <w:pPr>
        <w:pStyle w:val="TDC2"/>
        <w:rPr>
          <w:del w:id="212" w:author="Pablo Blanco Peris" w:date="2017-05-24T18:33:00Z"/>
          <w:rFonts w:asciiTheme="minorHAnsi" w:eastAsiaTheme="minorEastAsia" w:hAnsiTheme="minorHAnsi" w:cstheme="minorBidi"/>
          <w:smallCaps w:val="0"/>
          <w:sz w:val="24"/>
          <w:szCs w:val="24"/>
          <w:lang w:eastAsia="es-ES_tradnl"/>
        </w:rPr>
      </w:pPr>
      <w:del w:id="213" w:author="Pablo Blanco Peris" w:date="2017-05-24T18:33:00Z">
        <w:r w:rsidRPr="00EB4ED5" w:rsidDel="00EB4ED5">
          <w:rPr>
            <w:rPrChange w:id="214" w:author="Pablo Blanco Peris" w:date="2017-05-24T18:33:00Z">
              <w:rPr>
                <w:rStyle w:val="Hipervnculo"/>
                <w:bCs/>
                <w:smallCaps w:val="0"/>
              </w:rPr>
            </w:rPrChange>
          </w:rPr>
          <w:delText>2.1.</w:delText>
        </w:r>
        <w:r w:rsidDel="00EB4ED5">
          <w:rPr>
            <w:rFonts w:asciiTheme="minorHAnsi" w:eastAsiaTheme="minorEastAsia" w:hAnsiTheme="minorHAnsi" w:cstheme="minorBidi"/>
            <w:smallCaps w:val="0"/>
            <w:sz w:val="24"/>
            <w:szCs w:val="24"/>
            <w:lang w:eastAsia="es-ES_tradnl"/>
          </w:rPr>
          <w:tab/>
        </w:r>
        <w:r w:rsidRPr="00EB4ED5" w:rsidDel="00EB4ED5">
          <w:rPr>
            <w:rPrChange w:id="215" w:author="Pablo Blanco Peris" w:date="2017-05-24T18:33:00Z">
              <w:rPr>
                <w:rStyle w:val="Hipervnculo"/>
                <w:bCs/>
                <w:smallCaps w:val="0"/>
              </w:rPr>
            </w:rPrChange>
          </w:rPr>
          <w:delText>Formación de una imagen digital</w:delText>
        </w:r>
        <w:r w:rsidDel="00EB4ED5">
          <w:rPr>
            <w:webHidden/>
          </w:rPr>
          <w:tab/>
          <w:delText>10</w:delText>
        </w:r>
      </w:del>
    </w:p>
    <w:p w14:paraId="36305970" w14:textId="77777777" w:rsidR="0091210C" w:rsidDel="00EB4ED5" w:rsidRDefault="0091210C">
      <w:pPr>
        <w:pStyle w:val="TDC2"/>
        <w:rPr>
          <w:del w:id="216" w:author="Pablo Blanco Peris" w:date="2017-05-24T18:33:00Z"/>
          <w:rFonts w:asciiTheme="minorHAnsi" w:eastAsiaTheme="minorEastAsia" w:hAnsiTheme="minorHAnsi" w:cstheme="minorBidi"/>
          <w:smallCaps w:val="0"/>
          <w:sz w:val="24"/>
          <w:szCs w:val="24"/>
          <w:lang w:eastAsia="es-ES_tradnl"/>
        </w:rPr>
      </w:pPr>
      <w:del w:id="217" w:author="Pablo Blanco Peris" w:date="2017-05-24T18:33:00Z">
        <w:r w:rsidRPr="00EB4ED5" w:rsidDel="00EB4ED5">
          <w:rPr>
            <w:rPrChange w:id="218" w:author="Pablo Blanco Peris" w:date="2017-05-24T18:33:00Z">
              <w:rPr>
                <w:rStyle w:val="Hipervnculo"/>
                <w:bCs/>
                <w:smallCaps w:val="0"/>
              </w:rPr>
            </w:rPrChange>
          </w:rPr>
          <w:delText>2.2.</w:delText>
        </w:r>
        <w:r w:rsidDel="00EB4ED5">
          <w:rPr>
            <w:rFonts w:asciiTheme="minorHAnsi" w:eastAsiaTheme="minorEastAsia" w:hAnsiTheme="minorHAnsi" w:cstheme="minorBidi"/>
            <w:smallCaps w:val="0"/>
            <w:sz w:val="24"/>
            <w:szCs w:val="24"/>
            <w:lang w:eastAsia="es-ES_tradnl"/>
          </w:rPr>
          <w:tab/>
        </w:r>
        <w:r w:rsidRPr="00EB4ED5" w:rsidDel="00EB4ED5">
          <w:rPr>
            <w:rPrChange w:id="219" w:author="Pablo Blanco Peris" w:date="2017-05-24T18:33:00Z">
              <w:rPr>
                <w:rStyle w:val="Hipervnculo"/>
                <w:bCs/>
                <w:smallCaps w:val="0"/>
              </w:rPr>
            </w:rPrChange>
          </w:rPr>
          <w:delText>Filtros de color</w:delText>
        </w:r>
        <w:r w:rsidDel="00EB4ED5">
          <w:rPr>
            <w:webHidden/>
          </w:rPr>
          <w:tab/>
          <w:delText>12</w:delText>
        </w:r>
      </w:del>
    </w:p>
    <w:p w14:paraId="77E3FAD2" w14:textId="77777777" w:rsidR="0091210C" w:rsidDel="00EB4ED5" w:rsidRDefault="0091210C">
      <w:pPr>
        <w:pStyle w:val="TDC2"/>
        <w:rPr>
          <w:del w:id="220" w:author="Pablo Blanco Peris" w:date="2017-05-24T18:33:00Z"/>
          <w:rFonts w:asciiTheme="minorHAnsi" w:eastAsiaTheme="minorEastAsia" w:hAnsiTheme="minorHAnsi" w:cstheme="minorBidi"/>
          <w:smallCaps w:val="0"/>
          <w:sz w:val="24"/>
          <w:szCs w:val="24"/>
          <w:lang w:eastAsia="es-ES_tradnl"/>
        </w:rPr>
      </w:pPr>
      <w:del w:id="221" w:author="Pablo Blanco Peris" w:date="2017-05-24T18:33:00Z">
        <w:r w:rsidRPr="00EB4ED5" w:rsidDel="00EB4ED5">
          <w:rPr>
            <w:rPrChange w:id="222" w:author="Pablo Blanco Peris" w:date="2017-05-24T18:33:00Z">
              <w:rPr>
                <w:rStyle w:val="Hipervnculo"/>
                <w:bCs/>
                <w:smallCaps w:val="0"/>
              </w:rPr>
            </w:rPrChange>
          </w:rPr>
          <w:delText>2.3.</w:delText>
        </w:r>
        <w:r w:rsidDel="00EB4ED5">
          <w:rPr>
            <w:rFonts w:asciiTheme="minorHAnsi" w:eastAsiaTheme="minorEastAsia" w:hAnsiTheme="minorHAnsi" w:cstheme="minorBidi"/>
            <w:smallCaps w:val="0"/>
            <w:sz w:val="24"/>
            <w:szCs w:val="24"/>
            <w:lang w:eastAsia="es-ES_tradnl"/>
          </w:rPr>
          <w:tab/>
        </w:r>
        <w:r w:rsidRPr="00EB4ED5" w:rsidDel="00EB4ED5">
          <w:rPr>
            <w:rPrChange w:id="223" w:author="Pablo Blanco Peris" w:date="2017-05-24T18:33:00Z">
              <w:rPr>
                <w:rStyle w:val="Hipervnculo"/>
                <w:bCs/>
                <w:smallCaps w:val="0"/>
              </w:rPr>
            </w:rPrChange>
          </w:rPr>
          <w:delText>Tipos de sensores</w:delText>
        </w:r>
        <w:r w:rsidDel="00EB4ED5">
          <w:rPr>
            <w:webHidden/>
          </w:rPr>
          <w:tab/>
          <w:delText>12</w:delText>
        </w:r>
      </w:del>
    </w:p>
    <w:p w14:paraId="001A4207" w14:textId="77777777" w:rsidR="0091210C" w:rsidDel="00EB4ED5" w:rsidRDefault="0091210C">
      <w:pPr>
        <w:pStyle w:val="TDC3"/>
        <w:rPr>
          <w:del w:id="224" w:author="Pablo Blanco Peris" w:date="2017-05-24T18:33:00Z"/>
          <w:rFonts w:asciiTheme="minorHAnsi" w:eastAsiaTheme="minorEastAsia" w:hAnsiTheme="minorHAnsi" w:cstheme="minorBidi"/>
          <w:sz w:val="24"/>
          <w:szCs w:val="24"/>
          <w:lang w:eastAsia="es-ES_tradnl"/>
        </w:rPr>
      </w:pPr>
      <w:del w:id="225" w:author="Pablo Blanco Peris" w:date="2017-05-24T18:33:00Z">
        <w:r w:rsidRPr="00EB4ED5" w:rsidDel="00EB4ED5">
          <w:rPr>
            <w:rPrChange w:id="226" w:author="Pablo Blanco Peris" w:date="2017-05-24T18:33:00Z">
              <w:rPr>
                <w:rStyle w:val="Hipervnculo"/>
              </w:rPr>
            </w:rPrChange>
          </w:rPr>
          <w:delText>2.3.1.</w:delText>
        </w:r>
        <w:r w:rsidDel="00EB4ED5">
          <w:rPr>
            <w:rFonts w:asciiTheme="minorHAnsi" w:eastAsiaTheme="minorEastAsia" w:hAnsiTheme="minorHAnsi" w:cstheme="minorBidi"/>
            <w:sz w:val="24"/>
            <w:szCs w:val="24"/>
            <w:lang w:eastAsia="es-ES_tradnl"/>
          </w:rPr>
          <w:tab/>
        </w:r>
        <w:r w:rsidRPr="00EB4ED5" w:rsidDel="00EB4ED5">
          <w:rPr>
            <w:rPrChange w:id="227" w:author="Pablo Blanco Peris" w:date="2017-05-24T18:33:00Z">
              <w:rPr>
                <w:rStyle w:val="Hipervnculo"/>
              </w:rPr>
            </w:rPrChange>
          </w:rPr>
          <w:delText>Sensores CCD</w:delText>
        </w:r>
        <w:r w:rsidDel="00EB4ED5">
          <w:rPr>
            <w:webHidden/>
          </w:rPr>
          <w:tab/>
          <w:delText>13</w:delText>
        </w:r>
      </w:del>
    </w:p>
    <w:p w14:paraId="0A63C436" w14:textId="77777777" w:rsidR="0091210C" w:rsidDel="00EB4ED5" w:rsidRDefault="0091210C">
      <w:pPr>
        <w:pStyle w:val="TDC3"/>
        <w:rPr>
          <w:del w:id="228" w:author="Pablo Blanco Peris" w:date="2017-05-24T18:33:00Z"/>
          <w:rFonts w:asciiTheme="minorHAnsi" w:eastAsiaTheme="minorEastAsia" w:hAnsiTheme="minorHAnsi" w:cstheme="minorBidi"/>
          <w:sz w:val="24"/>
          <w:szCs w:val="24"/>
          <w:lang w:eastAsia="es-ES_tradnl"/>
        </w:rPr>
      </w:pPr>
      <w:del w:id="229" w:author="Pablo Blanco Peris" w:date="2017-05-24T18:33:00Z">
        <w:r w:rsidRPr="00EB4ED5" w:rsidDel="00EB4ED5">
          <w:rPr>
            <w:rPrChange w:id="230" w:author="Pablo Blanco Peris" w:date="2017-05-24T18:33:00Z">
              <w:rPr>
                <w:rStyle w:val="Hipervnculo"/>
              </w:rPr>
            </w:rPrChange>
          </w:rPr>
          <w:delText>2.3.2.</w:delText>
        </w:r>
        <w:r w:rsidDel="00EB4ED5">
          <w:rPr>
            <w:rFonts w:asciiTheme="minorHAnsi" w:eastAsiaTheme="minorEastAsia" w:hAnsiTheme="minorHAnsi" w:cstheme="minorBidi"/>
            <w:sz w:val="24"/>
            <w:szCs w:val="24"/>
            <w:lang w:eastAsia="es-ES_tradnl"/>
          </w:rPr>
          <w:tab/>
        </w:r>
        <w:r w:rsidRPr="00EB4ED5" w:rsidDel="00EB4ED5">
          <w:rPr>
            <w:rPrChange w:id="231" w:author="Pablo Blanco Peris" w:date="2017-05-24T18:33:00Z">
              <w:rPr>
                <w:rStyle w:val="Hipervnculo"/>
              </w:rPr>
            </w:rPrChange>
          </w:rPr>
          <w:delText>Sensores CMOS</w:delText>
        </w:r>
        <w:r w:rsidDel="00EB4ED5">
          <w:rPr>
            <w:webHidden/>
          </w:rPr>
          <w:tab/>
          <w:delText>13</w:delText>
        </w:r>
      </w:del>
    </w:p>
    <w:p w14:paraId="306B11E7" w14:textId="77777777" w:rsidR="0091210C" w:rsidDel="00EB4ED5" w:rsidRDefault="0091210C">
      <w:pPr>
        <w:pStyle w:val="TDC2"/>
        <w:rPr>
          <w:del w:id="232" w:author="Pablo Blanco Peris" w:date="2017-05-24T18:33:00Z"/>
          <w:rFonts w:asciiTheme="minorHAnsi" w:eastAsiaTheme="minorEastAsia" w:hAnsiTheme="minorHAnsi" w:cstheme="minorBidi"/>
          <w:smallCaps w:val="0"/>
          <w:sz w:val="24"/>
          <w:szCs w:val="24"/>
          <w:lang w:eastAsia="es-ES_tradnl"/>
        </w:rPr>
      </w:pPr>
      <w:del w:id="233" w:author="Pablo Blanco Peris" w:date="2017-05-24T18:33:00Z">
        <w:r w:rsidRPr="00EB4ED5" w:rsidDel="00EB4ED5">
          <w:rPr>
            <w:rPrChange w:id="234" w:author="Pablo Blanco Peris" w:date="2017-05-24T18:33:00Z">
              <w:rPr>
                <w:rStyle w:val="Hipervnculo"/>
                <w:smallCaps w:val="0"/>
              </w:rPr>
            </w:rPrChange>
          </w:rPr>
          <w:delText>2.4.</w:delText>
        </w:r>
        <w:r w:rsidDel="00EB4ED5">
          <w:rPr>
            <w:rFonts w:asciiTheme="minorHAnsi" w:eastAsiaTheme="minorEastAsia" w:hAnsiTheme="minorHAnsi" w:cstheme="minorBidi"/>
            <w:smallCaps w:val="0"/>
            <w:sz w:val="24"/>
            <w:szCs w:val="24"/>
            <w:lang w:eastAsia="es-ES_tradnl"/>
          </w:rPr>
          <w:tab/>
        </w:r>
        <w:r w:rsidRPr="00EB4ED5" w:rsidDel="00EB4ED5">
          <w:rPr>
            <w:rPrChange w:id="235" w:author="Pablo Blanco Peris" w:date="2017-05-24T18:33:00Z">
              <w:rPr>
                <w:rStyle w:val="Hipervnculo"/>
                <w:bCs/>
                <w:smallCaps w:val="0"/>
              </w:rPr>
            </w:rPrChange>
          </w:rPr>
          <w:delText>Imperfecciones y ruido de la imagen</w:delText>
        </w:r>
        <w:r w:rsidDel="00EB4ED5">
          <w:rPr>
            <w:webHidden/>
          </w:rPr>
          <w:tab/>
          <w:delText>14</w:delText>
        </w:r>
      </w:del>
    </w:p>
    <w:p w14:paraId="169A9B4F" w14:textId="77777777" w:rsidR="0091210C" w:rsidDel="00EB4ED5" w:rsidRDefault="0091210C">
      <w:pPr>
        <w:pStyle w:val="TDC3"/>
        <w:rPr>
          <w:del w:id="236" w:author="Pablo Blanco Peris" w:date="2017-05-24T18:33:00Z"/>
          <w:rFonts w:asciiTheme="minorHAnsi" w:eastAsiaTheme="minorEastAsia" w:hAnsiTheme="minorHAnsi" w:cstheme="minorBidi"/>
          <w:sz w:val="24"/>
          <w:szCs w:val="24"/>
          <w:lang w:eastAsia="es-ES_tradnl"/>
        </w:rPr>
      </w:pPr>
      <w:del w:id="237" w:author="Pablo Blanco Peris" w:date="2017-05-24T18:33:00Z">
        <w:r w:rsidRPr="00EB4ED5" w:rsidDel="00EB4ED5">
          <w:rPr>
            <w:rPrChange w:id="238" w:author="Pablo Blanco Peris" w:date="2017-05-24T18:33:00Z">
              <w:rPr>
                <w:rStyle w:val="Hipervnculo"/>
              </w:rPr>
            </w:rPrChange>
          </w:rPr>
          <w:delText>2.4.1.</w:delText>
        </w:r>
        <w:r w:rsidDel="00EB4ED5">
          <w:rPr>
            <w:rFonts w:asciiTheme="minorHAnsi" w:eastAsiaTheme="minorEastAsia" w:hAnsiTheme="minorHAnsi" w:cstheme="minorBidi"/>
            <w:sz w:val="24"/>
            <w:szCs w:val="24"/>
            <w:lang w:eastAsia="es-ES_tradnl"/>
          </w:rPr>
          <w:tab/>
        </w:r>
        <w:r w:rsidRPr="00EB4ED5" w:rsidDel="00EB4ED5">
          <w:rPr>
            <w:rPrChange w:id="239" w:author="Pablo Blanco Peris" w:date="2017-05-24T18:33:00Z">
              <w:rPr>
                <w:rStyle w:val="Hipervnculo"/>
              </w:rPr>
            </w:rPrChange>
          </w:rPr>
          <w:delText>Imperfecciones del sensor</w:delText>
        </w:r>
        <w:r w:rsidDel="00EB4ED5">
          <w:rPr>
            <w:webHidden/>
          </w:rPr>
          <w:tab/>
          <w:delText>14</w:delText>
        </w:r>
      </w:del>
    </w:p>
    <w:p w14:paraId="4444EC78" w14:textId="77777777" w:rsidR="0091210C" w:rsidDel="00EB4ED5" w:rsidRDefault="0091210C">
      <w:pPr>
        <w:pStyle w:val="TDC3"/>
        <w:rPr>
          <w:del w:id="240" w:author="Pablo Blanco Peris" w:date="2017-05-24T18:33:00Z"/>
          <w:rFonts w:asciiTheme="minorHAnsi" w:eastAsiaTheme="minorEastAsia" w:hAnsiTheme="minorHAnsi" w:cstheme="minorBidi"/>
          <w:sz w:val="24"/>
          <w:szCs w:val="24"/>
          <w:lang w:eastAsia="es-ES_tradnl"/>
        </w:rPr>
      </w:pPr>
      <w:del w:id="241" w:author="Pablo Blanco Peris" w:date="2017-05-24T18:33:00Z">
        <w:r w:rsidRPr="00EB4ED5" w:rsidDel="00EB4ED5">
          <w:rPr>
            <w:rPrChange w:id="242" w:author="Pablo Blanco Peris" w:date="2017-05-24T18:33:00Z">
              <w:rPr>
                <w:rStyle w:val="Hipervnculo"/>
              </w:rPr>
            </w:rPrChange>
          </w:rPr>
          <w:delText>2.4.2.</w:delText>
        </w:r>
        <w:r w:rsidDel="00EB4ED5">
          <w:rPr>
            <w:rFonts w:asciiTheme="minorHAnsi" w:eastAsiaTheme="minorEastAsia" w:hAnsiTheme="minorHAnsi" w:cstheme="minorBidi"/>
            <w:sz w:val="24"/>
            <w:szCs w:val="24"/>
            <w:lang w:eastAsia="es-ES_tradnl"/>
          </w:rPr>
          <w:tab/>
        </w:r>
        <w:r w:rsidRPr="00EB4ED5" w:rsidDel="00EB4ED5">
          <w:rPr>
            <w:rPrChange w:id="243" w:author="Pablo Blanco Peris" w:date="2017-05-24T18:33:00Z">
              <w:rPr>
                <w:rStyle w:val="Hipervnculo"/>
              </w:rPr>
            </w:rPrChange>
          </w:rPr>
          <w:delText>Ruido en la imagen</w:delText>
        </w:r>
        <w:r w:rsidDel="00EB4ED5">
          <w:rPr>
            <w:webHidden/>
          </w:rPr>
          <w:tab/>
          <w:delText>14</w:delText>
        </w:r>
      </w:del>
    </w:p>
    <w:p w14:paraId="233093B8" w14:textId="77777777" w:rsidR="0091210C" w:rsidDel="00EB4ED5" w:rsidRDefault="0091210C">
      <w:pPr>
        <w:pStyle w:val="TDC2"/>
        <w:rPr>
          <w:del w:id="244" w:author="Pablo Blanco Peris" w:date="2017-05-24T18:33:00Z"/>
          <w:rFonts w:asciiTheme="minorHAnsi" w:eastAsiaTheme="minorEastAsia" w:hAnsiTheme="minorHAnsi" w:cstheme="minorBidi"/>
          <w:smallCaps w:val="0"/>
          <w:sz w:val="24"/>
          <w:szCs w:val="24"/>
          <w:lang w:eastAsia="es-ES_tradnl"/>
        </w:rPr>
      </w:pPr>
      <w:del w:id="245" w:author="Pablo Blanco Peris" w:date="2017-05-24T18:33:00Z">
        <w:r w:rsidRPr="00EB4ED5" w:rsidDel="00EB4ED5">
          <w:rPr>
            <w:rPrChange w:id="246" w:author="Pablo Blanco Peris" w:date="2017-05-24T18:33:00Z">
              <w:rPr>
                <w:rStyle w:val="Hipervnculo"/>
                <w:bCs/>
                <w:smallCaps w:val="0"/>
              </w:rPr>
            </w:rPrChange>
          </w:rPr>
          <w:delText>2.5.</w:delText>
        </w:r>
        <w:r w:rsidDel="00EB4ED5">
          <w:rPr>
            <w:rFonts w:asciiTheme="minorHAnsi" w:eastAsiaTheme="minorEastAsia" w:hAnsiTheme="minorHAnsi" w:cstheme="minorBidi"/>
            <w:smallCaps w:val="0"/>
            <w:sz w:val="24"/>
            <w:szCs w:val="24"/>
            <w:lang w:eastAsia="es-ES_tradnl"/>
          </w:rPr>
          <w:tab/>
        </w:r>
        <w:r w:rsidRPr="00EB4ED5" w:rsidDel="00EB4ED5">
          <w:rPr>
            <w:rPrChange w:id="247" w:author="Pablo Blanco Peris" w:date="2017-05-24T18:33:00Z">
              <w:rPr>
                <w:rStyle w:val="Hipervnculo"/>
                <w:bCs/>
                <w:smallCaps w:val="0"/>
              </w:rPr>
            </w:rPrChange>
          </w:rPr>
          <w:delText>Diferencias entre Cámaras Digitales y Cámaras de Dispositivos Móviles</w:delText>
        </w:r>
        <w:r w:rsidDel="00EB4ED5">
          <w:rPr>
            <w:webHidden/>
          </w:rPr>
          <w:tab/>
          <w:delText>15</w:delText>
        </w:r>
      </w:del>
    </w:p>
    <w:p w14:paraId="199FCD04" w14:textId="77777777" w:rsidR="0091210C" w:rsidDel="00EB4ED5" w:rsidRDefault="0091210C">
      <w:pPr>
        <w:pStyle w:val="TDC2"/>
        <w:rPr>
          <w:del w:id="248" w:author="Pablo Blanco Peris" w:date="2017-05-24T18:33:00Z"/>
          <w:rFonts w:asciiTheme="minorHAnsi" w:eastAsiaTheme="minorEastAsia" w:hAnsiTheme="minorHAnsi" w:cstheme="minorBidi"/>
          <w:smallCaps w:val="0"/>
          <w:sz w:val="24"/>
          <w:szCs w:val="24"/>
          <w:lang w:eastAsia="es-ES_tradnl"/>
        </w:rPr>
      </w:pPr>
      <w:del w:id="249" w:author="Pablo Blanco Peris" w:date="2017-05-24T18:33:00Z">
        <w:r w:rsidRPr="00EB4ED5" w:rsidDel="00EB4ED5">
          <w:rPr>
            <w:rPrChange w:id="250" w:author="Pablo Blanco Peris" w:date="2017-05-24T18:33:00Z">
              <w:rPr>
                <w:rStyle w:val="Hipervnculo"/>
                <w:bCs/>
                <w:smallCaps w:val="0"/>
              </w:rPr>
            </w:rPrChange>
          </w:rPr>
          <w:delText>2.6.</w:delText>
        </w:r>
        <w:r w:rsidDel="00EB4ED5">
          <w:rPr>
            <w:rFonts w:asciiTheme="minorHAnsi" w:eastAsiaTheme="minorEastAsia" w:hAnsiTheme="minorHAnsi" w:cstheme="minorBidi"/>
            <w:smallCaps w:val="0"/>
            <w:sz w:val="24"/>
            <w:szCs w:val="24"/>
            <w:lang w:eastAsia="es-ES_tradnl"/>
          </w:rPr>
          <w:tab/>
        </w:r>
        <w:r w:rsidRPr="00EB4ED5" w:rsidDel="00EB4ED5">
          <w:rPr>
            <w:rPrChange w:id="251" w:author="Pablo Blanco Peris" w:date="2017-05-24T18:33:00Z">
              <w:rPr>
                <w:rStyle w:val="Hipervnculo"/>
                <w:bCs/>
                <w:smallCaps w:val="0"/>
              </w:rPr>
            </w:rPrChange>
          </w:rPr>
          <w:delText>Técnicas de análisis forense</w:delText>
        </w:r>
        <w:r w:rsidDel="00EB4ED5">
          <w:rPr>
            <w:webHidden/>
          </w:rPr>
          <w:tab/>
          <w:delText>16</w:delText>
        </w:r>
      </w:del>
    </w:p>
    <w:p w14:paraId="2288DDC2" w14:textId="77777777" w:rsidR="0091210C" w:rsidDel="00EB4ED5" w:rsidRDefault="0091210C">
      <w:pPr>
        <w:pStyle w:val="TDC3"/>
        <w:rPr>
          <w:del w:id="252" w:author="Pablo Blanco Peris" w:date="2017-05-24T18:33:00Z"/>
          <w:rFonts w:asciiTheme="minorHAnsi" w:eastAsiaTheme="minorEastAsia" w:hAnsiTheme="minorHAnsi" w:cstheme="minorBidi"/>
          <w:sz w:val="24"/>
          <w:szCs w:val="24"/>
          <w:lang w:eastAsia="es-ES_tradnl"/>
        </w:rPr>
      </w:pPr>
      <w:del w:id="253" w:author="Pablo Blanco Peris" w:date="2017-05-24T18:33:00Z">
        <w:r w:rsidRPr="00EB4ED5" w:rsidDel="00EB4ED5">
          <w:rPr>
            <w:rPrChange w:id="254" w:author="Pablo Blanco Peris" w:date="2017-05-24T18:33:00Z">
              <w:rPr>
                <w:rStyle w:val="Hipervnculo"/>
              </w:rPr>
            </w:rPrChange>
          </w:rPr>
          <w:delText>2.6.1.</w:delText>
        </w:r>
        <w:r w:rsidDel="00EB4ED5">
          <w:rPr>
            <w:rFonts w:asciiTheme="minorHAnsi" w:eastAsiaTheme="minorEastAsia" w:hAnsiTheme="minorHAnsi" w:cstheme="minorBidi"/>
            <w:sz w:val="24"/>
            <w:szCs w:val="24"/>
            <w:lang w:eastAsia="es-ES_tradnl"/>
          </w:rPr>
          <w:tab/>
        </w:r>
        <w:r w:rsidRPr="00EB4ED5" w:rsidDel="00EB4ED5">
          <w:rPr>
            <w:rPrChange w:id="255" w:author="Pablo Blanco Peris" w:date="2017-05-24T18:33:00Z">
              <w:rPr>
                <w:rStyle w:val="Hipervnculo"/>
              </w:rPr>
            </w:rPrChange>
          </w:rPr>
          <w:delText>Técnicas de Identificación de la Fuente</w:delText>
        </w:r>
        <w:r w:rsidDel="00EB4ED5">
          <w:rPr>
            <w:webHidden/>
          </w:rPr>
          <w:tab/>
          <w:delText>16</w:delText>
        </w:r>
      </w:del>
    </w:p>
    <w:p w14:paraId="77B02401" w14:textId="77777777" w:rsidR="0091210C" w:rsidDel="00EB4ED5" w:rsidRDefault="0091210C">
      <w:pPr>
        <w:pStyle w:val="TDC3"/>
        <w:tabs>
          <w:tab w:val="left" w:pos="1440"/>
        </w:tabs>
        <w:rPr>
          <w:del w:id="256" w:author="Pablo Blanco Peris" w:date="2017-05-24T18:33:00Z"/>
          <w:rFonts w:asciiTheme="minorHAnsi" w:eastAsiaTheme="minorEastAsia" w:hAnsiTheme="minorHAnsi" w:cstheme="minorBidi"/>
          <w:sz w:val="24"/>
          <w:szCs w:val="24"/>
          <w:lang w:eastAsia="es-ES_tradnl"/>
        </w:rPr>
      </w:pPr>
      <w:del w:id="257" w:author="Pablo Blanco Peris" w:date="2017-05-24T18:33:00Z">
        <w:r w:rsidRPr="00EB4ED5" w:rsidDel="00EB4ED5">
          <w:rPr>
            <w:rPrChange w:id="258" w:author="Pablo Blanco Peris" w:date="2017-05-24T18:33:00Z">
              <w:rPr>
                <w:rStyle w:val="Hipervnculo"/>
              </w:rPr>
            </w:rPrChange>
          </w:rPr>
          <w:delText>2.6.1.1.</w:delText>
        </w:r>
        <w:r w:rsidDel="00EB4ED5">
          <w:rPr>
            <w:rFonts w:asciiTheme="minorHAnsi" w:eastAsiaTheme="minorEastAsia" w:hAnsiTheme="minorHAnsi" w:cstheme="minorBidi"/>
            <w:sz w:val="24"/>
            <w:szCs w:val="24"/>
            <w:lang w:eastAsia="es-ES_tradnl"/>
          </w:rPr>
          <w:tab/>
        </w:r>
        <w:r w:rsidRPr="00EB4ED5" w:rsidDel="00EB4ED5">
          <w:rPr>
            <w:rPrChange w:id="259" w:author="Pablo Blanco Peris" w:date="2017-05-24T18:33:00Z">
              <w:rPr>
                <w:rStyle w:val="Hipervnculo"/>
              </w:rPr>
            </w:rPrChange>
          </w:rPr>
          <w:delText>Técnicas basadas en Metadatos</w:delText>
        </w:r>
        <w:r w:rsidDel="00EB4ED5">
          <w:rPr>
            <w:webHidden/>
          </w:rPr>
          <w:tab/>
          <w:delText>17</w:delText>
        </w:r>
      </w:del>
    </w:p>
    <w:p w14:paraId="3B6233F9" w14:textId="77777777" w:rsidR="0091210C" w:rsidDel="00EB4ED5" w:rsidRDefault="0091210C">
      <w:pPr>
        <w:pStyle w:val="TDC3"/>
        <w:tabs>
          <w:tab w:val="left" w:pos="1440"/>
        </w:tabs>
        <w:rPr>
          <w:del w:id="260" w:author="Pablo Blanco Peris" w:date="2017-05-24T18:33:00Z"/>
          <w:rFonts w:asciiTheme="minorHAnsi" w:eastAsiaTheme="minorEastAsia" w:hAnsiTheme="minorHAnsi" w:cstheme="minorBidi"/>
          <w:sz w:val="24"/>
          <w:szCs w:val="24"/>
          <w:lang w:eastAsia="es-ES_tradnl"/>
        </w:rPr>
      </w:pPr>
      <w:del w:id="261" w:author="Pablo Blanco Peris" w:date="2017-05-24T18:33:00Z">
        <w:r w:rsidRPr="00EB4ED5" w:rsidDel="00EB4ED5">
          <w:rPr>
            <w:rPrChange w:id="262" w:author="Pablo Blanco Peris" w:date="2017-05-24T18:33:00Z">
              <w:rPr>
                <w:rStyle w:val="Hipervnculo"/>
              </w:rPr>
            </w:rPrChange>
          </w:rPr>
          <w:delText>2.6.1.2.</w:delText>
        </w:r>
        <w:r w:rsidDel="00EB4ED5">
          <w:rPr>
            <w:rFonts w:asciiTheme="minorHAnsi" w:eastAsiaTheme="minorEastAsia" w:hAnsiTheme="minorHAnsi" w:cstheme="minorBidi"/>
            <w:sz w:val="24"/>
            <w:szCs w:val="24"/>
            <w:lang w:eastAsia="es-ES_tradnl"/>
          </w:rPr>
          <w:tab/>
        </w:r>
        <w:r w:rsidRPr="00EB4ED5" w:rsidDel="00EB4ED5">
          <w:rPr>
            <w:rPrChange w:id="263" w:author="Pablo Blanco Peris" w:date="2017-05-24T18:33:00Z">
              <w:rPr>
                <w:rStyle w:val="Hipervnculo"/>
              </w:rPr>
            </w:rPrChange>
          </w:rPr>
          <w:delText>Técnicas basadas en la Aberración de las lentes</w:delText>
        </w:r>
        <w:r w:rsidDel="00EB4ED5">
          <w:rPr>
            <w:webHidden/>
          </w:rPr>
          <w:tab/>
          <w:delText>17</w:delText>
        </w:r>
      </w:del>
    </w:p>
    <w:p w14:paraId="4170A9CE" w14:textId="77777777" w:rsidR="0091210C" w:rsidDel="00EB4ED5" w:rsidRDefault="0091210C">
      <w:pPr>
        <w:pStyle w:val="TDC3"/>
        <w:tabs>
          <w:tab w:val="left" w:pos="1440"/>
        </w:tabs>
        <w:rPr>
          <w:del w:id="264" w:author="Pablo Blanco Peris" w:date="2017-05-24T18:33:00Z"/>
          <w:rFonts w:asciiTheme="minorHAnsi" w:eastAsiaTheme="minorEastAsia" w:hAnsiTheme="minorHAnsi" w:cstheme="minorBidi"/>
          <w:sz w:val="24"/>
          <w:szCs w:val="24"/>
          <w:lang w:eastAsia="es-ES_tradnl"/>
        </w:rPr>
      </w:pPr>
      <w:del w:id="265" w:author="Pablo Blanco Peris" w:date="2017-05-24T18:33:00Z">
        <w:r w:rsidRPr="00EB4ED5" w:rsidDel="00EB4ED5">
          <w:rPr>
            <w:rPrChange w:id="266" w:author="Pablo Blanco Peris" w:date="2017-05-24T18:33:00Z">
              <w:rPr>
                <w:rStyle w:val="Hipervnculo"/>
              </w:rPr>
            </w:rPrChange>
          </w:rPr>
          <w:delText>2.6.1.3.</w:delText>
        </w:r>
        <w:r w:rsidDel="00EB4ED5">
          <w:rPr>
            <w:rFonts w:asciiTheme="minorHAnsi" w:eastAsiaTheme="minorEastAsia" w:hAnsiTheme="minorHAnsi" w:cstheme="minorBidi"/>
            <w:sz w:val="24"/>
            <w:szCs w:val="24"/>
            <w:lang w:eastAsia="es-ES_tradnl"/>
          </w:rPr>
          <w:tab/>
        </w:r>
        <w:r w:rsidRPr="00EB4ED5" w:rsidDel="00EB4ED5">
          <w:rPr>
            <w:rPrChange w:id="267" w:author="Pablo Blanco Peris" w:date="2017-05-24T18:33:00Z">
              <w:rPr>
                <w:rStyle w:val="Hipervnculo"/>
              </w:rPr>
            </w:rPrChange>
          </w:rPr>
          <w:delText>Técnicas basadas en la Interpolación de la Matriz CFA</w:delText>
        </w:r>
        <w:r w:rsidDel="00EB4ED5">
          <w:rPr>
            <w:webHidden/>
          </w:rPr>
          <w:tab/>
          <w:delText>18</w:delText>
        </w:r>
      </w:del>
    </w:p>
    <w:p w14:paraId="1A2F0F37" w14:textId="77777777" w:rsidR="0091210C" w:rsidDel="00EB4ED5" w:rsidRDefault="0091210C">
      <w:pPr>
        <w:pStyle w:val="TDC3"/>
        <w:tabs>
          <w:tab w:val="left" w:pos="1440"/>
        </w:tabs>
        <w:rPr>
          <w:del w:id="268" w:author="Pablo Blanco Peris" w:date="2017-05-24T18:33:00Z"/>
          <w:rFonts w:asciiTheme="minorHAnsi" w:eastAsiaTheme="minorEastAsia" w:hAnsiTheme="minorHAnsi" w:cstheme="minorBidi"/>
          <w:sz w:val="24"/>
          <w:szCs w:val="24"/>
          <w:lang w:eastAsia="es-ES_tradnl"/>
        </w:rPr>
      </w:pPr>
      <w:del w:id="269" w:author="Pablo Blanco Peris" w:date="2017-05-24T18:33:00Z">
        <w:r w:rsidRPr="00EB4ED5" w:rsidDel="00EB4ED5">
          <w:rPr>
            <w:rPrChange w:id="270" w:author="Pablo Blanco Peris" w:date="2017-05-24T18:33:00Z">
              <w:rPr>
                <w:rStyle w:val="Hipervnculo"/>
              </w:rPr>
            </w:rPrChange>
          </w:rPr>
          <w:delText>2.6.1.4.</w:delText>
        </w:r>
        <w:r w:rsidDel="00EB4ED5">
          <w:rPr>
            <w:rFonts w:asciiTheme="minorHAnsi" w:eastAsiaTheme="minorEastAsia" w:hAnsiTheme="minorHAnsi" w:cstheme="minorBidi"/>
            <w:sz w:val="24"/>
            <w:szCs w:val="24"/>
            <w:lang w:eastAsia="es-ES_tradnl"/>
          </w:rPr>
          <w:tab/>
        </w:r>
        <w:r w:rsidRPr="00EB4ED5" w:rsidDel="00EB4ED5">
          <w:rPr>
            <w:rPrChange w:id="271" w:author="Pablo Blanco Peris" w:date="2017-05-24T18:33:00Z">
              <w:rPr>
                <w:rStyle w:val="Hipervnculo"/>
              </w:rPr>
            </w:rPrChange>
          </w:rPr>
          <w:delText>Técnicas basadas en las Características de las Imágenes</w:delText>
        </w:r>
        <w:r w:rsidDel="00EB4ED5">
          <w:rPr>
            <w:webHidden/>
          </w:rPr>
          <w:tab/>
          <w:delText>18</w:delText>
        </w:r>
      </w:del>
    </w:p>
    <w:p w14:paraId="1A67807B" w14:textId="77777777" w:rsidR="0091210C" w:rsidDel="00EB4ED5" w:rsidRDefault="0091210C">
      <w:pPr>
        <w:pStyle w:val="TDC3"/>
        <w:tabs>
          <w:tab w:val="left" w:pos="1440"/>
        </w:tabs>
        <w:rPr>
          <w:del w:id="272" w:author="Pablo Blanco Peris" w:date="2017-05-24T18:33:00Z"/>
          <w:rFonts w:asciiTheme="minorHAnsi" w:eastAsiaTheme="minorEastAsia" w:hAnsiTheme="minorHAnsi" w:cstheme="minorBidi"/>
          <w:sz w:val="24"/>
          <w:szCs w:val="24"/>
          <w:lang w:eastAsia="es-ES_tradnl"/>
        </w:rPr>
      </w:pPr>
      <w:del w:id="273" w:author="Pablo Blanco Peris" w:date="2017-05-24T18:33:00Z">
        <w:r w:rsidRPr="00EB4ED5" w:rsidDel="00EB4ED5">
          <w:rPr>
            <w:rPrChange w:id="274" w:author="Pablo Blanco Peris" w:date="2017-05-24T18:33:00Z">
              <w:rPr>
                <w:rStyle w:val="Hipervnculo"/>
              </w:rPr>
            </w:rPrChange>
          </w:rPr>
          <w:delText>2.6.1.5.</w:delText>
        </w:r>
        <w:r w:rsidDel="00EB4ED5">
          <w:rPr>
            <w:rFonts w:asciiTheme="minorHAnsi" w:eastAsiaTheme="minorEastAsia" w:hAnsiTheme="minorHAnsi" w:cstheme="minorBidi"/>
            <w:sz w:val="24"/>
            <w:szCs w:val="24"/>
            <w:lang w:eastAsia="es-ES_tradnl"/>
          </w:rPr>
          <w:tab/>
        </w:r>
        <w:r w:rsidRPr="00EB4ED5" w:rsidDel="00EB4ED5">
          <w:rPr>
            <w:rPrChange w:id="275" w:author="Pablo Blanco Peris" w:date="2017-05-24T18:33:00Z">
              <w:rPr>
                <w:rStyle w:val="Hipervnculo"/>
              </w:rPr>
            </w:rPrChange>
          </w:rPr>
          <w:delText>Técnicas basadas en el Uso de las Imperfecciones del Sensor</w:delText>
        </w:r>
        <w:r w:rsidDel="00EB4ED5">
          <w:rPr>
            <w:webHidden/>
          </w:rPr>
          <w:tab/>
          <w:delText>19</w:delText>
        </w:r>
      </w:del>
    </w:p>
    <w:p w14:paraId="0FB8BDD0" w14:textId="77777777" w:rsidR="0091210C" w:rsidDel="00EB4ED5" w:rsidRDefault="0091210C">
      <w:pPr>
        <w:pStyle w:val="TDC1"/>
        <w:rPr>
          <w:del w:id="276" w:author="Pablo Blanco Peris" w:date="2017-05-24T18:33:00Z"/>
          <w:rFonts w:asciiTheme="minorHAnsi" w:eastAsiaTheme="minorEastAsia" w:hAnsiTheme="minorHAnsi" w:cstheme="minorBidi"/>
          <w:b w:val="0"/>
          <w:caps w:val="0"/>
          <w:sz w:val="24"/>
          <w:szCs w:val="24"/>
          <w:lang w:eastAsia="es-ES_tradnl"/>
        </w:rPr>
      </w:pPr>
      <w:del w:id="277" w:author="Pablo Blanco Peris" w:date="2017-05-24T18:33:00Z">
        <w:r w:rsidRPr="00EB4ED5" w:rsidDel="00EB4ED5">
          <w:rPr>
            <w:rPrChange w:id="278" w:author="Pablo Blanco Peris" w:date="2017-05-24T18:33:00Z">
              <w:rPr>
                <w:rStyle w:val="Hipervnculo"/>
                <w:b w:val="0"/>
                <w:bCs/>
                <w:caps w:val="0"/>
              </w:rPr>
            </w:rPrChange>
          </w:rPr>
          <w:delText>3.</w:delText>
        </w:r>
        <w:r w:rsidDel="00EB4ED5">
          <w:rPr>
            <w:rFonts w:asciiTheme="minorHAnsi" w:eastAsiaTheme="minorEastAsia" w:hAnsiTheme="minorHAnsi" w:cstheme="minorBidi"/>
            <w:b w:val="0"/>
            <w:caps w:val="0"/>
            <w:sz w:val="24"/>
            <w:szCs w:val="24"/>
            <w:lang w:eastAsia="es-ES_tradnl"/>
          </w:rPr>
          <w:tab/>
        </w:r>
        <w:r w:rsidRPr="00EB4ED5" w:rsidDel="00EB4ED5">
          <w:rPr>
            <w:rPrChange w:id="279" w:author="Pablo Blanco Peris" w:date="2017-05-24T18:33:00Z">
              <w:rPr>
                <w:rStyle w:val="Hipervnculo"/>
                <w:b w:val="0"/>
                <w:bCs/>
                <w:caps w:val="0"/>
              </w:rPr>
            </w:rPrChange>
          </w:rPr>
          <w:delText>TÉCNICAS DE FALSIFICACIÓN</w:delText>
        </w:r>
        <w:r w:rsidDel="00EB4ED5">
          <w:rPr>
            <w:webHidden/>
          </w:rPr>
          <w:tab/>
          <w:delText>20</w:delText>
        </w:r>
      </w:del>
    </w:p>
    <w:p w14:paraId="3D5680D8" w14:textId="77777777" w:rsidR="0091210C" w:rsidDel="00EB4ED5" w:rsidRDefault="0091210C">
      <w:pPr>
        <w:pStyle w:val="TDC2"/>
        <w:rPr>
          <w:del w:id="280" w:author="Pablo Blanco Peris" w:date="2017-05-24T18:33:00Z"/>
          <w:rFonts w:asciiTheme="minorHAnsi" w:eastAsiaTheme="minorEastAsia" w:hAnsiTheme="minorHAnsi" w:cstheme="minorBidi"/>
          <w:smallCaps w:val="0"/>
          <w:sz w:val="24"/>
          <w:szCs w:val="24"/>
          <w:lang w:eastAsia="es-ES_tradnl"/>
        </w:rPr>
      </w:pPr>
      <w:del w:id="281" w:author="Pablo Blanco Peris" w:date="2017-05-24T18:33:00Z">
        <w:r w:rsidRPr="00EB4ED5" w:rsidDel="00EB4ED5">
          <w:rPr>
            <w:rPrChange w:id="282" w:author="Pablo Blanco Peris" w:date="2017-05-24T18:33:00Z">
              <w:rPr>
                <w:rStyle w:val="Hipervnculo"/>
                <w:smallCaps w:val="0"/>
              </w:rPr>
            </w:rPrChange>
          </w:rPr>
          <w:delText>3.1 Retoque de imágenes</w:delText>
        </w:r>
        <w:r w:rsidDel="00EB4ED5">
          <w:rPr>
            <w:webHidden/>
          </w:rPr>
          <w:tab/>
          <w:delText>21</w:delText>
        </w:r>
      </w:del>
    </w:p>
    <w:p w14:paraId="3A99C5B8" w14:textId="77777777" w:rsidR="0091210C" w:rsidDel="00EB4ED5" w:rsidRDefault="0091210C">
      <w:pPr>
        <w:pStyle w:val="TDC2"/>
        <w:rPr>
          <w:del w:id="283" w:author="Pablo Blanco Peris" w:date="2017-05-24T18:33:00Z"/>
          <w:rFonts w:asciiTheme="minorHAnsi" w:eastAsiaTheme="minorEastAsia" w:hAnsiTheme="minorHAnsi" w:cstheme="minorBidi"/>
          <w:smallCaps w:val="0"/>
          <w:sz w:val="24"/>
          <w:szCs w:val="24"/>
          <w:lang w:eastAsia="es-ES_tradnl"/>
        </w:rPr>
      </w:pPr>
      <w:del w:id="284" w:author="Pablo Blanco Peris" w:date="2017-05-24T18:33:00Z">
        <w:r w:rsidRPr="00EB4ED5" w:rsidDel="00EB4ED5">
          <w:rPr>
            <w:rPrChange w:id="285" w:author="Pablo Blanco Peris" w:date="2017-05-24T18:33:00Z">
              <w:rPr>
                <w:rStyle w:val="Hipervnculo"/>
                <w:bCs/>
                <w:smallCaps w:val="0"/>
              </w:rPr>
            </w:rPrChange>
          </w:rPr>
          <w:delText>3.2 Copia-pega</w:delText>
        </w:r>
        <w:r w:rsidDel="00EB4ED5">
          <w:rPr>
            <w:webHidden/>
          </w:rPr>
          <w:tab/>
          <w:delText>22</w:delText>
        </w:r>
      </w:del>
    </w:p>
    <w:p w14:paraId="38430939" w14:textId="77777777" w:rsidR="0091210C" w:rsidDel="00EB4ED5" w:rsidRDefault="0091210C">
      <w:pPr>
        <w:pStyle w:val="TDC2"/>
        <w:rPr>
          <w:del w:id="286" w:author="Pablo Blanco Peris" w:date="2017-05-24T18:33:00Z"/>
          <w:rFonts w:asciiTheme="minorHAnsi" w:eastAsiaTheme="minorEastAsia" w:hAnsiTheme="minorHAnsi" w:cstheme="minorBidi"/>
          <w:smallCaps w:val="0"/>
          <w:sz w:val="24"/>
          <w:szCs w:val="24"/>
          <w:lang w:eastAsia="es-ES_tradnl"/>
        </w:rPr>
      </w:pPr>
      <w:del w:id="287" w:author="Pablo Blanco Peris" w:date="2017-05-24T18:33:00Z">
        <w:r w:rsidRPr="00EB4ED5" w:rsidDel="00EB4ED5">
          <w:rPr>
            <w:rPrChange w:id="288" w:author="Pablo Blanco Peris" w:date="2017-05-24T18:33:00Z">
              <w:rPr>
                <w:rStyle w:val="Hipervnculo"/>
                <w:bCs/>
                <w:smallCaps w:val="0"/>
              </w:rPr>
            </w:rPrChange>
          </w:rPr>
          <w:delText>3.3 Falsificación mediante empalme</w:delText>
        </w:r>
        <w:r w:rsidDel="00EB4ED5">
          <w:rPr>
            <w:webHidden/>
          </w:rPr>
          <w:tab/>
          <w:delText>22</w:delText>
        </w:r>
      </w:del>
    </w:p>
    <w:p w14:paraId="7EC5A054" w14:textId="77777777" w:rsidR="0091210C" w:rsidDel="00EB4ED5" w:rsidRDefault="0091210C">
      <w:pPr>
        <w:pStyle w:val="TDC1"/>
        <w:rPr>
          <w:del w:id="289" w:author="Pablo Blanco Peris" w:date="2017-05-24T18:33:00Z"/>
          <w:rFonts w:asciiTheme="minorHAnsi" w:eastAsiaTheme="minorEastAsia" w:hAnsiTheme="minorHAnsi" w:cstheme="minorBidi"/>
          <w:b w:val="0"/>
          <w:caps w:val="0"/>
          <w:sz w:val="24"/>
          <w:szCs w:val="24"/>
          <w:lang w:eastAsia="es-ES_tradnl"/>
        </w:rPr>
      </w:pPr>
      <w:del w:id="290" w:author="Pablo Blanco Peris" w:date="2017-05-24T18:33:00Z">
        <w:r w:rsidRPr="00EB4ED5" w:rsidDel="00EB4ED5">
          <w:rPr>
            <w:rPrChange w:id="291" w:author="Pablo Blanco Peris" w:date="2017-05-24T18:33:00Z">
              <w:rPr>
                <w:rStyle w:val="Hipervnculo"/>
                <w:b w:val="0"/>
                <w:bCs/>
                <w:caps w:val="0"/>
              </w:rPr>
            </w:rPrChange>
          </w:rPr>
          <w:delText>4.</w:delText>
        </w:r>
        <w:r w:rsidDel="00EB4ED5">
          <w:rPr>
            <w:rFonts w:asciiTheme="minorHAnsi" w:eastAsiaTheme="minorEastAsia" w:hAnsiTheme="minorHAnsi" w:cstheme="minorBidi"/>
            <w:b w:val="0"/>
            <w:caps w:val="0"/>
            <w:sz w:val="24"/>
            <w:szCs w:val="24"/>
            <w:lang w:eastAsia="es-ES_tradnl"/>
          </w:rPr>
          <w:tab/>
        </w:r>
        <w:r w:rsidRPr="00EB4ED5" w:rsidDel="00EB4ED5">
          <w:rPr>
            <w:rPrChange w:id="292" w:author="Pablo Blanco Peris" w:date="2017-05-24T18:33:00Z">
              <w:rPr>
                <w:rStyle w:val="Hipervnculo"/>
                <w:b w:val="0"/>
                <w:bCs/>
                <w:caps w:val="0"/>
              </w:rPr>
            </w:rPrChange>
          </w:rPr>
          <w:delText>FORMATO COMPRESIÓN JPG</w:delText>
        </w:r>
        <w:r w:rsidDel="00EB4ED5">
          <w:rPr>
            <w:webHidden/>
          </w:rPr>
          <w:tab/>
          <w:delText>23</w:delText>
        </w:r>
      </w:del>
    </w:p>
    <w:p w14:paraId="7EA4A16F" w14:textId="77777777" w:rsidR="0091210C" w:rsidDel="00EB4ED5" w:rsidRDefault="0091210C">
      <w:pPr>
        <w:pStyle w:val="TDC2"/>
        <w:rPr>
          <w:del w:id="293" w:author="Pablo Blanco Peris" w:date="2017-05-24T18:33:00Z"/>
          <w:rFonts w:asciiTheme="minorHAnsi" w:eastAsiaTheme="minorEastAsia" w:hAnsiTheme="minorHAnsi" w:cstheme="minorBidi"/>
          <w:smallCaps w:val="0"/>
          <w:sz w:val="24"/>
          <w:szCs w:val="24"/>
          <w:lang w:eastAsia="es-ES_tradnl"/>
        </w:rPr>
      </w:pPr>
      <w:del w:id="294" w:author="Pablo Blanco Peris" w:date="2017-05-24T18:33:00Z">
        <w:r w:rsidRPr="00EB4ED5" w:rsidDel="00EB4ED5">
          <w:rPr>
            <w:rPrChange w:id="295" w:author="Pablo Blanco Peris" w:date="2017-05-24T18:33:00Z">
              <w:rPr>
                <w:rStyle w:val="Hipervnculo"/>
                <w:bCs/>
                <w:smallCaps w:val="0"/>
              </w:rPr>
            </w:rPrChange>
          </w:rPr>
          <w:delText>4.1 Estándar JPEG</w:delText>
        </w:r>
        <w:r w:rsidDel="00EB4ED5">
          <w:rPr>
            <w:webHidden/>
          </w:rPr>
          <w:tab/>
          <w:delText>23</w:delText>
        </w:r>
      </w:del>
    </w:p>
    <w:p w14:paraId="0CD22753" w14:textId="77777777" w:rsidR="0091210C" w:rsidDel="00EB4ED5" w:rsidRDefault="0091210C">
      <w:pPr>
        <w:pStyle w:val="TDC2"/>
        <w:rPr>
          <w:del w:id="296" w:author="Pablo Blanco Peris" w:date="2017-05-24T18:33:00Z"/>
          <w:rFonts w:asciiTheme="minorHAnsi" w:eastAsiaTheme="minorEastAsia" w:hAnsiTheme="minorHAnsi" w:cstheme="minorBidi"/>
          <w:smallCaps w:val="0"/>
          <w:sz w:val="24"/>
          <w:szCs w:val="24"/>
          <w:lang w:eastAsia="es-ES_tradnl"/>
        </w:rPr>
      </w:pPr>
      <w:del w:id="297" w:author="Pablo Blanco Peris" w:date="2017-05-24T18:33:00Z">
        <w:r w:rsidRPr="00EB4ED5" w:rsidDel="00EB4ED5">
          <w:rPr>
            <w:rPrChange w:id="298" w:author="Pablo Blanco Peris" w:date="2017-05-24T18:33:00Z">
              <w:rPr>
                <w:rStyle w:val="Hipervnculo"/>
                <w:bCs/>
                <w:smallCaps w:val="0"/>
              </w:rPr>
            </w:rPrChange>
          </w:rPr>
          <w:delText>4.2 Integridad de imagen JPEG</w:delText>
        </w:r>
        <w:r w:rsidDel="00EB4ED5">
          <w:rPr>
            <w:webHidden/>
          </w:rPr>
          <w:tab/>
          <w:delText>23</w:delText>
        </w:r>
      </w:del>
    </w:p>
    <w:p w14:paraId="753B4256" w14:textId="77777777" w:rsidR="0091210C" w:rsidDel="00EB4ED5" w:rsidRDefault="0091210C">
      <w:pPr>
        <w:pStyle w:val="TDC2"/>
        <w:rPr>
          <w:del w:id="299" w:author="Pablo Blanco Peris" w:date="2017-05-24T18:33:00Z"/>
          <w:rFonts w:asciiTheme="minorHAnsi" w:eastAsiaTheme="minorEastAsia" w:hAnsiTheme="minorHAnsi" w:cstheme="minorBidi"/>
          <w:smallCaps w:val="0"/>
          <w:sz w:val="24"/>
          <w:szCs w:val="24"/>
          <w:lang w:eastAsia="es-ES_tradnl"/>
        </w:rPr>
      </w:pPr>
      <w:del w:id="300" w:author="Pablo Blanco Peris" w:date="2017-05-24T18:33:00Z">
        <w:r w:rsidRPr="00EB4ED5" w:rsidDel="00EB4ED5">
          <w:rPr>
            <w:rPrChange w:id="301" w:author="Pablo Blanco Peris" w:date="2017-05-24T18:33:00Z">
              <w:rPr>
                <w:rStyle w:val="Hipervnculo"/>
                <w:bCs/>
                <w:smallCaps w:val="0"/>
              </w:rPr>
            </w:rPrChange>
          </w:rPr>
          <w:delText>4.3 Otros formatos</w:delText>
        </w:r>
        <w:r w:rsidDel="00EB4ED5">
          <w:rPr>
            <w:webHidden/>
          </w:rPr>
          <w:tab/>
          <w:delText>23</w:delText>
        </w:r>
      </w:del>
    </w:p>
    <w:p w14:paraId="7D6CDD5E" w14:textId="77777777" w:rsidR="0091210C" w:rsidDel="00EB4ED5" w:rsidRDefault="0091210C">
      <w:pPr>
        <w:pStyle w:val="TDC2"/>
        <w:rPr>
          <w:del w:id="302" w:author="Pablo Blanco Peris" w:date="2017-05-24T18:33:00Z"/>
          <w:rFonts w:asciiTheme="minorHAnsi" w:eastAsiaTheme="minorEastAsia" w:hAnsiTheme="minorHAnsi" w:cstheme="minorBidi"/>
          <w:smallCaps w:val="0"/>
          <w:sz w:val="24"/>
          <w:szCs w:val="24"/>
          <w:lang w:eastAsia="es-ES_tradnl"/>
        </w:rPr>
      </w:pPr>
      <w:del w:id="303" w:author="Pablo Blanco Peris" w:date="2017-05-24T18:33:00Z">
        <w:r w:rsidRPr="00EB4ED5" w:rsidDel="00EB4ED5">
          <w:rPr>
            <w:rPrChange w:id="304" w:author="Pablo Blanco Peris" w:date="2017-05-24T18:33:00Z">
              <w:rPr>
                <w:rStyle w:val="Hipervnculo"/>
                <w:bCs/>
                <w:smallCaps w:val="0"/>
              </w:rPr>
            </w:rPrChange>
          </w:rPr>
          <w:delText>4.4 Técnicas que emplean formato JPEG</w:delText>
        </w:r>
        <w:r w:rsidDel="00EB4ED5">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305" w:name="_Toc358848239"/>
      <w:bookmarkStart w:id="306" w:name="_Toc358848860"/>
      <w:bookmarkStart w:id="307" w:name="_Toc358886620"/>
      <w:r w:rsidRPr="001F1BB4">
        <w:rPr>
          <w:rFonts w:ascii="Book Antiqua" w:hAnsi="Book Antiqua"/>
          <w:b/>
          <w:sz w:val="28"/>
        </w:rPr>
        <w:lastRenderedPageBreak/>
        <w:t>ÍNDICE DE TABLAS</w:t>
      </w:r>
      <w:bookmarkEnd w:id="305"/>
      <w:bookmarkEnd w:id="306"/>
      <w:bookmarkEnd w:id="307"/>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976DCE">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976DCE">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976DCE">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976DCE">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976DCE">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308" w:name="_Toc358848240"/>
      <w:bookmarkStart w:id="309" w:name="_Toc358848861"/>
      <w:bookmarkStart w:id="310" w:name="_Toc358886621"/>
      <w:r w:rsidRPr="001F1BB4">
        <w:rPr>
          <w:rFonts w:ascii="Book Antiqua" w:hAnsi="Book Antiqua"/>
          <w:b/>
          <w:sz w:val="28"/>
        </w:rPr>
        <w:lastRenderedPageBreak/>
        <w:t>ÍNDICE DE FIGURAS</w:t>
      </w:r>
      <w:bookmarkEnd w:id="308"/>
      <w:bookmarkEnd w:id="309"/>
      <w:bookmarkEnd w:id="310"/>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976DCE">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976DCE">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976DCE">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976DCE">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976DCE">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976DCE">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976DCE">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976DCE">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976DCE">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976DCE">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976DCE">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311" w:name="_Toc358848241"/>
      <w:bookmarkStart w:id="312" w:name="_Toc483414131"/>
      <w:r w:rsidRPr="001F1BB4">
        <w:lastRenderedPageBreak/>
        <w:t>Introducción</w:t>
      </w:r>
      <w:bookmarkEnd w:id="311"/>
      <w:bookmarkEnd w:id="312"/>
    </w:p>
    <w:p w14:paraId="68D87F63" w14:textId="77777777" w:rsidR="00FF5EEA" w:rsidRPr="001F1BB4" w:rsidRDefault="00FF5EEA" w:rsidP="00AC5E12">
      <w:pPr>
        <w:pStyle w:val="Ttulo2"/>
        <w:numPr>
          <w:ilvl w:val="1"/>
          <w:numId w:val="1"/>
        </w:numPr>
        <w:ind w:left="709" w:hanging="709"/>
      </w:pPr>
      <w:bookmarkStart w:id="313" w:name="_Toc483414132"/>
      <w:bookmarkStart w:id="314" w:name="_Toc358848242"/>
      <w:r w:rsidRPr="001F1BB4">
        <w:t>Motivación</w:t>
      </w:r>
      <w:bookmarkEnd w:id="313"/>
    </w:p>
    <w:p w14:paraId="549BDC05" w14:textId="77777777" w:rsidR="00510A34" w:rsidRPr="001F1BB4" w:rsidRDefault="005806D3" w:rsidP="00510A34">
      <w:pPr>
        <w:pStyle w:val="Estilo12ptPrimeralnea05cm"/>
        <w:ind w:firstLine="0"/>
      </w:pPr>
      <w:proofErr w:type="spellStart"/>
      <w:r>
        <w:t>xxxx</w:t>
      </w:r>
      <w:proofErr w:type="spellEnd"/>
      <w:r w:rsidR="00510A34" w:rsidRPr="001F1BB4">
        <w:t>.</w:t>
      </w:r>
    </w:p>
    <w:p w14:paraId="7A548A99" w14:textId="77777777" w:rsidR="00510A34" w:rsidRPr="001F1BB4" w:rsidRDefault="005806D3" w:rsidP="00510A34">
      <w:pPr>
        <w:pStyle w:val="Estilo12ptPrimeralnea05cm"/>
        <w:ind w:firstLine="0"/>
      </w:pPr>
      <w:r>
        <w:t>xxx</w:t>
      </w:r>
    </w:p>
    <w:p w14:paraId="1856072C" w14:textId="77777777" w:rsidR="00346E59" w:rsidRPr="001F1BB4" w:rsidRDefault="00346E59" w:rsidP="004E5081">
      <w:pPr>
        <w:pStyle w:val="Estilo12ptPrimeralnea05cm"/>
        <w:numPr>
          <w:ilvl w:val="0"/>
          <w:numId w:val="15"/>
        </w:numPr>
        <w:spacing w:before="0" w:after="0"/>
        <w:ind w:left="567" w:hanging="283"/>
      </w:pPr>
    </w:p>
    <w:p w14:paraId="375DD291" w14:textId="77777777" w:rsidR="00FF5EEA" w:rsidRPr="001F1BB4" w:rsidRDefault="00FF5EEA" w:rsidP="00AC5E12">
      <w:pPr>
        <w:pStyle w:val="Ttulo2"/>
        <w:numPr>
          <w:ilvl w:val="1"/>
          <w:numId w:val="1"/>
        </w:numPr>
        <w:ind w:left="709" w:hanging="709"/>
      </w:pPr>
      <w:bookmarkStart w:id="315" w:name="_Toc483414133"/>
      <w:bookmarkEnd w:id="314"/>
      <w:r w:rsidRPr="001F1BB4">
        <w:t>Objet</w:t>
      </w:r>
      <w:r w:rsidR="00045865" w:rsidRPr="001F1BB4">
        <w:t>ivos</w:t>
      </w:r>
      <w:bookmarkEnd w:id="315"/>
    </w:p>
    <w:p w14:paraId="2563C544" w14:textId="77777777" w:rsidR="00445D65" w:rsidRPr="001F1BB4" w:rsidRDefault="00445D65" w:rsidP="00AC5E12">
      <w:pPr>
        <w:pStyle w:val="Estilo12ptPrimeralnea05cm"/>
        <w:ind w:firstLine="0"/>
      </w:pPr>
      <w:bookmarkStart w:id="316"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proofErr w:type="spellStart"/>
      <w:r w:rsidR="005806D3">
        <w:t>XXXXx</w:t>
      </w:r>
      <w:proofErr w:type="spellEnd"/>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317" w:name="_Toc483414134"/>
      <w:bookmarkEnd w:id="316"/>
      <w:r w:rsidRPr="001F1BB4">
        <w:lastRenderedPageBreak/>
        <w:t>Plan de Trabajo</w:t>
      </w:r>
      <w:bookmarkEnd w:id="317"/>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318"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37"/>
        <w:tblGridChange w:id="319">
          <w:tblGrid>
            <w:gridCol w:w="4798"/>
            <w:gridCol w:w="1312"/>
            <w:gridCol w:w="1086"/>
            <w:gridCol w:w="1025"/>
          </w:tblGrid>
        </w:tblGridChange>
      </w:tblGrid>
      <w:tr w:rsidR="008D31E7" w:rsidRPr="001F1BB4" w14:paraId="0CE19A2C" w14:textId="77777777" w:rsidTr="00666848">
        <w:trPr>
          <w:jc w:val="center"/>
          <w:trPrChange w:id="320" w:author="Pablo Blanco Peris" w:date="2017-05-24T18:30:00Z">
            <w:trPr>
              <w:jc w:val="center"/>
            </w:trPr>
          </w:trPrChange>
        </w:trPr>
        <w:tc>
          <w:tcPr>
            <w:tcW w:w="4798" w:type="dxa"/>
            <w:shd w:val="clear" w:color="auto" w:fill="C6D9F1" w:themeFill="text2" w:themeFillTint="33"/>
            <w:vAlign w:val="center"/>
            <w:hideMark/>
            <w:tcPrChange w:id="321"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322"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323"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Change w:id="324"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2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2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2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2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29"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30"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3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3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35"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36"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3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3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41"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42"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4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4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47"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48"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4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50"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1"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2"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53"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54"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5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5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59"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60"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6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6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65"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66"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6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6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71"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72"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7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7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77"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78"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7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80"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1"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2"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83"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84"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8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86"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7"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8"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89"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90"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9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9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95"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96"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9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9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1"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2"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0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0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7"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8"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409" w:name="_Toc398136770"/>
      <w:bookmarkStart w:id="410"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409"/>
      <w:bookmarkEnd w:id="410"/>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0.9pt;height:261pt" o:ole="">
            <v:imagedata r:id="rId25" o:title=""/>
          </v:shape>
          <o:OLEObject Type="Embed" ProgID="Photoshop.Image.11" ShapeID="_x0000_i1025" DrawAspect="Content" ObjectID="_1557484036" r:id="rId26">
            <o:FieldCodes>\s</o:FieldCodes>
          </o:OLEObject>
        </w:object>
      </w:r>
    </w:p>
    <w:p w14:paraId="0A3FEBFE" w14:textId="77777777" w:rsidR="00FF78B0" w:rsidRPr="001F1BB4" w:rsidRDefault="00FF78B0" w:rsidP="00D920A9">
      <w:pPr>
        <w:pStyle w:val="Figprot"/>
        <w:rPr>
          <w:bCs/>
        </w:rPr>
      </w:pPr>
      <w:bookmarkStart w:id="411" w:name="_Toc398136787"/>
      <w:bookmarkStart w:id="412"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411"/>
      <w:bookmarkEnd w:id="412"/>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413" w:name="_Toc483414135"/>
      <w:r w:rsidRPr="001F1BB4">
        <w:lastRenderedPageBreak/>
        <w:t>Estructura de la memoria</w:t>
      </w:r>
      <w:bookmarkEnd w:id="413"/>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414" w:name="_Toc476940437"/>
      <w:bookmarkStart w:id="415" w:name="_Toc483414136"/>
      <w:r w:rsidRPr="00CB188A">
        <w:lastRenderedPageBreak/>
        <w:t>Análisis Forense de Imágenes Digitales</w:t>
      </w:r>
      <w:bookmarkEnd w:id="414"/>
      <w:bookmarkEnd w:id="415"/>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416" w:author="Pablo Blanco Peris" w:date="2017-05-24T18:31:00Z">
        <w:r w:rsidR="00666848">
          <w:t xml:space="preserve"> NASA,</w:t>
        </w:r>
      </w:ins>
      <w:r>
        <w:t xml:space="preserve"> </w:t>
      </w:r>
      <w:del w:id="417"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418" w:author="Pablo Blanco Peris" w:date="2017-05-24T18:41:00Z">
            <w:rPr/>
          </w:rPrChange>
        </w:rPr>
      </w:pPr>
      <w:r w:rsidRPr="00DE270F">
        <w:rPr>
          <w:i/>
          <w:rPrChange w:id="419"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420" w:name="_Toc476940439"/>
      <w:bookmarkStart w:id="421" w:name="_Toc483414137"/>
      <w:r w:rsidRPr="00EE5AF1">
        <w:t>Falsificación</w:t>
      </w:r>
      <w:bookmarkEnd w:id="420"/>
      <w:bookmarkEnd w:id="421"/>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422" w:author="Pablo Blanco Peris" w:date="2017-05-24T16:55:00Z">
        <w:r w:rsidR="00DE5C52">
          <w:rPr>
            <w:iCs/>
          </w:rPr>
          <w:t xml:space="preserve"> un claro ejemplo de manipulación </w:t>
        </w:r>
      </w:ins>
      <w:ins w:id="423" w:author="Pablo Blanco Peris" w:date="2017-05-24T16:56:00Z">
        <w:r w:rsidR="00DE5C52">
          <w:rPr>
            <w:iCs/>
          </w:rPr>
          <w:t xml:space="preserve">de fotografías desde los principios de la </w:t>
        </w:r>
      </w:ins>
      <w:ins w:id="424" w:author="Pablo Blanco Peris" w:date="2017-05-24T16:59:00Z">
        <w:r w:rsidR="00DE5C52">
          <w:rPr>
            <w:iCs/>
          </w:rPr>
          <w:t xml:space="preserve">propia </w:t>
        </w:r>
      </w:ins>
      <w:ins w:id="425" w:author="Pablo Blanco Peris" w:date="2017-05-24T16:56:00Z">
        <w:r w:rsidR="00DE5C52">
          <w:rPr>
            <w:iCs/>
          </w:rPr>
          <w:t>fotografía</w:t>
        </w:r>
      </w:ins>
      <w:del w:id="426" w:author="Pablo Blanco Peris" w:date="2017-05-24T16:56:00Z">
        <w:r w:rsidR="00EE5AF1" w:rsidDel="00DE5C52">
          <w:rPr>
            <w:iCs/>
          </w:rPr>
          <w:delText xml:space="preserve"> </w:delText>
        </w:r>
        <w:commentRangeStart w:id="427"/>
        <w:r w:rsidR="00C76BAC" w:rsidDel="00DE5C52">
          <w:rPr>
            <w:iCs/>
          </w:rPr>
          <w:delText>una fotografía XXXX</w:delText>
        </w:r>
        <w:commentRangeEnd w:id="427"/>
        <w:r w:rsidR="00C76BAC" w:rsidDel="00DE5C52">
          <w:rPr>
            <w:rStyle w:val="Refdecomentario"/>
            <w:rFonts w:ascii="Times New Roman" w:hAnsi="Times New Roman"/>
            <w:lang w:val="es-ES"/>
          </w:rPr>
          <w:commentReference w:id="427"/>
        </w:r>
      </w:del>
      <w:r w:rsidR="00C76BAC">
        <w:rPr>
          <w:iCs/>
        </w:rPr>
        <w:t>.</w:t>
      </w:r>
      <w:del w:id="428"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429" w:author="Pablo Blanco Peris" w:date="2017-05-24T16:51:00Z">
        <w:r w:rsidR="00711BA8">
          <w:t xml:space="preserve"> </w:t>
        </w:r>
        <w:r w:rsidR="00711BA8" w:rsidRPr="00711BA8">
          <w:rPr>
            <w:lang w:val="es-ES"/>
          </w:rPr>
          <w:t>En la imagen 1 se muestra la fotografía de Lenin y Trotsky</w:t>
        </w:r>
      </w:ins>
      <w:ins w:id="430" w:author="Pablo Blanco Peris" w:date="2017-05-24T16:56:00Z">
        <w:r w:rsidR="00DE5C52">
          <w:rPr>
            <w:lang w:val="es-ES"/>
          </w:rPr>
          <w:t>, de la Unión Soviética</w:t>
        </w:r>
      </w:ins>
      <w:ins w:id="431" w:author="Pablo Blanco Peris" w:date="2017-05-24T16:51:00Z">
        <w:r w:rsidR="00711BA8" w:rsidRPr="00711BA8">
          <w:rPr>
            <w:lang w:val="es-ES"/>
          </w:rPr>
          <w:t>, mientras que en la 2 se muestra la misma imagen manipulada, donde Trotsky y otra persona fueron removidas</w:t>
        </w:r>
      </w:ins>
      <w:ins w:id="432" w:author="Pablo Blanco Peris" w:date="2017-05-24T16:57:00Z">
        <w:r w:rsidR="00DE5C52">
          <w:rPr>
            <w:lang w:val="es-ES"/>
          </w:rPr>
          <w:t xml:space="preserve"> por motivos políticos, ya que, Trotsky, al ser un personaje no grato para la </w:t>
        </w:r>
      </w:ins>
      <w:ins w:id="433" w:author="Pablo Blanco Peris" w:date="2017-05-24T16:58:00Z">
        <w:r w:rsidR="00DE5C52">
          <w:rPr>
            <w:lang w:val="es-ES"/>
          </w:rPr>
          <w:t>vida política de dicho país fue removido de muchas de las im</w:t>
        </w:r>
      </w:ins>
      <w:ins w:id="434" w:author="Pablo Blanco Peris" w:date="2017-05-24T16:59:00Z">
        <w:r w:rsidR="00DE5C52">
          <w:rPr>
            <w:lang w:val="es-ES"/>
          </w:rPr>
          <w:t>ágenes</w:t>
        </w:r>
      </w:ins>
      <w:ins w:id="435"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436" w:author="Pablo Blanco Peris" w:date="2017-05-24T18:41:00Z">
            <w:rPr>
              <w:rStyle w:val="nfasis"/>
              <w:i w:val="0"/>
              <w:iCs w:val="0"/>
            </w:rPr>
          </w:rPrChange>
        </w:rPr>
      </w:pPr>
      <w:r w:rsidRPr="00DE270F">
        <w:rPr>
          <w:rFonts w:ascii="Book Antiqua" w:hAnsi="Book Antiqua"/>
          <w:i/>
          <w:sz w:val="20"/>
          <w:rPrChange w:id="437" w:author="Pablo Blanco Peris" w:date="2017-05-24T18:41:00Z">
            <w:rPr>
              <w:i/>
              <w:iCs/>
            </w:rPr>
          </w:rPrChange>
        </w:rPr>
        <w:tab/>
      </w:r>
      <w:ins w:id="438" w:author="Pablo Blanco Peris" w:date="2017-05-24T18:35:00Z">
        <w:r w:rsidR="00EB4ED5" w:rsidRPr="00DE270F">
          <w:rPr>
            <w:rFonts w:ascii="Book Antiqua" w:hAnsi="Book Antiqua"/>
            <w:i/>
            <w:sz w:val="20"/>
            <w:rPrChange w:id="439" w:author="Pablo Blanco Peris" w:date="2017-05-24T18:41:00Z">
              <w:rPr/>
            </w:rPrChange>
          </w:rPr>
          <w:t>(</w:t>
        </w:r>
      </w:ins>
      <w:r w:rsidR="00AE7C7D" w:rsidRPr="00DE270F">
        <w:rPr>
          <w:rFonts w:ascii="Book Antiqua" w:hAnsi="Book Antiqua"/>
          <w:i/>
          <w:sz w:val="20"/>
          <w:rPrChange w:id="440" w:author="Pablo Blanco Peris" w:date="2017-05-24T18:41:00Z">
            <w:rPr/>
          </w:rPrChange>
        </w:rPr>
        <w:t>a</w:t>
      </w:r>
      <w:ins w:id="441" w:author="Pablo Blanco Peris" w:date="2017-05-24T18:35:00Z">
        <w:r w:rsidR="00EB4ED5" w:rsidRPr="00DE270F">
          <w:rPr>
            <w:rFonts w:ascii="Book Antiqua" w:hAnsi="Book Antiqua"/>
            <w:i/>
            <w:sz w:val="20"/>
            <w:rPrChange w:id="442" w:author="Pablo Blanco Peris" w:date="2017-05-24T18:41:00Z">
              <w:rPr/>
            </w:rPrChange>
          </w:rPr>
          <w:t>)</w:t>
        </w:r>
      </w:ins>
      <w:del w:id="443" w:author="Pablo Blanco Peris" w:date="2017-05-24T18:35:00Z">
        <w:r w:rsidR="00AE7C7D" w:rsidRPr="00DE270F" w:rsidDel="00EB4ED5">
          <w:rPr>
            <w:rFonts w:ascii="Book Antiqua" w:hAnsi="Book Antiqua"/>
            <w:i/>
            <w:sz w:val="20"/>
            <w:rPrChange w:id="444" w:author="Pablo Blanco Peris" w:date="2017-05-24T18:41:00Z">
              <w:rPr/>
            </w:rPrChange>
          </w:rPr>
          <w:delText>.</w:delText>
        </w:r>
      </w:del>
      <w:r w:rsidR="00AE7C7D" w:rsidRPr="00DE270F">
        <w:rPr>
          <w:rFonts w:ascii="Book Antiqua" w:hAnsi="Book Antiqua"/>
          <w:i/>
          <w:sz w:val="20"/>
          <w:rPrChange w:id="445" w:author="Pablo Blanco Peris" w:date="2017-05-24T18:41:00Z">
            <w:rPr/>
          </w:rPrChange>
        </w:rPr>
        <w:t xml:space="preserve"> Imagen real</w:t>
      </w:r>
      <w:r w:rsidRPr="00DE270F">
        <w:rPr>
          <w:rFonts w:ascii="Book Antiqua" w:hAnsi="Book Antiqua"/>
          <w:i/>
          <w:sz w:val="20"/>
          <w:rPrChange w:id="446" w:author="Pablo Blanco Peris" w:date="2017-05-24T18:41:00Z">
            <w:rPr/>
          </w:rPrChange>
        </w:rPr>
        <w:tab/>
      </w:r>
      <w:ins w:id="447" w:author="Pablo Blanco Peris" w:date="2017-05-24T18:35:00Z">
        <w:r w:rsidR="00EB4ED5" w:rsidRPr="00DE270F">
          <w:rPr>
            <w:rFonts w:ascii="Book Antiqua" w:hAnsi="Book Antiqua"/>
            <w:i/>
            <w:sz w:val="20"/>
            <w:rPrChange w:id="448" w:author="Pablo Blanco Peris" w:date="2017-05-24T18:41:00Z">
              <w:rPr/>
            </w:rPrChange>
          </w:rPr>
          <w:t>(</w:t>
        </w:r>
      </w:ins>
      <w:r w:rsidR="00AE7C7D" w:rsidRPr="00DE270F">
        <w:rPr>
          <w:rFonts w:ascii="Book Antiqua" w:hAnsi="Book Antiqua"/>
          <w:i/>
          <w:sz w:val="20"/>
          <w:rPrChange w:id="449" w:author="Pablo Blanco Peris" w:date="2017-05-24T18:41:00Z">
            <w:rPr/>
          </w:rPrChange>
        </w:rPr>
        <w:t>b</w:t>
      </w:r>
      <w:ins w:id="450" w:author="Pablo Blanco Peris" w:date="2017-05-24T18:35:00Z">
        <w:r w:rsidR="00EB4ED5" w:rsidRPr="00DE270F">
          <w:rPr>
            <w:rFonts w:ascii="Book Antiqua" w:hAnsi="Book Antiqua"/>
            <w:i/>
            <w:sz w:val="20"/>
            <w:rPrChange w:id="451" w:author="Pablo Blanco Peris" w:date="2017-05-24T18:41:00Z">
              <w:rPr/>
            </w:rPrChange>
          </w:rPr>
          <w:t>)</w:t>
        </w:r>
      </w:ins>
      <w:del w:id="452" w:author="Pablo Blanco Peris" w:date="2017-05-24T18:35:00Z">
        <w:r w:rsidR="00AE7C7D" w:rsidRPr="00DE270F" w:rsidDel="00EB4ED5">
          <w:rPr>
            <w:rFonts w:ascii="Book Antiqua" w:hAnsi="Book Antiqua"/>
            <w:i/>
            <w:sz w:val="20"/>
            <w:rPrChange w:id="453" w:author="Pablo Blanco Peris" w:date="2017-05-24T18:41:00Z">
              <w:rPr/>
            </w:rPrChange>
          </w:rPr>
          <w:delText>.</w:delText>
        </w:r>
      </w:del>
      <w:r w:rsidR="00AE7C7D" w:rsidRPr="00DE270F">
        <w:rPr>
          <w:rFonts w:ascii="Book Antiqua" w:hAnsi="Book Antiqua"/>
          <w:i/>
          <w:sz w:val="20"/>
          <w:rPrChange w:id="454" w:author="Pablo Blanco Peris" w:date="2017-05-24T18:41:00Z">
            <w:rPr/>
          </w:rPrChange>
        </w:rPr>
        <w:t xml:space="preserve"> Imagen manipulada</w:t>
      </w:r>
      <w:r w:rsidR="00AE7C7D" w:rsidRPr="00DE270F" w:rsidDel="00AE7C7D">
        <w:rPr>
          <w:rFonts w:ascii="Book Antiqua" w:hAnsi="Book Antiqua"/>
          <w:i/>
          <w:sz w:val="20"/>
          <w:rPrChange w:id="455" w:author="Pablo Blanco Peris" w:date="2017-05-24T18:41:00Z">
            <w:rPr/>
          </w:rPrChange>
        </w:rPr>
        <w:t xml:space="preserve"> </w:t>
      </w:r>
    </w:p>
    <w:p w14:paraId="188BE0B2" w14:textId="2D77097A" w:rsidR="00E022D8" w:rsidRPr="00DE270F" w:rsidRDefault="00711BA8" w:rsidP="00E022D8">
      <w:pPr>
        <w:pStyle w:val="Figprot"/>
        <w:rPr>
          <w:i/>
          <w:rPrChange w:id="456" w:author="Pablo Blanco Peris" w:date="2017-05-24T18:42:00Z">
            <w:rPr/>
          </w:rPrChange>
        </w:rPr>
      </w:pPr>
      <w:ins w:id="457" w:author="Pablo Blanco Peris" w:date="2017-05-24T16:52:00Z">
        <w:r w:rsidRPr="00DE270F">
          <w:rPr>
            <w:i/>
            <w:rPrChange w:id="458" w:author="Pablo Blanco Peris" w:date="2017-05-24T18:42:00Z">
              <w:rPr/>
            </w:rPrChange>
          </w:rPr>
          <w:lastRenderedPageBreak/>
          <w:t>Figura</w:t>
        </w:r>
      </w:ins>
      <w:ins w:id="459" w:author="Pablo Blanco Peris" w:date="2017-05-24T18:42:00Z">
        <w:r w:rsidR="00DE270F">
          <w:rPr>
            <w:i/>
          </w:rPr>
          <w:t xml:space="preserve"> </w:t>
        </w:r>
      </w:ins>
      <w:ins w:id="460" w:author="Pablo Blanco Peris" w:date="2017-05-24T16:52:00Z">
        <w:r w:rsidR="00DE270F">
          <w:rPr>
            <w:i/>
          </w:rPr>
          <w:t>2</w:t>
        </w:r>
      </w:ins>
      <w:del w:id="461" w:author="Pablo Blanco Peris" w:date="2017-05-24T16:52:00Z">
        <w:r w:rsidR="00E022D8" w:rsidRPr="00DE270F" w:rsidDel="00711BA8">
          <w:rPr>
            <w:i/>
            <w:rPrChange w:id="462" w:author="Pablo Blanco Peris" w:date="2017-05-24T18:42:00Z">
              <w:rPr/>
            </w:rPrChange>
          </w:rPr>
          <w:delText>Imagen 1</w:delText>
        </w:r>
      </w:del>
      <w:r w:rsidR="00E022D8" w:rsidRPr="00DE270F">
        <w:rPr>
          <w:i/>
          <w:rPrChange w:id="463" w:author="Pablo Blanco Peris" w:date="2017-05-24T18:42:00Z">
            <w:rPr/>
          </w:rPrChange>
        </w:rPr>
        <w:t>.2</w:t>
      </w:r>
      <w:ins w:id="464" w:author="Pablo Blanco Peris" w:date="2017-05-24T16:52:00Z">
        <w:r w:rsidRPr="00DE270F">
          <w:rPr>
            <w:i/>
            <w:rPrChange w:id="465" w:author="Pablo Blanco Peris" w:date="2017-05-24T18:42:00Z">
              <w:rPr/>
            </w:rPrChange>
          </w:rPr>
          <w:t>:</w:t>
        </w:r>
      </w:ins>
      <w:del w:id="466" w:author="Pablo Blanco Peris" w:date="2017-05-24T16:52:00Z">
        <w:r w:rsidR="00E022D8" w:rsidRPr="00DE270F" w:rsidDel="00711BA8">
          <w:rPr>
            <w:i/>
            <w:rPrChange w:id="467" w:author="Pablo Blanco Peris" w:date="2017-05-24T18:42:00Z">
              <w:rPr/>
            </w:rPrChange>
          </w:rPr>
          <w:delText>:</w:delText>
        </w:r>
      </w:del>
      <w:r w:rsidR="00E022D8" w:rsidRPr="00DE270F">
        <w:rPr>
          <w:i/>
          <w:rPrChange w:id="468" w:author="Pablo Blanco Peris" w:date="2017-05-24T18:42:00Z">
            <w:rPr/>
          </w:rPrChange>
        </w:rPr>
        <w:t xml:space="preserve"> </w:t>
      </w:r>
      <w:ins w:id="469" w:author="Pablo Blanco Peris" w:date="2017-05-24T16:54:00Z">
        <w:r w:rsidR="00DE5C52" w:rsidRPr="00DE270F">
          <w:rPr>
            <w:i/>
            <w:rPrChange w:id="470" w:author="Pablo Blanco Peris" w:date="2017-05-24T18:42:00Z">
              <w:rPr/>
            </w:rPrChange>
          </w:rPr>
          <w:t>Lenin y Trotsky</w:t>
        </w:r>
      </w:ins>
      <w:del w:id="471" w:author="Pablo Blanco Peris" w:date="2017-05-24T16:51:00Z">
        <w:r w:rsidR="00E022D8" w:rsidRPr="00DE270F" w:rsidDel="00711BA8">
          <w:rPr>
            <w:i/>
            <w:rPrChange w:id="472"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473" w:author="Pablo Blanco Peris" w:date="2017-05-24T18:26:00Z">
        <w:r w:rsidR="007F6789">
          <w:t xml:space="preserve"> que </w:t>
        </w:r>
      </w:ins>
      <w:r w:rsidR="00AE7C7D">
        <w:t>muestra un</w:t>
      </w:r>
      <w:ins w:id="474" w:author="Pablo Blanco Peris" w:date="2017-05-24T18:27:00Z">
        <w:r w:rsidR="001012B1">
          <w:t>a</w:t>
        </w:r>
      </w:ins>
      <w:del w:id="475" w:author="Pablo Blanco Peris" w:date="2017-05-24T18:27:00Z">
        <w:r w:rsidR="00AE7C7D" w:rsidDel="001012B1">
          <w:delText>a</w:delText>
        </w:r>
      </w:del>
      <w:r w:rsidRPr="00C61687">
        <w:t xml:space="preserve"> </w:t>
      </w:r>
      <w:del w:id="476" w:author="Pablo Blanco Peris" w:date="2017-05-24T18:27:00Z">
        <w:r w:rsidRPr="00C61687" w:rsidDel="001012B1">
          <w:delText xml:space="preserve">imagen que </w:delText>
        </w:r>
      </w:del>
      <w:r w:rsidRPr="00C61687">
        <w:t xml:space="preserve">de las </w:t>
      </w:r>
      <w:ins w:id="477"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478" w:author="Pablo Blanco Peris" w:date="2017-05-24T17:18:00Z">
        <w:r w:rsidR="00AE5C11">
          <w:t>.</w:t>
        </w:r>
      </w:ins>
      <w:ins w:id="479" w:author="Pablo Blanco Peris" w:date="2017-05-24T18:34:00Z">
        <w:r w:rsidR="00EB4ED5">
          <w:t xml:space="preserve"> La imagen a está manipulada, ya que en realidad es la mezcla de las imágenes b y c.</w:t>
        </w:r>
        <w:r w:rsidR="00EB4ED5" w:rsidRPr="00C61687" w:rsidDel="00AE5C11">
          <w:t xml:space="preserve"> </w:t>
        </w:r>
      </w:ins>
      <w:del w:id="480"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481" w:author="Pablo Blanco Peris" w:date="2017-05-24T18:41:00Z">
            <w:rPr>
              <w:rStyle w:val="nfasis"/>
              <w:i w:val="0"/>
            </w:rPr>
          </w:rPrChange>
        </w:rPr>
      </w:pPr>
      <w:ins w:id="482" w:author="Pablo Blanco Peris" w:date="2017-05-24T18:35:00Z">
        <w:r w:rsidRPr="00DE270F">
          <w:rPr>
            <w:rStyle w:val="nfasis"/>
            <w:rFonts w:ascii="Book Antiqua" w:hAnsi="Book Antiqua"/>
            <w:sz w:val="20"/>
            <w:rPrChange w:id="483" w:author="Pablo Blanco Peris" w:date="2017-05-24T18:41:00Z">
              <w:rPr>
                <w:rStyle w:val="nfasis"/>
              </w:rPr>
            </w:rPrChange>
          </w:rPr>
          <w:t>(</w:t>
        </w:r>
      </w:ins>
      <w:r w:rsidR="00AE7C7D" w:rsidRPr="00DE270F">
        <w:rPr>
          <w:rStyle w:val="nfasis"/>
          <w:rFonts w:ascii="Book Antiqua" w:hAnsi="Book Antiqua"/>
          <w:sz w:val="20"/>
          <w:rPrChange w:id="484" w:author="Pablo Blanco Peris" w:date="2017-05-24T18:41:00Z">
            <w:rPr>
              <w:rStyle w:val="nfasis"/>
            </w:rPr>
          </w:rPrChange>
        </w:rPr>
        <w:t>a</w:t>
      </w:r>
      <w:ins w:id="485" w:author="Pablo Blanco Peris" w:date="2017-05-24T18:35:00Z">
        <w:r w:rsidRPr="00DE270F">
          <w:rPr>
            <w:rStyle w:val="nfasis"/>
            <w:rFonts w:ascii="Book Antiqua" w:hAnsi="Book Antiqua"/>
            <w:sz w:val="20"/>
            <w:rPrChange w:id="486" w:author="Pablo Blanco Peris" w:date="2017-05-24T18:41:00Z">
              <w:rPr>
                <w:rStyle w:val="nfasis"/>
              </w:rPr>
            </w:rPrChange>
          </w:rPr>
          <w:t>)</w:t>
        </w:r>
      </w:ins>
      <w:del w:id="487" w:author="Pablo Blanco Peris" w:date="2017-05-24T18:35:00Z">
        <w:r w:rsidR="00AE7C7D" w:rsidRPr="00DE270F" w:rsidDel="00EB4ED5">
          <w:rPr>
            <w:rStyle w:val="nfasis"/>
            <w:rFonts w:ascii="Book Antiqua" w:hAnsi="Book Antiqua"/>
            <w:sz w:val="20"/>
            <w:rPrChange w:id="488" w:author="Pablo Blanco Peris" w:date="2017-05-24T18:41:00Z">
              <w:rPr>
                <w:rStyle w:val="nfasis"/>
              </w:rPr>
            </w:rPrChange>
          </w:rPr>
          <w:delText>.</w:delText>
        </w:r>
      </w:del>
      <w:r w:rsidR="00AE7C7D" w:rsidRPr="00DE270F">
        <w:rPr>
          <w:rStyle w:val="nfasis"/>
          <w:rFonts w:ascii="Book Antiqua" w:hAnsi="Book Antiqua"/>
          <w:sz w:val="20"/>
          <w:rPrChange w:id="489"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03E3057" w14:textId="62D2B226" w:rsidR="00E022D8" w:rsidRPr="00DE270F" w:rsidRDefault="00E022D8" w:rsidP="00E022D8">
      <w:pPr>
        <w:tabs>
          <w:tab w:val="left" w:pos="1792"/>
          <w:tab w:val="left" w:pos="6272"/>
        </w:tabs>
        <w:rPr>
          <w:ins w:id="490" w:author="Pablo Blanco Peris" w:date="2017-05-24T18:35:00Z"/>
          <w:rStyle w:val="nfasis"/>
          <w:rFonts w:ascii="Book Antiqua" w:hAnsi="Book Antiqua"/>
          <w:sz w:val="20"/>
          <w:rPrChange w:id="491" w:author="Pablo Blanco Peris" w:date="2017-05-24T18:41:00Z">
            <w:rPr>
              <w:ins w:id="492" w:author="Pablo Blanco Peris" w:date="2017-05-24T18:35:00Z"/>
              <w:rStyle w:val="nfasis"/>
            </w:rPr>
          </w:rPrChange>
        </w:rPr>
      </w:pPr>
      <w:r w:rsidRPr="00DE270F">
        <w:rPr>
          <w:rStyle w:val="nfasis"/>
          <w:rFonts w:ascii="Book Antiqua" w:hAnsi="Book Antiqua"/>
          <w:sz w:val="20"/>
          <w:rPrChange w:id="493" w:author="Pablo Blanco Peris" w:date="2017-05-24T18:41:00Z">
            <w:rPr>
              <w:rStyle w:val="nfasis"/>
            </w:rPr>
          </w:rPrChange>
        </w:rPr>
        <w:tab/>
      </w:r>
      <w:ins w:id="494" w:author="Pablo Blanco Peris" w:date="2017-05-24T18:35:00Z">
        <w:r w:rsidR="00EB4ED5" w:rsidRPr="00DE270F">
          <w:rPr>
            <w:rStyle w:val="nfasis"/>
            <w:rFonts w:ascii="Book Antiqua" w:hAnsi="Book Antiqua"/>
            <w:sz w:val="20"/>
            <w:rPrChange w:id="495" w:author="Pablo Blanco Peris" w:date="2017-05-24T18:41:00Z">
              <w:rPr>
                <w:rStyle w:val="nfasis"/>
              </w:rPr>
            </w:rPrChange>
          </w:rPr>
          <w:t>(</w:t>
        </w:r>
      </w:ins>
      <w:r w:rsidR="00AE7C7D" w:rsidRPr="00DE270F">
        <w:rPr>
          <w:rStyle w:val="nfasis"/>
          <w:rFonts w:ascii="Book Antiqua" w:hAnsi="Book Antiqua"/>
          <w:sz w:val="20"/>
          <w:rPrChange w:id="496" w:author="Pablo Blanco Peris" w:date="2017-05-24T18:41:00Z">
            <w:rPr>
              <w:rStyle w:val="nfasis"/>
            </w:rPr>
          </w:rPrChange>
        </w:rPr>
        <w:t>b</w:t>
      </w:r>
      <w:ins w:id="497" w:author="Pablo Blanco Peris" w:date="2017-05-24T18:35:00Z">
        <w:r w:rsidR="00EB4ED5" w:rsidRPr="00DE270F">
          <w:rPr>
            <w:rStyle w:val="nfasis"/>
            <w:rFonts w:ascii="Book Antiqua" w:hAnsi="Book Antiqua"/>
            <w:sz w:val="20"/>
            <w:rPrChange w:id="498" w:author="Pablo Blanco Peris" w:date="2017-05-24T18:41:00Z">
              <w:rPr>
                <w:rStyle w:val="nfasis"/>
              </w:rPr>
            </w:rPrChange>
          </w:rPr>
          <w:t>)</w:t>
        </w:r>
      </w:ins>
      <w:del w:id="499" w:author="Pablo Blanco Peris" w:date="2017-05-24T18:35:00Z">
        <w:r w:rsidR="00AE7C7D" w:rsidRPr="00DE270F" w:rsidDel="00EB4ED5">
          <w:rPr>
            <w:rStyle w:val="nfasis"/>
            <w:rFonts w:ascii="Book Antiqua" w:hAnsi="Book Antiqua"/>
            <w:sz w:val="20"/>
            <w:rPrChange w:id="500" w:author="Pablo Blanco Peris" w:date="2017-05-24T18:41:00Z">
              <w:rPr>
                <w:rStyle w:val="nfasis"/>
              </w:rPr>
            </w:rPrChange>
          </w:rPr>
          <w:delText>.</w:delText>
        </w:r>
      </w:del>
      <w:r w:rsidR="00AE7C7D" w:rsidRPr="00DE270F">
        <w:rPr>
          <w:rStyle w:val="nfasis"/>
          <w:rFonts w:ascii="Book Antiqua" w:hAnsi="Book Antiqua"/>
          <w:sz w:val="20"/>
          <w:rPrChange w:id="501" w:author="Pablo Blanco Peris" w:date="2017-05-24T18:41:00Z">
            <w:rPr>
              <w:rStyle w:val="nfasis"/>
            </w:rPr>
          </w:rPrChange>
        </w:rPr>
        <w:t xml:space="preserve"> Imagen (1)</w:t>
      </w:r>
      <w:r w:rsidRPr="00DE270F">
        <w:rPr>
          <w:rStyle w:val="nfasis"/>
          <w:rFonts w:ascii="Book Antiqua" w:hAnsi="Book Antiqua"/>
          <w:sz w:val="20"/>
          <w:rPrChange w:id="502" w:author="Pablo Blanco Peris" w:date="2017-05-24T18:41:00Z">
            <w:rPr>
              <w:rStyle w:val="nfasis"/>
            </w:rPr>
          </w:rPrChange>
        </w:rPr>
        <w:tab/>
      </w:r>
      <w:ins w:id="503" w:author="Pablo Blanco Peris" w:date="2017-05-24T18:35:00Z">
        <w:r w:rsidR="00EB4ED5" w:rsidRPr="00DE270F">
          <w:rPr>
            <w:rStyle w:val="nfasis"/>
            <w:rFonts w:ascii="Book Antiqua" w:hAnsi="Book Antiqua"/>
            <w:sz w:val="20"/>
            <w:rPrChange w:id="504" w:author="Pablo Blanco Peris" w:date="2017-05-24T18:41:00Z">
              <w:rPr>
                <w:rStyle w:val="nfasis"/>
              </w:rPr>
            </w:rPrChange>
          </w:rPr>
          <w:t>(</w:t>
        </w:r>
      </w:ins>
      <w:r w:rsidR="00AE7C7D" w:rsidRPr="00DE270F">
        <w:rPr>
          <w:rStyle w:val="nfasis"/>
          <w:rFonts w:ascii="Book Antiqua" w:hAnsi="Book Antiqua"/>
          <w:sz w:val="20"/>
          <w:rPrChange w:id="505" w:author="Pablo Blanco Peris" w:date="2017-05-24T18:41:00Z">
            <w:rPr>
              <w:rStyle w:val="nfasis"/>
            </w:rPr>
          </w:rPrChange>
        </w:rPr>
        <w:t>c</w:t>
      </w:r>
      <w:ins w:id="506" w:author="Pablo Blanco Peris" w:date="2017-05-24T18:35:00Z">
        <w:r w:rsidR="00EB4ED5" w:rsidRPr="00DE270F">
          <w:rPr>
            <w:rStyle w:val="nfasis"/>
            <w:rFonts w:ascii="Book Antiqua" w:hAnsi="Book Antiqua"/>
            <w:sz w:val="20"/>
            <w:rPrChange w:id="507" w:author="Pablo Blanco Peris" w:date="2017-05-24T18:41:00Z">
              <w:rPr>
                <w:rStyle w:val="nfasis"/>
              </w:rPr>
            </w:rPrChange>
          </w:rPr>
          <w:t>)</w:t>
        </w:r>
      </w:ins>
      <w:del w:id="508" w:author="Pablo Blanco Peris" w:date="2017-05-24T18:35:00Z">
        <w:r w:rsidR="00AE7C7D" w:rsidRPr="00DE270F" w:rsidDel="00EB4ED5">
          <w:rPr>
            <w:rStyle w:val="nfasis"/>
            <w:rFonts w:ascii="Book Antiqua" w:hAnsi="Book Antiqua"/>
            <w:sz w:val="20"/>
            <w:rPrChange w:id="509" w:author="Pablo Blanco Peris" w:date="2017-05-24T18:41:00Z">
              <w:rPr>
                <w:rStyle w:val="nfasis"/>
              </w:rPr>
            </w:rPrChange>
          </w:rPr>
          <w:delText>.</w:delText>
        </w:r>
      </w:del>
      <w:r w:rsidR="00AE7C7D" w:rsidRPr="00DE270F">
        <w:rPr>
          <w:rStyle w:val="nfasis"/>
          <w:rFonts w:ascii="Book Antiqua" w:hAnsi="Book Antiqua"/>
          <w:sz w:val="20"/>
          <w:rPrChange w:id="510"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pPr>
        <w:tabs>
          <w:tab w:val="left" w:pos="1792"/>
          <w:tab w:val="left" w:pos="6272"/>
        </w:tabs>
        <w:jc w:val="center"/>
        <w:rPr>
          <w:del w:id="511" w:author="Pablo Blanco Peris" w:date="2017-05-24T18:36:00Z"/>
          <w:rStyle w:val="nfasis"/>
          <w:rFonts w:ascii="Book Antiqua" w:hAnsi="Book Antiqua"/>
          <w:sz w:val="20"/>
          <w:rPrChange w:id="512" w:author="Pablo Blanco Peris" w:date="2017-05-24T18:42:00Z">
            <w:rPr>
              <w:del w:id="513" w:author="Pablo Blanco Peris" w:date="2017-05-24T18:36:00Z"/>
              <w:rStyle w:val="nfasis"/>
            </w:rPr>
          </w:rPrChange>
        </w:rPr>
        <w:pPrChange w:id="514" w:author="Pablo Blanco Peris" w:date="2017-05-24T18:42:00Z">
          <w:pPr>
            <w:tabs>
              <w:tab w:val="left" w:pos="1792"/>
              <w:tab w:val="left" w:pos="6272"/>
            </w:tabs>
          </w:pPr>
        </w:pPrChange>
      </w:pPr>
      <w:del w:id="515" w:author="Pablo Blanco Peris" w:date="2017-05-24T18:35:00Z">
        <w:r w:rsidRPr="00DE270F" w:rsidDel="00EB4ED5">
          <w:rPr>
            <w:rStyle w:val="nfasis"/>
            <w:rFonts w:ascii="Book Antiqua" w:hAnsi="Book Antiqua"/>
            <w:sz w:val="20"/>
            <w:rPrChange w:id="516" w:author="Pablo Blanco Peris" w:date="2017-05-24T18:42:00Z">
              <w:rPr>
                <w:rStyle w:val="nfasis"/>
              </w:rPr>
            </w:rPrChange>
          </w:rPr>
          <w:delText xml:space="preserve">Imagen </w:delText>
        </w:r>
      </w:del>
      <w:ins w:id="517" w:author="Pablo Blanco Peris" w:date="2017-05-24T18:35:00Z">
        <w:r w:rsidR="00EB4ED5" w:rsidRPr="00DE270F">
          <w:rPr>
            <w:rStyle w:val="nfasis"/>
            <w:rFonts w:ascii="Book Antiqua" w:hAnsi="Book Antiqua"/>
            <w:sz w:val="20"/>
            <w:rPrChange w:id="518" w:author="Pablo Blanco Peris" w:date="2017-05-24T18:42:00Z">
              <w:rPr>
                <w:rStyle w:val="nfasis"/>
              </w:rPr>
            </w:rPrChange>
          </w:rPr>
          <w:t xml:space="preserve">Figura </w:t>
        </w:r>
      </w:ins>
      <w:ins w:id="519" w:author="Pablo Blanco Peris" w:date="2017-05-24T18:34:00Z">
        <w:r w:rsidR="00EB4ED5" w:rsidRPr="00DE270F">
          <w:rPr>
            <w:rStyle w:val="nfasis"/>
            <w:rFonts w:ascii="Book Antiqua" w:hAnsi="Book Antiqua"/>
            <w:sz w:val="20"/>
            <w:rPrChange w:id="520" w:author="Pablo Blanco Peris" w:date="2017-05-24T18:42:00Z">
              <w:rPr>
                <w:rStyle w:val="nfasis"/>
              </w:rPr>
            </w:rPrChange>
          </w:rPr>
          <w:t>2</w:t>
        </w:r>
      </w:ins>
      <w:del w:id="521" w:author="Pablo Blanco Peris" w:date="2017-05-24T18:34:00Z">
        <w:r w:rsidRPr="00DE270F" w:rsidDel="00EB4ED5">
          <w:rPr>
            <w:rStyle w:val="nfasis"/>
            <w:rFonts w:ascii="Book Antiqua" w:hAnsi="Book Antiqua"/>
            <w:sz w:val="20"/>
            <w:rPrChange w:id="522" w:author="Pablo Blanco Peris" w:date="2017-05-24T18:42:00Z">
              <w:rPr>
                <w:rStyle w:val="nfasis"/>
              </w:rPr>
            </w:rPrChange>
          </w:rPr>
          <w:delText>1</w:delText>
        </w:r>
      </w:del>
      <w:r w:rsidRPr="00DE270F">
        <w:rPr>
          <w:rStyle w:val="nfasis"/>
          <w:rFonts w:ascii="Book Antiqua" w:hAnsi="Book Antiqua"/>
          <w:sz w:val="20"/>
          <w:rPrChange w:id="523" w:author="Pablo Blanco Peris" w:date="2017-05-24T18:42:00Z">
            <w:rPr>
              <w:rStyle w:val="nfasis"/>
            </w:rPr>
          </w:rPrChange>
        </w:rPr>
        <w:t>.3</w:t>
      </w:r>
      <w:del w:id="524" w:author="Pablo Blanco Peris" w:date="2017-05-24T18:34:00Z">
        <w:r w:rsidRPr="00DE270F" w:rsidDel="00EB4ED5">
          <w:rPr>
            <w:rStyle w:val="nfasis"/>
            <w:rFonts w:ascii="Book Antiqua" w:hAnsi="Book Antiqua"/>
            <w:sz w:val="20"/>
            <w:rPrChange w:id="525" w:author="Pablo Blanco Peris" w:date="2017-05-24T18:42:00Z">
              <w:rPr>
                <w:rStyle w:val="nfasis"/>
              </w:rPr>
            </w:rPrChange>
          </w:rPr>
          <w:delText>: La imagen 1 está manipulada, ya que en realidad es la mezcla de las imágenes 2 y 3.</w:delText>
        </w:r>
      </w:del>
      <w:ins w:id="526" w:author="Pablo Blanco Peris" w:date="2017-05-24T18:34:00Z">
        <w:r w:rsidR="00EB4ED5" w:rsidRPr="00DE270F">
          <w:rPr>
            <w:rStyle w:val="nfasis"/>
            <w:rFonts w:ascii="Book Antiqua" w:hAnsi="Book Antiqua"/>
            <w:sz w:val="20"/>
            <w:rPrChange w:id="527" w:author="Pablo Blanco Peris" w:date="2017-05-24T18:42:00Z">
              <w:rPr>
                <w:rStyle w:val="nfasis"/>
              </w:rPr>
            </w:rPrChange>
          </w:rPr>
          <w:t>: Ejemplo de empalme de imágenes.</w:t>
        </w:r>
      </w:ins>
    </w:p>
    <w:p w14:paraId="4499C8E2" w14:textId="77777777" w:rsidR="00EB4ED5" w:rsidRDefault="00EB4ED5">
      <w:pPr>
        <w:tabs>
          <w:tab w:val="left" w:pos="1792"/>
          <w:tab w:val="left" w:pos="6272"/>
        </w:tabs>
        <w:jc w:val="center"/>
        <w:rPr>
          <w:rStyle w:val="nfasis"/>
          <w:i w:val="0"/>
        </w:rPr>
        <w:pPrChange w:id="528" w:author="Pablo Blanco Peris" w:date="2017-05-24T18:42:00Z">
          <w:pPr/>
        </w:pPrChange>
      </w:pPr>
    </w:p>
    <w:p w14:paraId="5ABC55F9" w14:textId="77777777" w:rsidR="00EB4ED5" w:rsidRDefault="00EB4ED5" w:rsidP="00E022D8">
      <w:pPr>
        <w:jc w:val="center"/>
        <w:rPr>
          <w:ins w:id="529" w:author="Pablo Blanco Peris" w:date="2017-05-24T18:36:00Z"/>
          <w:rStyle w:val="nfasis"/>
          <w:i w:val="0"/>
        </w:rPr>
      </w:pPr>
    </w:p>
    <w:p w14:paraId="063B236D" w14:textId="77777777" w:rsidR="00EB4ED5" w:rsidRDefault="00EB4ED5" w:rsidP="00E022D8">
      <w:pPr>
        <w:jc w:val="center"/>
        <w:rPr>
          <w:ins w:id="530" w:author="Pablo Blanco Peris" w:date="2017-05-24T18:36:00Z"/>
          <w:rStyle w:val="nfasis"/>
          <w:i w:val="0"/>
        </w:rPr>
      </w:pPr>
    </w:p>
    <w:p w14:paraId="25CACAA4" w14:textId="77777777" w:rsidR="00EB4ED5" w:rsidRDefault="00EB4ED5" w:rsidP="00E022D8">
      <w:pPr>
        <w:jc w:val="center"/>
        <w:rPr>
          <w:ins w:id="531" w:author="Pablo Blanco Peris" w:date="2017-05-24T18:36:00Z"/>
          <w:rStyle w:val="nfasis"/>
          <w:i w:val="0"/>
        </w:rPr>
      </w:pPr>
    </w:p>
    <w:p w14:paraId="6FCCB856" w14:textId="77777777" w:rsidR="00EB4ED5" w:rsidRDefault="00EB4ED5" w:rsidP="00E022D8">
      <w:pPr>
        <w:jc w:val="center"/>
        <w:rPr>
          <w:ins w:id="532" w:author="Pablo Blanco Peris" w:date="2017-05-24T18:36:00Z"/>
          <w:rStyle w:val="nfasis"/>
          <w:i w:val="0"/>
        </w:rPr>
      </w:pPr>
    </w:p>
    <w:p w14:paraId="1BC8B561" w14:textId="453AA5D3" w:rsidR="00EB4ED5" w:rsidRPr="00AE5D3A" w:rsidRDefault="00AE5D3A">
      <w:pPr>
        <w:jc w:val="both"/>
        <w:rPr>
          <w:ins w:id="533" w:author="Pablo Blanco Peris" w:date="2017-05-24T18:36:00Z"/>
          <w:rStyle w:val="nfasis"/>
          <w:rFonts w:ascii="Book Antiqua" w:hAnsi="Book Antiqua"/>
          <w:i w:val="0"/>
          <w:rPrChange w:id="534" w:author="Pablo Blanco Peris" w:date="2017-05-24T18:38:00Z">
            <w:rPr>
              <w:ins w:id="535" w:author="Pablo Blanco Peris" w:date="2017-05-24T18:36:00Z"/>
              <w:rStyle w:val="nfasis"/>
              <w:i w:val="0"/>
            </w:rPr>
          </w:rPrChange>
        </w:rPr>
        <w:pPrChange w:id="536" w:author="Pablo Blanco Peris" w:date="2017-05-24T18:38:00Z">
          <w:pPr>
            <w:jc w:val="center"/>
          </w:pPr>
        </w:pPrChange>
      </w:pPr>
      <w:ins w:id="537"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538" w:author="Pablo Blanco Peris" w:date="2017-05-24T18:39:00Z">
        <w:r>
          <w:rPr>
            <w:rStyle w:val="nfasis"/>
            <w:rFonts w:ascii="Book Antiqua" w:hAnsi="Book Antiqua"/>
            <w:i w:val="0"/>
          </w:rPr>
          <w:t>las</w:t>
        </w:r>
      </w:ins>
      <w:ins w:id="539" w:author="Pablo Blanco Peris" w:date="2017-05-24T18:38:00Z">
        <w:r>
          <w:rPr>
            <w:rStyle w:val="nfasis"/>
            <w:rFonts w:ascii="Book Antiqua" w:hAnsi="Book Antiqua"/>
            <w:i w:val="0"/>
          </w:rPr>
          <w:t xml:space="preserve"> personas que aparecen</w:t>
        </w:r>
      </w:ins>
      <w:ins w:id="540" w:author="Pablo Blanco Peris" w:date="2017-05-24T18:39:00Z">
        <w:r>
          <w:rPr>
            <w:rStyle w:val="nfasis"/>
            <w:rFonts w:ascii="Book Antiqua" w:hAnsi="Book Antiqua"/>
            <w:i w:val="0"/>
          </w:rPr>
          <w:t xml:space="preserve"> detrás del hombre que está en primer plano</w:t>
        </w:r>
      </w:ins>
      <w:ins w:id="541"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542" w:author="Pablo Blanco Peris" w:date="2017-05-24T18:36:00Z"/>
          <w:rStyle w:val="nfasis"/>
          <w:i w:val="0"/>
        </w:rPr>
      </w:pPr>
    </w:p>
    <w:p w14:paraId="089F21FC" w14:textId="77777777" w:rsidR="00EB4ED5" w:rsidRDefault="00EB4ED5" w:rsidP="00E022D8">
      <w:pPr>
        <w:jc w:val="center"/>
        <w:rPr>
          <w:ins w:id="543" w:author="Pablo Blanco Peris" w:date="2017-05-24T18:36:00Z"/>
          <w:rStyle w:val="nfasis"/>
          <w:i w:val="0"/>
        </w:rPr>
      </w:pPr>
    </w:p>
    <w:p w14:paraId="5BE76855" w14:textId="77777777" w:rsidR="00EB4ED5" w:rsidRDefault="00EB4ED5" w:rsidP="00E022D8">
      <w:pPr>
        <w:jc w:val="center"/>
        <w:rPr>
          <w:ins w:id="544"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545" w:author="Pablo Blanco Peris" w:date="2017-05-24T18:42:00Z">
            <w:rPr>
              <w:rStyle w:val="nfasis"/>
              <w:i w:val="0"/>
            </w:rPr>
          </w:rPrChange>
        </w:rPr>
      </w:pPr>
      <w:ins w:id="546" w:author="Pablo Blanco Peris" w:date="2017-05-24T18:36:00Z">
        <w:r w:rsidRPr="00DE270F">
          <w:rPr>
            <w:rStyle w:val="nfasis"/>
            <w:rFonts w:ascii="Book Antiqua" w:hAnsi="Book Antiqua"/>
            <w:sz w:val="20"/>
            <w:rPrChange w:id="547" w:author="Pablo Blanco Peris" w:date="2017-05-24T18:42:00Z">
              <w:rPr>
                <w:rStyle w:val="nfasis"/>
              </w:rPr>
            </w:rPrChange>
          </w:rPr>
          <w:t>(</w:t>
        </w:r>
      </w:ins>
      <w:r w:rsidR="008A19B5" w:rsidRPr="00DE270F">
        <w:rPr>
          <w:rStyle w:val="nfasis"/>
          <w:rFonts w:ascii="Book Antiqua" w:hAnsi="Book Antiqua"/>
          <w:sz w:val="20"/>
          <w:rPrChange w:id="548" w:author="Pablo Blanco Peris" w:date="2017-05-24T18:42:00Z">
            <w:rPr>
              <w:rStyle w:val="nfasis"/>
            </w:rPr>
          </w:rPrChange>
        </w:rPr>
        <w:t>a</w:t>
      </w:r>
      <w:ins w:id="549" w:author="Pablo Blanco Peris" w:date="2017-05-24T18:36:00Z">
        <w:r w:rsidRPr="00DE270F">
          <w:rPr>
            <w:rStyle w:val="nfasis"/>
            <w:rFonts w:ascii="Book Antiqua" w:hAnsi="Book Antiqua"/>
            <w:sz w:val="20"/>
            <w:rPrChange w:id="550" w:author="Pablo Blanco Peris" w:date="2017-05-24T18:42:00Z">
              <w:rPr>
                <w:rStyle w:val="nfasis"/>
              </w:rPr>
            </w:rPrChange>
          </w:rPr>
          <w:t>)</w:t>
        </w:r>
      </w:ins>
      <w:r w:rsidR="008A19B5" w:rsidRPr="00DE270F">
        <w:rPr>
          <w:rStyle w:val="nfasis"/>
          <w:rFonts w:ascii="Book Antiqua" w:hAnsi="Book Antiqua"/>
          <w:sz w:val="20"/>
          <w:rPrChange w:id="551" w:author="Pablo Blanco Peris" w:date="2017-05-24T18:42:00Z">
            <w:rPr>
              <w:rStyle w:val="nfasis"/>
            </w:rPr>
          </w:rPrChange>
        </w:rPr>
        <w:tab/>
      </w:r>
      <w:ins w:id="552" w:author="Pablo Blanco Peris" w:date="2017-05-24T18:36:00Z">
        <w:r w:rsidRPr="00DE270F">
          <w:rPr>
            <w:rStyle w:val="nfasis"/>
            <w:rFonts w:ascii="Book Antiqua" w:hAnsi="Book Antiqua"/>
            <w:sz w:val="20"/>
            <w:rPrChange w:id="553" w:author="Pablo Blanco Peris" w:date="2017-05-24T18:42:00Z">
              <w:rPr>
                <w:rStyle w:val="nfasis"/>
              </w:rPr>
            </w:rPrChange>
          </w:rPr>
          <w:t>(</w:t>
        </w:r>
      </w:ins>
      <w:r w:rsidR="008A19B5" w:rsidRPr="00DE270F">
        <w:rPr>
          <w:rStyle w:val="nfasis"/>
          <w:rFonts w:ascii="Book Antiqua" w:hAnsi="Book Antiqua"/>
          <w:sz w:val="20"/>
          <w:rPrChange w:id="554" w:author="Pablo Blanco Peris" w:date="2017-05-24T18:42:00Z">
            <w:rPr>
              <w:rStyle w:val="nfasis"/>
            </w:rPr>
          </w:rPrChange>
        </w:rPr>
        <w:t>b</w:t>
      </w:r>
      <w:ins w:id="555" w:author="Pablo Blanco Peris" w:date="2017-05-24T18:36:00Z">
        <w:r w:rsidRPr="00DE270F">
          <w:rPr>
            <w:rStyle w:val="nfasis"/>
            <w:rFonts w:ascii="Book Antiqua" w:hAnsi="Book Antiqua"/>
            <w:sz w:val="20"/>
            <w:rPrChange w:id="556" w:author="Pablo Blanco Peris" w:date="2017-05-24T18:42:00Z">
              <w:rPr>
                <w:rStyle w:val="nfasis"/>
              </w:rPr>
            </w:rPrChange>
          </w:rPr>
          <w:t>)</w:t>
        </w:r>
      </w:ins>
    </w:p>
    <w:p w14:paraId="422B24BD" w14:textId="77777777" w:rsidR="00EB4ED5" w:rsidRPr="00DE270F" w:rsidRDefault="00EB4ED5">
      <w:pPr>
        <w:tabs>
          <w:tab w:val="left" w:pos="2336"/>
          <w:tab w:val="left" w:pos="5744"/>
        </w:tabs>
        <w:jc w:val="center"/>
        <w:rPr>
          <w:ins w:id="557" w:author="Pablo Blanco Peris" w:date="2017-05-24T18:36:00Z"/>
          <w:rStyle w:val="nfasis"/>
          <w:rFonts w:ascii="Book Antiqua" w:hAnsi="Book Antiqua"/>
          <w:sz w:val="20"/>
          <w:rPrChange w:id="558" w:author="Pablo Blanco Peris" w:date="2017-05-24T18:42:00Z">
            <w:rPr>
              <w:ins w:id="559" w:author="Pablo Blanco Peris" w:date="2017-05-24T18:36:00Z"/>
              <w:rStyle w:val="nfasis"/>
            </w:rPr>
          </w:rPrChange>
        </w:rPr>
        <w:pPrChange w:id="560" w:author="Pablo Blanco Peris" w:date="2017-05-24T18:53:00Z">
          <w:pPr>
            <w:tabs>
              <w:tab w:val="left" w:pos="2336"/>
              <w:tab w:val="left" w:pos="5744"/>
            </w:tabs>
          </w:pPr>
        </w:pPrChange>
      </w:pPr>
      <w:ins w:id="561" w:author="Pablo Blanco Peris" w:date="2017-05-24T18:36:00Z">
        <w:r w:rsidRPr="00DE270F">
          <w:rPr>
            <w:rStyle w:val="nfasis"/>
            <w:rFonts w:ascii="Book Antiqua" w:hAnsi="Book Antiqua"/>
            <w:sz w:val="20"/>
            <w:rPrChange w:id="562"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pPr>
        <w:pStyle w:val="Estilo12ptPrimeralnea05cm"/>
        <w:ind w:firstLine="0"/>
        <w:rPr>
          <w:ins w:id="563" w:author="Pablo Blanco Peris" w:date="2017-05-24T18:39:00Z"/>
          <w:rStyle w:val="nfasis"/>
          <w:sz w:val="20"/>
          <w:rPrChange w:id="564" w:author="Pablo Blanco Peris" w:date="2017-05-24T18:42:00Z">
            <w:rPr>
              <w:ins w:id="565" w:author="Pablo Blanco Peris" w:date="2017-05-24T18:39:00Z"/>
              <w:rStyle w:val="nfasis"/>
              <w:rFonts w:ascii="Times New Roman" w:hAnsi="Times New Roman"/>
              <w:szCs w:val="24"/>
              <w:lang w:val="es-ES"/>
            </w:rPr>
          </w:rPrChange>
        </w:rPr>
        <w:pPrChange w:id="566" w:author="Pablo Blanco Peris" w:date="2017-05-24T18:39:00Z">
          <w:pPr>
            <w:pStyle w:val="Estilo12ptPrimeralnea05cm"/>
          </w:pPr>
        </w:pPrChange>
      </w:pPr>
    </w:p>
    <w:p w14:paraId="52664098" w14:textId="25CD3970" w:rsidR="00E022D8" w:rsidRPr="00BB641D" w:rsidDel="00AE5D3A" w:rsidRDefault="00E022D8">
      <w:pPr>
        <w:tabs>
          <w:tab w:val="left" w:pos="2336"/>
          <w:tab w:val="left" w:pos="5744"/>
        </w:tabs>
        <w:rPr>
          <w:del w:id="567" w:author="Pablo Blanco Peris" w:date="2017-05-24T18:39:00Z"/>
          <w:rStyle w:val="nfasis"/>
          <w:rFonts w:ascii="Book Antiqua" w:hAnsi="Book Antiqua"/>
          <w:szCs w:val="20"/>
          <w:lang w:val="es-ES_tradnl"/>
        </w:rPr>
      </w:pPr>
      <w:del w:id="568"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pPr>
        <w:pStyle w:val="Estilo12ptPrimeralnea05cm"/>
        <w:ind w:firstLine="0"/>
        <w:rPr>
          <w:iCs/>
        </w:rPr>
        <w:pPrChange w:id="569"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570" w:author="Pablo Blanco Peris" w:date="2017-05-24T18:40:00Z">
        <w:r w:rsidDel="00AE5D3A">
          <w:rPr>
            <w:iCs/>
          </w:rPr>
          <w:delText xml:space="preserve">acabo </w:delText>
        </w:r>
      </w:del>
      <w:ins w:id="571" w:author="Pablo Blanco Peris" w:date="2017-05-24T18:40:00Z">
        <w:r w:rsidR="00AE5D3A">
          <w:rPr>
            <w:iCs/>
          </w:rPr>
          <w:t xml:space="preserve">acabado </w:t>
        </w:r>
      </w:ins>
      <w:r>
        <w:rPr>
          <w:iCs/>
        </w:rPr>
        <w:t xml:space="preserve">final tiene una calidad muy alta que hace </w:t>
      </w:r>
      <w:del w:id="572" w:author="Pablo Blanco Peris" w:date="2017-05-24T18:40:00Z">
        <w:r w:rsidR="00E022D8" w:rsidRPr="00C61687" w:rsidDel="00AE5D3A">
          <w:rPr>
            <w:iCs/>
          </w:rPr>
          <w:delText xml:space="preserve">imposible </w:delText>
        </w:r>
      </w:del>
      <w:ins w:id="573" w:author="Pablo Blanco Peris" w:date="2017-05-24T18:40:00Z">
        <w:r w:rsidR="00AE5D3A">
          <w:rPr>
            <w:iCs/>
          </w:rPr>
          <w:t>prácticamente imposible</w:t>
        </w:r>
      </w:ins>
      <w:del w:id="574"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575" w:author="Pablo Blanco Peris" w:date="2017-05-24T18:55:00Z"/>
          <w:bCs/>
          <w:smallCaps w:val="0"/>
        </w:rPr>
      </w:pPr>
      <w:bookmarkStart w:id="576" w:name="_Toc476940440"/>
      <w:bookmarkStart w:id="577" w:name="_Toc483414138"/>
      <w:del w:id="578" w:author="Pablo Blanco Peris" w:date="2017-05-24T18:55:00Z">
        <w:r w:rsidRPr="00C61687" w:rsidDel="008F6738">
          <w:rPr>
            <w:bCs/>
            <w:smallCaps w:val="0"/>
          </w:rPr>
          <w:delText>ANÁLISIS FORENSE DE IMÁGENES DIGITALES</w:delText>
        </w:r>
        <w:bookmarkEnd w:id="576"/>
        <w:bookmarkEnd w:id="577"/>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579" w:name="_Toc476940441"/>
      <w:bookmarkStart w:id="580" w:name="_Toc483414139"/>
      <w:r w:rsidRPr="00C61687">
        <w:rPr>
          <w:bCs/>
        </w:rPr>
        <w:t>Formación de una imagen digital</w:t>
      </w:r>
      <w:bookmarkEnd w:id="579"/>
      <w:bookmarkEnd w:id="580"/>
    </w:p>
    <w:p w14:paraId="685D9F88" w14:textId="77777777" w:rsidR="00E022D8" w:rsidRPr="00C61687" w:rsidRDefault="00E022D8" w:rsidP="00E022D8">
      <w:pPr>
        <w:pStyle w:val="Estilo12ptPrimeralnea05cm"/>
        <w:rPr>
          <w:iCs/>
        </w:rPr>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rsidP="00E022D8">
      <w:pPr>
        <w:pStyle w:val="Estilo12ptPrimeralnea05cm"/>
        <w:rPr>
          <w:iCs/>
        </w:rPr>
      </w:pPr>
      <w:r w:rsidRPr="00C61687">
        <w:rPr>
          <w:iCs/>
        </w:rPr>
        <w:t>Las cámaras fotográficas están formadas por varios componentes: un sistema de lentes, un grupo de filtros, una matriz de filtro de colores o CFA</w:t>
      </w:r>
      <w:del w:id="581" w:author="Pablo Blanco Peris" w:date="2017-05-24T18:43:00Z">
        <w:r w:rsidRPr="00C61687" w:rsidDel="00DE270F">
          <w:rPr>
            <w:iCs/>
          </w:rPr>
          <w:delText xml:space="preserve"> (“Color Filter Array”)</w:delText>
        </w:r>
      </w:del>
      <w:r w:rsidRPr="00C61687">
        <w:rPr>
          <w:iCs/>
        </w:rPr>
        <w:t>, un sensor de imagen y un procesador de imagen, al cuál se le llama</w:t>
      </w:r>
      <w:del w:id="582" w:author="Pablo Blanco Peris" w:date="2017-05-24T18:43:00Z">
        <w:r w:rsidRPr="00C61687" w:rsidDel="00DE270F">
          <w:rPr>
            <w:iCs/>
          </w:rPr>
          <w:delText xml:space="preserve"> “</w:delText>
        </w:r>
      </w:del>
      <w:del w:id="583" w:author="Pablo Blanco Peris" w:date="2017-05-24T18:42:00Z">
        <w:r w:rsidRPr="00C61687" w:rsidDel="00DE270F">
          <w:rPr>
            <w:iCs/>
          </w:rPr>
          <w:delText>Digital Image Processor”</w:delText>
        </w:r>
      </w:del>
      <w:r w:rsidRPr="00C61687">
        <w:rPr>
          <w:iCs/>
        </w:rPr>
        <w:t xml:space="preserve"> </w:t>
      </w:r>
      <w:del w:id="584" w:author="Pablo Blanco Peris" w:date="2017-05-24T18:43:00Z">
        <w:r w:rsidRPr="00C61687" w:rsidDel="00DE270F">
          <w:rPr>
            <w:iCs/>
          </w:rPr>
          <w:delText>(</w:delText>
        </w:r>
      </w:del>
      <w:r w:rsidRPr="00C61687">
        <w:rPr>
          <w:iCs/>
        </w:rPr>
        <w:t>DIP</w:t>
      </w:r>
      <w:del w:id="585" w:author="Pablo Blanco Peris" w:date="2017-05-24T18:43:00Z">
        <w:r w:rsidRPr="00C61687" w:rsidDel="00DE270F">
          <w:rPr>
            <w:iCs/>
          </w:rPr>
          <w:delText>)</w:delText>
        </w:r>
      </w:del>
      <w:r w:rsidRPr="00C61687">
        <w:rPr>
          <w:iCs/>
        </w:rPr>
        <w:t>.</w:t>
      </w:r>
    </w:p>
    <w:p w14:paraId="1905A393" w14:textId="77777777" w:rsidR="00E022D8" w:rsidRPr="00C61687" w:rsidRDefault="00E022D8" w:rsidP="00E022D8">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77777777" w:rsidR="00E022D8" w:rsidRPr="00C61687" w:rsidRDefault="00E022D8" w:rsidP="00E022D8">
      <w:pPr>
        <w:pStyle w:val="Estilo12ptPrimeralnea05cm"/>
        <w:numPr>
          <w:ilvl w:val="0"/>
          <w:numId w:val="21"/>
        </w:numPr>
        <w:rPr>
          <w:iCs/>
        </w:rPr>
      </w:pPr>
      <w:r w:rsidRPr="00C61687">
        <w:rPr>
          <w:iCs/>
        </w:rPr>
        <w:t>Finalmente, la imagen generada por el procesador se comprime.</w:t>
      </w:r>
    </w:p>
    <w:p w14:paraId="027A9F06" w14:textId="77777777" w:rsidR="00E022D8" w:rsidRPr="00C61687" w:rsidRDefault="00E022D8" w:rsidP="00E022D8">
      <w:pPr>
        <w:pStyle w:val="Estilo12ptPrimeralnea05cm"/>
        <w:rPr>
          <w:iCs/>
        </w:rPr>
      </w:pPr>
      <w:r>
        <w:rPr>
          <w:iCs/>
        </w:rPr>
        <w:t>L</w:t>
      </w:r>
      <w:r w:rsidRPr="00C61687">
        <w:rPr>
          <w:iCs/>
        </w:rPr>
        <w:t xml:space="preserve">os pasos descritos anteriormente sobre la estructura básica de la formación de la imagen se describen en la siguiente figura de manera sencilla y gráfica, dónde se puede apreciar de manera notable el cambio desde la escena inicial </w:t>
      </w:r>
      <w:r w:rsidRPr="00C61687">
        <w:rPr>
          <w:iCs/>
        </w:rPr>
        <w:lastRenderedPageBreak/>
        <w:t>hasta la imagen final.</w:t>
      </w:r>
    </w:p>
    <w:p w14:paraId="35335490" w14:textId="77777777" w:rsidR="00E022D8" w:rsidRPr="002E1352" w:rsidRDefault="00E022D8" w:rsidP="00E022D8"/>
    <w:p w14:paraId="0D3FF8AD" w14:textId="77777777" w:rsidR="00E022D8" w:rsidRDefault="00E022D8" w:rsidP="00E022D8">
      <w:pPr>
        <w:widowControl w:val="0"/>
        <w:autoSpaceDE w:val="0"/>
        <w:autoSpaceDN w:val="0"/>
        <w:adjustRightInd w:val="0"/>
        <w:spacing w:line="280" w:lineRule="atLeast"/>
        <w:rPr>
          <w:rFonts w:ascii="Times" w:hAnsi="Times" w:cs="Times"/>
        </w:rPr>
      </w:pPr>
      <w:r>
        <w:rPr>
          <w:rFonts w:ascii="Times" w:hAnsi="Times" w:cs="Times"/>
          <w:noProof/>
          <w:lang w:val="es-ES_tradnl" w:eastAsia="es-ES_tradnl"/>
        </w:rPr>
        <w:drawing>
          <wp:inline distT="0" distB="0" distL="0" distR="0" wp14:anchorId="7630F797" wp14:editId="4F975217">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r>
        <w:rPr>
          <w:rFonts w:ascii="Times" w:hAnsi="Times" w:cs="Times"/>
        </w:rPr>
        <w:t xml:space="preserve"> </w:t>
      </w:r>
    </w:p>
    <w:p w14:paraId="6A33BF97" w14:textId="77777777" w:rsidR="00E022D8" w:rsidRDefault="00E022D8" w:rsidP="00E022D8">
      <w:pPr>
        <w:jc w:val="center"/>
        <w:rPr>
          <w:rStyle w:val="nfasis"/>
        </w:rPr>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77777777" w:rsidR="00E022D8" w:rsidRPr="00401EA5" w:rsidRDefault="00E022D8" w:rsidP="00E022D8">
      <w:pPr>
        <w:jc w:val="center"/>
        <w:rPr>
          <w:i/>
          <w:iCs/>
        </w:rPr>
      </w:pPr>
    </w:p>
    <w:p w14:paraId="618410E3" w14:textId="77777777" w:rsidR="00E022D8" w:rsidRPr="00C95908" w:rsidRDefault="00E022D8" w:rsidP="00E022D8">
      <w:pPr>
        <w:pStyle w:val="Ttulo2"/>
        <w:numPr>
          <w:ilvl w:val="1"/>
          <w:numId w:val="19"/>
        </w:numPr>
        <w:ind w:left="720" w:hanging="720"/>
        <w:rPr>
          <w:bCs/>
        </w:rPr>
      </w:pPr>
      <w:bookmarkStart w:id="586" w:name="_Toc476940442"/>
      <w:bookmarkStart w:id="587" w:name="_Toc483414140"/>
      <w:r w:rsidRPr="00C95908">
        <w:rPr>
          <w:bCs/>
        </w:rPr>
        <w:t>Filtros de color</w:t>
      </w:r>
      <w:bookmarkEnd w:id="586"/>
      <w:bookmarkEnd w:id="587"/>
    </w:p>
    <w:p w14:paraId="2288CA41" w14:textId="77777777" w:rsidR="00E022D8" w:rsidRPr="00C61687" w:rsidRDefault="00E022D8" w:rsidP="00E022D8">
      <w:pPr>
        <w:pStyle w:val="Estilo12ptPrimeralnea05cm"/>
        <w:rPr>
          <w:iCs/>
        </w:rPr>
      </w:pPr>
      <w:r w:rsidRPr="00C61687">
        <w:rPr>
          <w:iCs/>
        </w:rPr>
        <w:t>Respecto a la matriz de filtros de color, o, CFA, es un componente que se encuentra sobre el sensor monocromo, y su función es adquirir la información del color de la escena.</w:t>
      </w:r>
    </w:p>
    <w:p w14:paraId="74C3E7C4" w14:textId="77777777" w:rsidR="00E022D8" w:rsidRPr="00C61687" w:rsidRDefault="00E022D8" w:rsidP="00E022D8">
      <w:pPr>
        <w:pStyle w:val="Estilo12ptPrimeralnea05cm"/>
        <w:rPr>
          <w:iCs/>
        </w:rPr>
      </w:pPr>
      <w:r w:rsidRPr="00C61687">
        <w:rPr>
          <w:iCs/>
        </w:rPr>
        <w:t>La intensidad de la luz que pasa por cada una de las celdas forma una imagen en escala de grises y, dependiendo de la configuración del filtro CFA, se interpreta como una imagen a color.</w:t>
      </w:r>
    </w:p>
    <w:p w14:paraId="1A9F4756" w14:textId="77777777" w:rsidR="00E022D8" w:rsidRDefault="00E022D8" w:rsidP="00E022D8"/>
    <w:p w14:paraId="6B806EE7" w14:textId="77777777" w:rsidR="00E022D8" w:rsidRDefault="00E022D8" w:rsidP="00E022D8">
      <w:pPr>
        <w:ind w:left="1416"/>
      </w:pPr>
      <w:r>
        <w:rPr>
          <w:noProof/>
          <w:lang w:val="es-ES_tradnl" w:eastAsia="es-ES_tradnl"/>
        </w:rPr>
        <w:lastRenderedPageBreak/>
        <w:drawing>
          <wp:inline distT="0" distB="0" distL="0" distR="0" wp14:anchorId="7B352E78" wp14:editId="4244A3EF">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r>
        <w:t xml:space="preserve"> </w:t>
      </w:r>
    </w:p>
    <w:p w14:paraId="392B8AC1" w14:textId="77777777" w:rsidR="00E022D8" w:rsidRPr="00253CDD" w:rsidRDefault="00E022D8" w:rsidP="00E022D8">
      <w:pPr>
        <w:jc w:val="center"/>
        <w:rPr>
          <w:rStyle w:val="nfasis"/>
        </w:rPr>
      </w:pPr>
      <w:r>
        <w:rPr>
          <w:rStyle w:val="nfasis"/>
        </w:rPr>
        <w:t>Figura 1.2: Matriz de color de filtros (CFA)</w:t>
      </w:r>
    </w:p>
    <w:p w14:paraId="5676EB40" w14:textId="77777777" w:rsidR="00E022D8" w:rsidRPr="00554733" w:rsidRDefault="00E022D8" w:rsidP="00E022D8"/>
    <w:p w14:paraId="2B2BC7A0" w14:textId="77777777" w:rsidR="00E022D8" w:rsidRPr="00C61687" w:rsidRDefault="00E022D8" w:rsidP="00E022D8">
      <w:pPr>
        <w:pStyle w:val="Estilo12ptPrimeralnea05cm"/>
        <w:rPr>
          <w:iCs/>
        </w:rPr>
      </w:pPr>
      <w:r w:rsidRPr="00C61687">
        <w:rPr>
          <w:iCs/>
        </w:rPr>
        <w:t>En este punto se realiza el proceso de la interpolación cromática para obtener los valores de los colores restantes.</w:t>
      </w:r>
    </w:p>
    <w:p w14:paraId="499602A4" w14:textId="57288800" w:rsidR="00E022D8" w:rsidRPr="00C61687" w:rsidRDefault="00E022D8" w:rsidP="00E022D8">
      <w:pPr>
        <w:pStyle w:val="Estilo12ptPrimeralnea05cm"/>
        <w:rPr>
          <w:iCs/>
        </w:rPr>
      </w:pPr>
      <w:r w:rsidRPr="00C61687">
        <w:rPr>
          <w:iCs/>
        </w:rPr>
        <w:t>Generalmente, las cámaras usan el modelo</w:t>
      </w:r>
      <w:ins w:id="588" w:author="Pablo Blanco Peris" w:date="2017-05-24T18:46:00Z">
        <w:r w:rsidR="00DE270F">
          <w:rPr>
            <w:iCs/>
          </w:rPr>
          <w:t xml:space="preserve"> </w:t>
        </w:r>
      </w:ins>
      <w:del w:id="589" w:author="Pablo Blanco Peris" w:date="2017-05-24T18:46:00Z">
        <w:r w:rsidRPr="00C61687" w:rsidDel="00DE270F">
          <w:rPr>
            <w:iCs/>
          </w:rPr>
          <w:delText xml:space="preserve"> Green-Red-Green-Blue (</w:delText>
        </w:r>
      </w:del>
      <w:r w:rsidRPr="00C61687">
        <w:rPr>
          <w:iCs/>
        </w:rPr>
        <w:t>GRGB</w:t>
      </w:r>
      <w:del w:id="590" w:author="Pablo Blanco Peris" w:date="2017-05-24T18:46:00Z">
        <w:r w:rsidRPr="00C61687" w:rsidDel="00DE270F">
          <w:rPr>
            <w:iCs/>
          </w:rPr>
          <w:delText>)</w:delText>
        </w:r>
      </w:del>
      <w:r w:rsidRPr="00C61687">
        <w:rPr>
          <w:iCs/>
        </w:rPr>
        <w:t xml:space="preserve">. Pero hay varias alternativas de filtros CFA: </w:t>
      </w:r>
      <w:del w:id="591" w:author="Pablo Blanco Peris" w:date="2017-05-24T18:45:00Z">
        <w:r w:rsidRPr="00C61687" w:rsidDel="00DE270F">
          <w:rPr>
            <w:iCs/>
          </w:rPr>
          <w:delText>Cyan-Yellow-Yellow-Magenta (</w:delText>
        </w:r>
      </w:del>
      <w:r w:rsidRPr="00C61687">
        <w:rPr>
          <w:iCs/>
        </w:rPr>
        <w:t>CYYM</w:t>
      </w:r>
      <w:del w:id="592" w:author="Pablo Blanco Peris" w:date="2017-05-24T18:45:00Z">
        <w:r w:rsidRPr="00C61687" w:rsidDel="00DE270F">
          <w:rPr>
            <w:iCs/>
          </w:rPr>
          <w:delText>)</w:delText>
        </w:r>
      </w:del>
      <w:r w:rsidRPr="00C61687">
        <w:rPr>
          <w:iCs/>
        </w:rPr>
        <w:t xml:space="preserve">, </w:t>
      </w:r>
      <w:del w:id="593" w:author="Pablo Blanco Peris" w:date="2017-05-24T18:45:00Z">
        <w:r w:rsidRPr="00C61687" w:rsidDel="00DE270F">
          <w:rPr>
            <w:iCs/>
          </w:rPr>
          <w:delText>Red-Green-Blue-Emerland (</w:delText>
        </w:r>
      </w:del>
      <w:r w:rsidRPr="00C61687">
        <w:rPr>
          <w:iCs/>
        </w:rPr>
        <w:t>RGBE</w:t>
      </w:r>
      <w:ins w:id="594" w:author="Pablo Blanco Peris" w:date="2017-05-24T18:45:00Z">
        <w:r w:rsidR="00DE270F">
          <w:rPr>
            <w:iCs/>
          </w:rPr>
          <w:t xml:space="preserve"> o</w:t>
        </w:r>
      </w:ins>
      <w:del w:id="595" w:author="Pablo Blanco Peris" w:date="2017-05-24T18:45:00Z">
        <w:r w:rsidRPr="00C61687" w:rsidDel="00DE270F">
          <w:rPr>
            <w:iCs/>
          </w:rPr>
          <w:delText>)</w:delText>
        </w:r>
      </w:del>
      <w:r w:rsidRPr="00C61687">
        <w:rPr>
          <w:iCs/>
        </w:rPr>
        <w:t xml:space="preserve"> </w:t>
      </w:r>
      <w:del w:id="596" w:author="Pablo Blanco Peris" w:date="2017-05-24T18:45:00Z">
        <w:r w:rsidRPr="00C61687" w:rsidDel="00DE270F">
          <w:rPr>
            <w:iCs/>
          </w:rPr>
          <w:delText>y Cyan-Magenta-Yellow (</w:delText>
        </w:r>
      </w:del>
      <w:r w:rsidRPr="00C61687">
        <w:rPr>
          <w:iCs/>
        </w:rPr>
        <w:t>CMY</w:t>
      </w:r>
      <w:del w:id="597"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598" w:name="_Toc476940443"/>
      <w:bookmarkStart w:id="599" w:name="_Toc483414141"/>
      <w:r w:rsidRPr="00C95908">
        <w:rPr>
          <w:bCs/>
        </w:rPr>
        <w:t>Tipos de sensores</w:t>
      </w:r>
      <w:bookmarkEnd w:id="598"/>
      <w:bookmarkEnd w:id="599"/>
    </w:p>
    <w:p w14:paraId="0ADFDD24" w14:textId="77777777" w:rsidR="00E022D8" w:rsidRDefault="00E022D8" w:rsidP="00E022D8"/>
    <w:p w14:paraId="493361C7" w14:textId="77777777" w:rsidR="00E022D8" w:rsidRPr="00C61687" w:rsidRDefault="00E022D8" w:rsidP="00E022D8">
      <w:pPr>
        <w:pStyle w:val="Estilo12ptPrimeralnea05cm"/>
        <w:rPr>
          <w:iCs/>
        </w:rPr>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rsidP="00E022D8">
      <w:pPr>
        <w:pStyle w:val="Estilo12ptPrimeralnea05cm"/>
        <w:rPr>
          <w:iCs/>
        </w:rPr>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600" w:name="_Toc476940444"/>
      <w:bookmarkStart w:id="601" w:name="_Toc483414142"/>
      <w:r w:rsidRPr="00AB359A">
        <w:t>Sensores CCD</w:t>
      </w:r>
      <w:bookmarkEnd w:id="600"/>
      <w:bookmarkEnd w:id="601"/>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rsidP="00E022D8">
      <w:pPr>
        <w:pStyle w:val="Estilo12ptPrimeralnea05cm"/>
        <w:rPr>
          <w:iCs/>
        </w:rPr>
      </w:pPr>
      <w:r w:rsidRPr="00C61687">
        <w:rPr>
          <w:iCs/>
        </w:rPr>
        <w:lastRenderedPageBreak/>
        <w:t>Este tipo de sensor es menos sensible a la luz que el CMOS, por lo que captura un rango más amplio de tonos en las fotografías.</w:t>
      </w:r>
    </w:p>
    <w:p w14:paraId="1FE37F1F" w14:textId="77777777" w:rsidR="00E022D8" w:rsidRPr="00C61687" w:rsidRDefault="00E022D8" w:rsidP="00E022D8">
      <w:pPr>
        <w:pStyle w:val="Estilo12ptPrimeralnea05cm"/>
        <w:rPr>
          <w:iCs/>
        </w:rPr>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rsidP="00E022D8">
      <w:pPr>
        <w:pStyle w:val="Estilo12ptPrimeralnea05cm"/>
        <w:rPr>
          <w:iCs/>
        </w:rPr>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602" w:name="_Toc476940445"/>
      <w:bookmarkStart w:id="603" w:name="_Toc483414143"/>
      <w:r w:rsidRPr="00AB359A">
        <w:t>Sensores CMOS</w:t>
      </w:r>
      <w:bookmarkEnd w:id="602"/>
      <w:bookmarkEnd w:id="603"/>
      <w:r w:rsidRPr="00AB359A">
        <w:t xml:space="preserve"> </w:t>
      </w:r>
    </w:p>
    <w:p w14:paraId="2262DAC5" w14:textId="77777777" w:rsidR="00E022D8" w:rsidRPr="00C61687" w:rsidRDefault="00E022D8" w:rsidP="00E022D8">
      <w:pPr>
        <w:pStyle w:val="Estilo12ptPrimeralnea05cm"/>
        <w:rPr>
          <w:iCs/>
        </w:rPr>
      </w:pPr>
      <w:r w:rsidRPr="00C61687">
        <w:rPr>
          <w:iCs/>
        </w:rPr>
        <w:t xml:space="preserve">Los sensores CMOS se encuentran por regla general en la mayoría de dispositivos móviles, es decir, smartphones, tabletas y demás. </w:t>
      </w:r>
    </w:p>
    <w:p w14:paraId="456F87BE" w14:textId="77777777" w:rsidR="00E022D8" w:rsidRPr="00C61687" w:rsidRDefault="00E022D8" w:rsidP="00E022D8">
      <w:pPr>
        <w:pStyle w:val="Estilo12ptPrimeralnea05cm"/>
        <w:rPr>
          <w:iCs/>
        </w:rPr>
      </w:pPr>
      <w:r w:rsidRPr="00C61687">
        <w:rPr>
          <w:iCs/>
        </w:rPr>
        <w:t>Son más sensibles a la luz que los CCD debido a que están compuestos por menos componentes, ya que se busca un acabado minimalista, es por ello que suelen ser más pequeños que los CCD y también más económicos.</w:t>
      </w:r>
    </w:p>
    <w:p w14:paraId="62B752F5" w14:textId="77777777" w:rsidR="00E022D8" w:rsidRDefault="00E022D8" w:rsidP="00E022D8">
      <w:pPr>
        <w:pStyle w:val="Estilo12ptPrimeralnea05cm"/>
        <w:rPr>
          <w:iCs/>
        </w:rPr>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604" w:name="_Toc477877511"/>
      <w:bookmarkStart w:id="605" w:name="_Toc483414144"/>
      <w:r w:rsidRPr="00A33B5E">
        <w:rPr>
          <w:bCs/>
          <w:sz w:val="30"/>
          <w:szCs w:val="28"/>
        </w:rPr>
        <w:t>Imperfecciones</w:t>
      </w:r>
      <w:r w:rsidRPr="005D1821">
        <w:t xml:space="preserve"> </w:t>
      </w:r>
      <w:r w:rsidRPr="00A33B5E">
        <w:rPr>
          <w:bCs/>
          <w:sz w:val="30"/>
          <w:szCs w:val="28"/>
        </w:rPr>
        <w:t>y ruido de la imagen</w:t>
      </w:r>
      <w:bookmarkEnd w:id="604"/>
      <w:bookmarkEnd w:id="605"/>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606" w:name="_Toc477877512"/>
      <w:bookmarkStart w:id="607" w:name="_Toc483414145"/>
      <w:r w:rsidRPr="00A33B5E">
        <w:t>Imperfecciones</w:t>
      </w:r>
      <w:r w:rsidRPr="005D1821">
        <w:rPr>
          <w:sz w:val="24"/>
          <w:szCs w:val="24"/>
          <w:lang w:val="es-ES"/>
        </w:rPr>
        <w:t xml:space="preserve"> </w:t>
      </w:r>
      <w:r w:rsidRPr="00A33B5E">
        <w:t>del sensor</w:t>
      </w:r>
      <w:bookmarkEnd w:id="606"/>
      <w:bookmarkEnd w:id="607"/>
      <w:r w:rsidRPr="005D1821">
        <w:rPr>
          <w:sz w:val="24"/>
          <w:szCs w:val="24"/>
          <w:lang w:val="es-ES"/>
        </w:rPr>
        <w:t xml:space="preserve"> </w:t>
      </w:r>
    </w:p>
    <w:p w14:paraId="29D2B408" w14:textId="77777777" w:rsidR="00996957" w:rsidRPr="005D1821" w:rsidRDefault="00996957" w:rsidP="005D1821">
      <w:pPr>
        <w:jc w:val="both"/>
        <w:rPr>
          <w:rFonts w:ascii="Book Antiqua" w:hAnsi="Book Antiqua"/>
        </w:rPr>
      </w:pPr>
      <w:r w:rsidRPr="005D1821">
        <w:rPr>
          <w:rFonts w:ascii="Book Antiqua" w:hAnsi="Book Antiqua"/>
        </w:rPr>
        <w:t xml:space="preserve">Durante la generación de una imagen es posible que se produzcan defectos que se vean reflejados como ruido en la imagen final. </w:t>
      </w:r>
    </w:p>
    <w:p w14:paraId="13516AE7" w14:textId="77777777" w:rsidR="00996957" w:rsidRPr="005D1821" w:rsidRDefault="00996957" w:rsidP="005D1821">
      <w:pPr>
        <w:jc w:val="both"/>
        <w:rPr>
          <w:rFonts w:ascii="Book Antiqua" w:hAnsi="Book Antiqua"/>
        </w:rPr>
      </w:pPr>
      <w:r w:rsidRPr="005D1821">
        <w:rPr>
          <w:rFonts w:ascii="Book Antiqua" w:hAnsi="Book Antiqua"/>
        </w:rPr>
        <w:t xml:space="preserve">Estos defectos característicos pueden determinar la cámara que generó cierta imagen. </w:t>
      </w:r>
    </w:p>
    <w:p w14:paraId="357EEB26" w14:textId="77777777" w:rsidR="00996957" w:rsidRPr="005D1821" w:rsidRDefault="00996957" w:rsidP="005D1821">
      <w:pPr>
        <w:jc w:val="both"/>
        <w:rPr>
          <w:rFonts w:ascii="Book Antiqua" w:hAnsi="Book Antiqua"/>
        </w:rPr>
      </w:pPr>
    </w:p>
    <w:p w14:paraId="610FD25E" w14:textId="77777777" w:rsidR="00996957" w:rsidRPr="005D1821" w:rsidRDefault="00996957" w:rsidP="005D1821">
      <w:pPr>
        <w:jc w:val="both"/>
        <w:rPr>
          <w:rFonts w:ascii="Book Antiqua" w:hAnsi="Book Antiqua"/>
        </w:rPr>
      </w:pPr>
      <w:r w:rsidRPr="005D1821">
        <w:rPr>
          <w:rFonts w:ascii="Book Antiqua" w:hAnsi="Book Antiqua"/>
        </w:rPr>
        <w:lastRenderedPageBreak/>
        <w:t xml:space="preserve">Los defectos se pueden agrupar en: </w:t>
      </w:r>
    </w:p>
    <w:p w14:paraId="37063784"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Defectos de fila y columna: Pueden ser ocasionados durante el proceso de transferencia de carga. </w:t>
      </w:r>
      <w:r w:rsidRPr="005D1821">
        <w:rPr>
          <w:rFonts w:ascii="MS Mincho" w:eastAsia="MS Mincho" w:hAnsi="MS Mincho" w:cs="MS Mincho"/>
        </w:rPr>
        <w:t> </w:t>
      </w:r>
    </w:p>
    <w:p w14:paraId="048C94D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Defectos de grupo: Pueden ser causados por suciedad o por fallos eléctricos.</w:t>
      </w:r>
      <w:r w:rsidRPr="005D1821">
        <w:rPr>
          <w:rFonts w:ascii="MS Mincho" w:eastAsia="MS Mincho" w:hAnsi="MS Mincho" w:cs="MS Mincho"/>
        </w:rPr>
        <w:t> </w:t>
      </w:r>
    </w:p>
    <w:p w14:paraId="20373721"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Píxeles calientes: Cuando se generan altas salidas de voltaje bajo cierto tipo de condiciones.</w:t>
      </w:r>
    </w:p>
    <w:p w14:paraId="014AAED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Píxeles muertos: Son los píxeles que tienen una respuesta muy pobre a la luz, apareciendo como puntos negros en las imágenes finales. </w:t>
      </w:r>
      <w:r w:rsidRPr="005D1821">
        <w:rPr>
          <w:rFonts w:ascii="MS Mincho" w:eastAsia="MS Mincho" w:hAnsi="MS Mincho" w:cs="MS Mincho"/>
        </w:rPr>
        <w:t> </w:t>
      </w:r>
    </w:p>
    <w:p w14:paraId="2922AE13"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Diferencias entre salidas múltiples: Cuando existe más de una salida pueden presentarse variaciones entre las diferentes salidas.</w:t>
      </w:r>
    </w:p>
    <w:p w14:paraId="327CD051"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Interferencia: Este defecto se produce cuando los fotones que deberían de ser recolectados por un píxel se recogen por un píxel vecino. </w:t>
      </w:r>
      <w:r w:rsidRPr="005D1821">
        <w:rPr>
          <w:rFonts w:ascii="MS Mincho" w:eastAsia="MS Mincho" w:hAnsi="MS Mincho" w:cs="MS Mincho"/>
        </w:rPr>
        <w:t> </w:t>
      </w:r>
    </w:p>
    <w:p w14:paraId="7950885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Saturación: Sucede cuando un píxel acumula más carga de la que puede contener y el exceso de la carga es pasada a los píxeles vecinos generando, de este modo, el efecto blooming. </w:t>
      </w:r>
      <w:r w:rsidRPr="005D1821">
        <w:rPr>
          <w:rFonts w:ascii="MS Mincho" w:eastAsia="MS Mincho" w:hAnsi="MS Mincho" w:cs="MS Mincho"/>
        </w:rPr>
        <w:t> </w:t>
      </w:r>
    </w:p>
    <w:p w14:paraId="218BF3D9" w14:textId="77777777" w:rsidR="00996957" w:rsidRPr="005D1821" w:rsidRDefault="00996957" w:rsidP="005D1821">
      <w:pPr>
        <w:numPr>
          <w:ilvl w:val="0"/>
          <w:numId w:val="22"/>
        </w:numPr>
        <w:jc w:val="both"/>
        <w:rPr>
          <w:rFonts w:ascii="Book Antiqua" w:hAnsi="Book Antiqua"/>
        </w:rPr>
      </w:pPr>
      <w:r w:rsidRPr="005D1821">
        <w:rPr>
          <w:rFonts w:ascii="Book Antiqua" w:hAnsi="Book Antiqua"/>
          <w:i/>
        </w:rPr>
        <w:t>“Rolling Shutter”</w:t>
      </w:r>
      <w:r w:rsidRPr="005D1821">
        <w:rPr>
          <w:rFonts w:ascii="Book Antiqua" w:hAnsi="Book Antiqua"/>
        </w:rPr>
        <w:t>: La técnica de rolling shutter utilizada en los sensores CMOS puede crear distorsiones en la imagen cuando la escena cambia significativamente mientras está siendo capturada como cuando hay movimientos en la escena.</w:t>
      </w:r>
    </w:p>
    <w:p w14:paraId="1116938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Corriente de oscuridad: Surge de las impurezas del cristal de silicio de los sensores. </w:t>
      </w:r>
      <w:r w:rsidRPr="005D1821">
        <w:rPr>
          <w:rFonts w:ascii="MS Mincho" w:eastAsia="MS Mincho" w:hAnsi="MS Mincho" w:cs="MS Mincho"/>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608" w:name="_Toc477877513"/>
      <w:bookmarkStart w:id="609" w:name="_Toc483414146"/>
      <w:r w:rsidRPr="00A33B5E">
        <w:t>Ruido en la imagen</w:t>
      </w:r>
      <w:bookmarkEnd w:id="608"/>
      <w:bookmarkEnd w:id="609"/>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5D1821" w:rsidRDefault="00996957" w:rsidP="005D1821">
      <w:pPr>
        <w:jc w:val="both"/>
        <w:rPr>
          <w:rFonts w:ascii="Book Antiqua" w:hAnsi="Book Antiqua"/>
        </w:rPr>
      </w:pPr>
      <w:r w:rsidRPr="005D1821">
        <w:rPr>
          <w:rFonts w:ascii="Book Antiqua" w:hAnsi="Book Antiqua"/>
        </w:rPr>
        <w:t>En el proceso de generación de la imagen en la cámara se puede producir gran cantidad de imperfecciones y ruido.</w:t>
      </w:r>
    </w:p>
    <w:p w14:paraId="3E280E9C" w14:textId="77777777" w:rsidR="00996957" w:rsidRPr="005D1821" w:rsidRDefault="00996957" w:rsidP="005D1821">
      <w:pPr>
        <w:jc w:val="both"/>
        <w:rPr>
          <w:rFonts w:ascii="Book Antiqua" w:hAnsi="Book Antiqua"/>
        </w:rPr>
      </w:pPr>
      <w:r w:rsidRPr="005D1821">
        <w:rPr>
          <w:rFonts w:ascii="Book Antiqua" w:hAnsi="Book Antiqua"/>
        </w:rPr>
        <w:t>El patrón de ruido consiste en cualquier patrón espacial que no cambia de una imagen a otra, compuesto por el ruido espacial, totalmente independiente del ruido de patrón fijo (FPN).</w:t>
      </w:r>
    </w:p>
    <w:p w14:paraId="21C55EE6" w14:textId="77777777" w:rsidR="00996957" w:rsidRPr="005D1821" w:rsidRDefault="00996957" w:rsidP="005D1821">
      <w:pPr>
        <w:jc w:val="both"/>
        <w:rPr>
          <w:rFonts w:ascii="Book Antiqua" w:hAnsi="Book Antiqua"/>
        </w:rPr>
      </w:pPr>
    </w:p>
    <w:p w14:paraId="2BD66A6F" w14:textId="77777777" w:rsidR="00996957" w:rsidRPr="005D1821" w:rsidRDefault="00996957" w:rsidP="005D1821">
      <w:pPr>
        <w:jc w:val="both"/>
        <w:rPr>
          <w:rFonts w:ascii="Book Antiqua" w:hAnsi="Book Antiqua"/>
        </w:rPr>
      </w:pPr>
      <w:r w:rsidRPr="005D1821">
        <w:rPr>
          <w:rFonts w:ascii="Book Antiqua" w:hAnsi="Book Antiqua"/>
        </w:rPr>
        <w:t>El ruido FPN se genera en función de: la oscuridad, la exposición y la temperatura.</w:t>
      </w:r>
    </w:p>
    <w:p w14:paraId="5BBDE5BC" w14:textId="77777777" w:rsidR="00996957" w:rsidRPr="005D1821" w:rsidRDefault="00996957" w:rsidP="005D1821">
      <w:pPr>
        <w:jc w:val="both"/>
        <w:rPr>
          <w:rFonts w:ascii="Book Antiqua" w:hAnsi="Book Antiqua"/>
        </w:rPr>
      </w:pPr>
    </w:p>
    <w:p w14:paraId="1F234D18" w14:textId="77777777" w:rsidR="00996957" w:rsidRPr="005D1821" w:rsidRDefault="00996957" w:rsidP="005D1821">
      <w:pPr>
        <w:jc w:val="both"/>
        <w:rPr>
          <w:rFonts w:ascii="Book Antiqua" w:hAnsi="Book Antiqua"/>
        </w:rPr>
      </w:pPr>
      <w:r w:rsidRPr="005D1821">
        <w:rPr>
          <w:rFonts w:ascii="Book Antiqua" w:hAnsi="Book Antiqua"/>
        </w:rPr>
        <w:t>El ruido PRNU es la parte dominante del patrón de ruido de las imágenes, compuesto por el ruido PNU y los defectos de baja frecuencia, tales como el zoom.</w:t>
      </w:r>
    </w:p>
    <w:p w14:paraId="2851457F" w14:textId="77777777" w:rsidR="00996957" w:rsidRPr="005D1821" w:rsidRDefault="00996957" w:rsidP="005D1821">
      <w:pPr>
        <w:jc w:val="both"/>
        <w:rPr>
          <w:rFonts w:ascii="Book Antiqua" w:hAnsi="Book Antiqua"/>
        </w:rPr>
      </w:pPr>
    </w:p>
    <w:p w14:paraId="50E3E051" w14:textId="77777777" w:rsidR="00996957" w:rsidRPr="005D1821" w:rsidRDefault="00996957" w:rsidP="005D1821">
      <w:pPr>
        <w:jc w:val="both"/>
        <w:rPr>
          <w:rFonts w:ascii="Book Antiqua" w:hAnsi="Book Antiqua"/>
        </w:rPr>
      </w:pPr>
      <w:r w:rsidRPr="005D1821">
        <w:rPr>
          <w:rFonts w:ascii="Book Antiqua" w:hAnsi="Book Antiqua"/>
        </w:rPr>
        <w:t xml:space="preserve">El ruido PNU es la diferencia de sensibilidad a la luz entre los píxeles de la matriz del sensor. </w:t>
      </w:r>
    </w:p>
    <w:p w14:paraId="512172B2" w14:textId="77777777" w:rsidR="00996957" w:rsidRPr="005D1821" w:rsidRDefault="00996957" w:rsidP="005D1821">
      <w:pPr>
        <w:jc w:val="both"/>
        <w:rPr>
          <w:rFonts w:ascii="Book Antiqua" w:hAnsi="Book Antiqua"/>
        </w:rPr>
      </w:pPr>
      <w:r w:rsidRPr="005D1821">
        <w:rPr>
          <w:rFonts w:ascii="Book Antiqua" w:hAnsi="Book Antiqua"/>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610" w:name="_Toc477877514"/>
      <w:bookmarkStart w:id="611" w:name="_Toc483414147"/>
      <w:r w:rsidRPr="00A33B5E">
        <w:rPr>
          <w:bCs/>
          <w:sz w:val="30"/>
          <w:szCs w:val="28"/>
        </w:rPr>
        <w:lastRenderedPageBreak/>
        <w:t>Diferencias entre Cámaras Digitales y Cámaras de Dispositivos Móviles</w:t>
      </w:r>
      <w:bookmarkEnd w:id="610"/>
      <w:bookmarkEnd w:id="611"/>
    </w:p>
    <w:p w14:paraId="3AFEC7EC" w14:textId="77777777" w:rsidR="00A33B5E" w:rsidRPr="00E84056" w:rsidRDefault="00A33B5E" w:rsidP="00A33B5E"/>
    <w:p w14:paraId="5B486ABF" w14:textId="77777777" w:rsidR="00A33B5E" w:rsidRPr="00A33B5E" w:rsidRDefault="00A33B5E" w:rsidP="00A33B5E">
      <w:pPr>
        <w:rPr>
          <w:rFonts w:ascii="Book Antiqua" w:hAnsi="Book Antiqua"/>
        </w:rPr>
      </w:pPr>
      <w:r w:rsidRPr="00A33B5E">
        <w:rPr>
          <w:rFonts w:ascii="Book Antiqua" w:hAnsi="Book Antiqua"/>
        </w:rPr>
        <w:t>Si bien es cierto que las imágenes se procesan de manera similar tanto en cámaras digitales como en móviles hay algunas diferencias importantes relativas a la calidad ya que las cámaras integradas en dispositivos móviles son de menor calidad debido al hardware requerido para que el tamaño sea lo más reducido posible.</w:t>
      </w:r>
    </w:p>
    <w:p w14:paraId="0433FC34"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Analog Digital Conversion (ADC) de 10 bits en comparación a las cámaras tradicionales que poseen 12 bits.</w:t>
      </w:r>
    </w:p>
    <w:p w14:paraId="73867729" w14:textId="77777777" w:rsidR="00A33B5E" w:rsidRDefault="00A33B5E"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612" w:name="_Toc477877515"/>
      <w:bookmarkStart w:id="613" w:name="_Toc483414148"/>
      <w:r w:rsidRPr="00A33B5E">
        <w:rPr>
          <w:bCs/>
        </w:rPr>
        <w:t>Técnicas de análisis forense</w:t>
      </w:r>
      <w:bookmarkEnd w:id="612"/>
      <w:bookmarkEnd w:id="613"/>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xml:space="preserve">: consiste en recopilar todos los procesos llevados a cabo hasta conseguir la imagen falsificada, como filtros, </w:t>
      </w:r>
      <w:r w:rsidRPr="00A33B5E">
        <w:rPr>
          <w:rFonts w:ascii="Book Antiqua" w:hAnsi="Book Antiqua" w:cs="Times"/>
        </w:rPr>
        <w:lastRenderedPageBreak/>
        <w:t>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614" w:name="_Toc477877516"/>
      <w:bookmarkStart w:id="615" w:name="_Toc483414149"/>
      <w:r>
        <w:t>Técnicas de Identificación de la Fuente</w:t>
      </w:r>
      <w:bookmarkEnd w:id="614"/>
      <w:bookmarkEnd w:id="615"/>
    </w:p>
    <w:p w14:paraId="354BE1B2" w14:textId="77777777" w:rsidR="00A33B5E" w:rsidRPr="00E43ABE" w:rsidRDefault="00A33B5E" w:rsidP="00A33B5E"/>
    <w:p w14:paraId="3B1E2D7A" w14:textId="77777777" w:rsidR="00A33B5E" w:rsidRPr="00A33B5E" w:rsidRDefault="00A33B5E" w:rsidP="00A33B5E">
      <w:pPr>
        <w:pStyle w:val="Prrafodelista"/>
        <w:widowControl w:val="0"/>
        <w:autoSpaceDE w:val="0"/>
        <w:autoSpaceDN w:val="0"/>
        <w:adjustRightInd w:val="0"/>
        <w:spacing w:after="240" w:line="340" w:lineRule="atLeast"/>
        <w:ind w:left="360"/>
        <w:rPr>
          <w:rFonts w:ascii="Book Antiqua" w:hAnsi="Book Antiqua" w:cs="Times"/>
          <w:sz w:val="24"/>
        </w:rPr>
      </w:pPr>
      <w:r w:rsidRPr="00A33B5E">
        <w:rPr>
          <w:rFonts w:ascii="Book Antiqua" w:hAnsi="Book Antiqua" w:cs="Times"/>
          <w:sz w:val="24"/>
        </w:rPr>
        <w:t>El propósito de estas técnicas se centra en la identificación de la marca, modelo y dispositivo específico empleado para la adquisición de una imagen digital lo cual requiere organizar bien la información para obtener unos resultados favorables.</w:t>
      </w:r>
    </w:p>
    <w:p w14:paraId="0FC3638F" w14:textId="77777777" w:rsidR="00A33B5E" w:rsidRPr="00A33B5E" w:rsidRDefault="00A33B5E" w:rsidP="00A33B5E">
      <w:pPr>
        <w:pStyle w:val="Prrafodelista"/>
        <w:widowControl w:val="0"/>
        <w:autoSpaceDE w:val="0"/>
        <w:autoSpaceDN w:val="0"/>
        <w:adjustRightInd w:val="0"/>
        <w:spacing w:after="240" w:line="340" w:lineRule="atLeast"/>
        <w:ind w:left="360"/>
        <w:rPr>
          <w:rFonts w:ascii="Book Antiqua" w:hAnsi="Book Antiqua" w:cs="Times"/>
          <w:sz w:val="24"/>
        </w:rPr>
      </w:pPr>
    </w:p>
    <w:p w14:paraId="55CF2E4E" w14:textId="77777777" w:rsidR="00A33B5E" w:rsidRPr="00A33B5E" w:rsidRDefault="00A33B5E" w:rsidP="00A33B5E">
      <w:pPr>
        <w:pStyle w:val="Prrafodelista"/>
        <w:widowControl w:val="0"/>
        <w:autoSpaceDE w:val="0"/>
        <w:autoSpaceDN w:val="0"/>
        <w:adjustRightInd w:val="0"/>
        <w:spacing w:after="240" w:line="340" w:lineRule="atLeast"/>
        <w:ind w:left="360"/>
        <w:rPr>
          <w:rFonts w:ascii="Book Antiqua" w:hAnsi="Book Antiqua" w:cs="Times"/>
          <w:sz w:val="24"/>
        </w:rPr>
      </w:pPr>
      <w:r w:rsidRPr="00A33B5E">
        <w:rPr>
          <w:rFonts w:ascii="Book Antiqua" w:hAnsi="Book Antiqua" w:cs="Times"/>
          <w:sz w:val="24"/>
        </w:rPr>
        <w:t>Existen varios grupos de técnicas para este fin que se explican a continuación.</w:t>
      </w:r>
    </w:p>
    <w:p w14:paraId="08303983" w14:textId="77777777" w:rsidR="00A33B5E" w:rsidRPr="00A33B5E" w:rsidRDefault="00A33B5E" w:rsidP="00A33B5E">
      <w:pPr>
        <w:pStyle w:val="Prrafodelista"/>
        <w:widowControl w:val="0"/>
        <w:autoSpaceDE w:val="0"/>
        <w:autoSpaceDN w:val="0"/>
        <w:adjustRightInd w:val="0"/>
        <w:spacing w:after="240" w:line="340" w:lineRule="atLeast"/>
        <w:ind w:left="360"/>
        <w:rPr>
          <w:rFonts w:ascii="Book Antiqua" w:hAnsi="Book Antiqua" w:cs="Times"/>
          <w:sz w:val="24"/>
          <w:szCs w:val="24"/>
        </w:rPr>
      </w:pPr>
    </w:p>
    <w:p w14:paraId="3D1AFB88"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616" w:name="_Toc477877517"/>
      <w:bookmarkStart w:id="617" w:name="_Toc483414150"/>
      <w:r w:rsidRPr="00A33B5E">
        <w:rPr>
          <w:szCs w:val="24"/>
        </w:rPr>
        <w:t>Técnicas basadas en Metadatos</w:t>
      </w:r>
      <w:bookmarkEnd w:id="616"/>
      <w:bookmarkEnd w:id="617"/>
    </w:p>
    <w:p w14:paraId="4F3058F0" w14:textId="77777777" w:rsidR="00A33B5E" w:rsidRPr="00A33B5E" w:rsidRDefault="00A33B5E" w:rsidP="00A33B5E">
      <w:pPr>
        <w:rPr>
          <w:rFonts w:ascii="Book Antiqua" w:hAnsi="Book Antiqua"/>
        </w:rPr>
      </w:pPr>
    </w:p>
    <w:p w14:paraId="0CD0C270"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t>
      </w:r>
    </w:p>
    <w:p w14:paraId="3FBFEE99"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t>
      </w:r>
    </w:p>
    <w:p w14:paraId="413127FE"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Book Antiqua"/>
        </w:rPr>
        <w:t>Son las técnicas más sencillas, ya que dependen en parte de los metadatos que el fabricante quiera incluir al generar la imagen, por lo que debe apoyarse en otras técnicas.</w:t>
      </w:r>
    </w:p>
    <w:p w14:paraId="15D80EE5" w14:textId="77777777" w:rsidR="00A33B5E" w:rsidRPr="00A33B5E" w:rsidRDefault="00A33B5E" w:rsidP="00A33B5E">
      <w:pPr>
        <w:widowControl w:val="0"/>
        <w:autoSpaceDE w:val="0"/>
        <w:autoSpaceDN w:val="0"/>
        <w:adjustRightInd w:val="0"/>
        <w:spacing w:after="240" w:line="400" w:lineRule="atLeast"/>
        <w:rPr>
          <w:rFonts w:ascii="Book Antiqua" w:hAnsi="Book Antiqua" w:cs="Book Antiqua"/>
        </w:rPr>
      </w:pPr>
      <w:r w:rsidRPr="00A33B5E">
        <w:rPr>
          <w:rFonts w:ascii="Book Antiqua" w:hAnsi="Book Antiqua" w:cs="Book Antiqua"/>
        </w:rPr>
        <w:lastRenderedPageBreak/>
        <w:t xml:space="preserve">La extracción se puede realizar con un análisis binario manual o usando aplicaciones que analizan la imagen y obtienen todos los metadatos que posee de forma automática. </w:t>
      </w:r>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618" w:name="_Toc477877518"/>
      <w:bookmarkStart w:id="619" w:name="_Toc483414151"/>
      <w:r w:rsidRPr="00A33B5E">
        <w:rPr>
          <w:szCs w:val="24"/>
        </w:rPr>
        <w:t>Técnicas basadas en la Aberración de las lentes</w:t>
      </w:r>
      <w:bookmarkEnd w:id="618"/>
      <w:bookmarkEnd w:id="619"/>
    </w:p>
    <w:p w14:paraId="14E234B9" w14:textId="77777777" w:rsidR="00A33B5E" w:rsidRPr="00A33B5E" w:rsidRDefault="00A33B5E" w:rsidP="00A33B5E">
      <w:pPr>
        <w:rPr>
          <w:rFonts w:ascii="Book Antiqua" w:hAnsi="Book Antiqua"/>
        </w:rPr>
      </w:pPr>
    </w:p>
    <w:p w14:paraId="450D4C56" w14:textId="77777777" w:rsidR="00A33B5E" w:rsidRPr="00A33B5E" w:rsidRDefault="00A33B5E" w:rsidP="00A33B5E">
      <w:pPr>
        <w:widowControl w:val="0"/>
        <w:autoSpaceDE w:val="0"/>
        <w:autoSpaceDN w:val="0"/>
        <w:adjustRightInd w:val="0"/>
        <w:spacing w:after="240" w:line="400" w:lineRule="atLeast"/>
        <w:rPr>
          <w:rFonts w:ascii="Book Antiqua" w:hAnsi="Book Antiqua" w:cs="Book Antiqua"/>
        </w:rPr>
      </w:pPr>
      <w:r w:rsidRPr="00A33B5E">
        <w:rPr>
          <w:rFonts w:ascii="Book Antiqua" w:hAnsi="Book Antiqua" w:cs="Times"/>
        </w:rPr>
        <w:t xml:space="preserve">Existen diferentes tipos de aberraciones: esférica, coma, astigmatismo, curvatura de campo, distorsión radial y distorsión cromática. </w:t>
      </w:r>
      <w:r w:rsidRPr="00A33B5E">
        <w:rPr>
          <w:rFonts w:ascii="Book Antiqua" w:hAnsi="Book Antiqua" w:cs="Book Antiqua"/>
        </w:rPr>
        <w: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t>
      </w:r>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620" w:name="_Toc477877519"/>
      <w:bookmarkStart w:id="621" w:name="_Toc483414152"/>
      <w:r w:rsidRPr="00A33B5E">
        <w:rPr>
          <w:szCs w:val="24"/>
        </w:rPr>
        <w:t>Técnicas basadas en la Interpolación de la Matriz CFA</w:t>
      </w:r>
      <w:bookmarkEnd w:id="620"/>
      <w:bookmarkEnd w:id="621"/>
    </w:p>
    <w:p w14:paraId="0B6B5B43" w14:textId="77777777" w:rsidR="00A33B5E" w:rsidRPr="00A33B5E" w:rsidRDefault="00A33B5E" w:rsidP="00A33B5E">
      <w:pPr>
        <w:rPr>
          <w:rFonts w:ascii="Book Antiqua" w:hAnsi="Book Antiqua"/>
        </w:rPr>
      </w:pPr>
    </w:p>
    <w:p w14:paraId="3098CB2B"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 xml:space="preserve">Algunos autores consideran que la elección de la matriz de colores </w:t>
      </w:r>
      <w:r w:rsidRPr="00A33B5E">
        <w:rPr>
          <w:rFonts w:ascii="Book Antiqua" w:hAnsi="Book Antiqua" w:cs="Times"/>
          <w:color w:val="0000FF"/>
        </w:rPr>
        <w:t xml:space="preserve">CFA </w:t>
      </w:r>
      <w:r w:rsidRPr="00A33B5E">
        <w:rPr>
          <w:rFonts w:ascii="Book Antiqua" w:hAnsi="Book Antiqua" w:cs="Times"/>
        </w:rPr>
        <w:t xml:space="preserve">y la especificación de los algoritmos de interpolación cromática generan algunas de las diferencias más marcadas entre los diferentes modelos de cámaras. </w:t>
      </w:r>
    </w:p>
    <w:p w14:paraId="70B70271"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 xml:space="preserve">Dentro de este tipo de técnicas se engloban tres grupos: </w:t>
      </w:r>
    </w:p>
    <w:p w14:paraId="37E59061" w14:textId="77777777" w:rsidR="00A33B5E" w:rsidRPr="00A33B5E" w:rsidRDefault="00A33B5E" w:rsidP="00A33B5E">
      <w:pPr>
        <w:pStyle w:val="Prrafodelista"/>
        <w:widowControl w:val="0"/>
        <w:numPr>
          <w:ilvl w:val="0"/>
          <w:numId w:val="26"/>
        </w:numPr>
        <w:autoSpaceDE w:val="0"/>
        <w:autoSpaceDN w:val="0"/>
        <w:adjustRightInd w:val="0"/>
        <w:spacing w:after="240" w:line="340" w:lineRule="atLeast"/>
        <w:jc w:val="both"/>
        <w:rPr>
          <w:rFonts w:ascii="Book Antiqua" w:hAnsi="Book Antiqua" w:cs="Times"/>
          <w:sz w:val="24"/>
          <w:szCs w:val="24"/>
        </w:rPr>
      </w:pPr>
      <w:r w:rsidRPr="00A33B5E">
        <w:rPr>
          <w:rFonts w:ascii="Book Antiqua" w:hAnsi="Book Antiqua" w:cs="Times"/>
          <w:b/>
          <w:sz w:val="24"/>
          <w:szCs w:val="24"/>
          <w:u w:val="single"/>
        </w:rPr>
        <w:t>Huellas en la Interpolación del Color</w:t>
      </w:r>
      <w:r w:rsidRPr="00A33B5E">
        <w:rPr>
          <w:rFonts w:ascii="Book Antiqua" w:hAnsi="Book Antiqua" w:cs="Times"/>
          <w:sz w:val="24"/>
          <w:szCs w:val="24"/>
          <w:u w:val="single"/>
        </w:rPr>
        <w:t>:</w:t>
      </w:r>
      <w:r w:rsidRPr="00A33B5E">
        <w:rPr>
          <w:rFonts w:ascii="Book Antiqua" w:hAnsi="Book Antiqua" w:cs="Times"/>
          <w:sz w:val="24"/>
          <w:szCs w:val="24"/>
        </w:rPr>
        <w:t xml:space="preserve"> se presenta un algoritmo para identificar y clasificar las operaciones de interpolación cromática. </w:t>
      </w:r>
    </w:p>
    <w:p w14:paraId="7CE09F4B" w14:textId="77777777" w:rsidR="00A33B5E" w:rsidRPr="00A33B5E" w:rsidRDefault="00A33B5E" w:rsidP="00A33B5E">
      <w:pPr>
        <w:pStyle w:val="Prrafodelista"/>
        <w:widowControl w:val="0"/>
        <w:autoSpaceDE w:val="0"/>
        <w:autoSpaceDN w:val="0"/>
        <w:adjustRightInd w:val="0"/>
        <w:spacing w:after="240" w:line="340" w:lineRule="atLeast"/>
        <w:rPr>
          <w:rFonts w:ascii="Book Antiqua" w:hAnsi="Book Antiqua" w:cs="Times"/>
          <w:sz w:val="24"/>
          <w:szCs w:val="24"/>
        </w:rPr>
      </w:pPr>
    </w:p>
    <w:p w14:paraId="504BFA14" w14:textId="77777777" w:rsidR="00A33B5E" w:rsidRPr="00A33B5E" w:rsidRDefault="00A33B5E" w:rsidP="00A33B5E">
      <w:pPr>
        <w:pStyle w:val="Prrafodelista"/>
        <w:widowControl w:val="0"/>
        <w:numPr>
          <w:ilvl w:val="0"/>
          <w:numId w:val="26"/>
        </w:numPr>
        <w:autoSpaceDE w:val="0"/>
        <w:autoSpaceDN w:val="0"/>
        <w:adjustRightInd w:val="0"/>
        <w:spacing w:after="240" w:line="340" w:lineRule="atLeast"/>
        <w:jc w:val="both"/>
        <w:rPr>
          <w:rFonts w:ascii="Book Antiqua" w:hAnsi="Book Antiqua" w:cs="Times"/>
          <w:sz w:val="24"/>
          <w:szCs w:val="24"/>
        </w:rPr>
      </w:pPr>
      <w:r w:rsidRPr="00A33B5E">
        <w:rPr>
          <w:rFonts w:ascii="Book Antiqua" w:hAnsi="Book Antiqua" w:cs="Times"/>
          <w:b/>
          <w:sz w:val="24"/>
          <w:szCs w:val="24"/>
          <w:u w:val="single"/>
        </w:rPr>
        <w:t>Modelo de Correlación Cuadrática de Píxeles</w:t>
      </w:r>
      <w:r w:rsidRPr="00A33B5E">
        <w:rPr>
          <w:rFonts w:ascii="Book Antiqua" w:hAnsi="Book Antiqua" w:cs="Times"/>
          <w:sz w:val="24"/>
          <w:szCs w:val="24"/>
          <w:u w:val="single"/>
        </w:rPr>
        <w:t>:</w:t>
      </w:r>
      <w:r w:rsidRPr="00A33B5E">
        <w:rPr>
          <w:rFonts w:ascii="Book Antiqua" w:hAnsi="Book Antiqua" w:cs="Times"/>
          <w:sz w:val="24"/>
          <w:szCs w:val="24"/>
        </w:rPr>
        <w:t xml:space="preserve"> se utilizan las correlaciones entre píxeles en el proceso de identificación de la fuente. </w:t>
      </w:r>
    </w:p>
    <w:p w14:paraId="0DC5B898" w14:textId="77777777" w:rsidR="00A33B5E" w:rsidRPr="00A33B5E" w:rsidRDefault="00A33B5E" w:rsidP="00A33B5E">
      <w:pPr>
        <w:pStyle w:val="Prrafodelista"/>
        <w:widowControl w:val="0"/>
        <w:autoSpaceDE w:val="0"/>
        <w:autoSpaceDN w:val="0"/>
        <w:adjustRightInd w:val="0"/>
        <w:spacing w:after="240" w:line="340" w:lineRule="atLeast"/>
        <w:rPr>
          <w:rFonts w:ascii="Book Antiqua" w:hAnsi="Book Antiqua" w:cs="Times"/>
          <w:sz w:val="24"/>
          <w:szCs w:val="24"/>
        </w:rPr>
      </w:pPr>
    </w:p>
    <w:p w14:paraId="75476533" w14:textId="77777777" w:rsidR="00A33B5E" w:rsidRPr="00A33B5E" w:rsidRDefault="00A33B5E" w:rsidP="00A33B5E">
      <w:pPr>
        <w:pStyle w:val="Prrafodelista"/>
        <w:numPr>
          <w:ilvl w:val="0"/>
          <w:numId w:val="26"/>
        </w:numPr>
        <w:spacing w:line="240" w:lineRule="auto"/>
        <w:jc w:val="both"/>
        <w:rPr>
          <w:rFonts w:ascii="Book Antiqua" w:hAnsi="Book Antiqua"/>
          <w:sz w:val="24"/>
          <w:szCs w:val="24"/>
        </w:rPr>
      </w:pPr>
      <w:r w:rsidRPr="00A33B5E">
        <w:rPr>
          <w:rFonts w:ascii="Book Antiqua" w:hAnsi="Book Antiqua" w:cs="Times"/>
          <w:b/>
          <w:sz w:val="24"/>
          <w:szCs w:val="24"/>
          <w:u w:val="single"/>
        </w:rPr>
        <w:t>Medidas de Similitud Binarias</w:t>
      </w:r>
      <w:r w:rsidRPr="00A33B5E">
        <w:rPr>
          <w:rFonts w:ascii="Book Antiqua" w:hAnsi="Book Antiqua" w:cs="Times"/>
          <w:sz w:val="24"/>
          <w:szCs w:val="24"/>
          <w:u w:val="single"/>
        </w:rPr>
        <w:t>:</w:t>
      </w:r>
      <w:r w:rsidRPr="00A33B5E">
        <w:rPr>
          <w:rFonts w:ascii="Book Antiqua" w:hAnsi="Book Antiqua" w:cs="Times"/>
          <w:sz w:val="24"/>
          <w:szCs w:val="24"/>
        </w:rPr>
        <w:t xml:space="preserve"> se utiliza un conjunto de medidas de similitud binarias como métricas para estimar la semejanza entre los planos de bits de una imagen.</w:t>
      </w:r>
    </w:p>
    <w:p w14:paraId="4F024864"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25A00FB4"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8872B09"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622" w:name="_Toc477877520"/>
      <w:bookmarkStart w:id="623" w:name="_Toc483414153"/>
      <w:r w:rsidRPr="00A33B5E">
        <w:rPr>
          <w:szCs w:val="24"/>
        </w:rPr>
        <w:lastRenderedPageBreak/>
        <w:t>Técnicas basadas en las Características de las Imágenes</w:t>
      </w:r>
      <w:bookmarkEnd w:id="622"/>
      <w:bookmarkEnd w:id="623"/>
    </w:p>
    <w:p w14:paraId="291AF926" w14:textId="77777777" w:rsidR="00A33B5E" w:rsidRPr="00A33B5E" w:rsidRDefault="00A33B5E" w:rsidP="00A33B5E">
      <w:pPr>
        <w:rPr>
          <w:rFonts w:ascii="Book Antiqua" w:hAnsi="Book Antiqua" w:cs="Times"/>
        </w:rPr>
      </w:pPr>
    </w:p>
    <w:p w14:paraId="0AD4FEED" w14:textId="77777777" w:rsidR="00A33B5E" w:rsidRPr="00A33B5E" w:rsidRDefault="00A33B5E" w:rsidP="00A33B5E">
      <w:pPr>
        <w:rPr>
          <w:rFonts w:ascii="Book Antiqua" w:hAnsi="Book Antiqua"/>
        </w:rPr>
      </w:pPr>
      <w:r w:rsidRPr="00A33B5E">
        <w:rPr>
          <w:rFonts w:ascii="Book Antiqua" w:hAnsi="Book Antiqua"/>
        </w:rPr>
        <w:t xml:space="preserve">En este artículo </w:t>
      </w:r>
      <w:r w:rsidRPr="00A33B5E">
        <w:rPr>
          <w:rFonts w:ascii="Book Antiqua" w:hAnsi="Book Antiqua"/>
          <w:highlight w:val="blue"/>
        </w:rPr>
        <w:t>[*]</w:t>
      </w:r>
      <w:r w:rsidRPr="00A33B5E">
        <w:rPr>
          <w:rFonts w:ascii="Book Antiqua" w:hAnsi="Book Antiqua"/>
        </w:rPr>
        <w:t xml:space="preserve">se identifican un conjunto de características que pueden ser utilizadas para la identificación de la fuente de una imagen. De las 34 propuestas se han obtenido 3 grupos: </w:t>
      </w:r>
      <w:r w:rsidRPr="00A33B5E">
        <w:rPr>
          <w:rFonts w:ascii="Book Antiqua" w:hAnsi="Book Antiqua"/>
          <w:b/>
        </w:rPr>
        <w:t>características de color</w:t>
      </w:r>
      <w:r w:rsidRPr="00A33B5E">
        <w:rPr>
          <w:rFonts w:ascii="Book Antiqua" w:hAnsi="Book Antiqua"/>
        </w:rPr>
        <w:t xml:space="preserve">, </w:t>
      </w:r>
      <w:r w:rsidRPr="00A33B5E">
        <w:rPr>
          <w:rFonts w:ascii="Book Antiqua" w:hAnsi="Book Antiqua"/>
          <w:b/>
        </w:rPr>
        <w:t>métricas de calidad de la imagen</w:t>
      </w:r>
      <w:r w:rsidRPr="00A33B5E">
        <w:rPr>
          <w:rFonts w:ascii="Book Antiqua" w:hAnsi="Book Antiqua"/>
        </w:rPr>
        <w:t xml:space="preserve"> y </w:t>
      </w:r>
      <w:r w:rsidRPr="00A33B5E">
        <w:rPr>
          <w:rFonts w:ascii="Book Antiqua" w:hAnsi="Book Antiqua"/>
          <w:b/>
        </w:rPr>
        <w:t>estadísticas en el dominio Wavelet</w:t>
      </w:r>
      <w:r w:rsidRPr="00A33B5E">
        <w:rPr>
          <w:rFonts w:ascii="Book Antiqua" w:hAnsi="Book Antiqua"/>
        </w:rPr>
        <w:t xml:space="preserve"> que se obtuvieron de dos cámaras empleadas tanto para el entrenar al clasificador como para las pruebas de clasificación. </w:t>
      </w:r>
      <w:r w:rsidRPr="00A33B5E">
        <w:rPr>
          <w:rFonts w:ascii="Book Antiqua" w:hAnsi="Book Antiqua"/>
        </w:rPr>
        <w:fldChar w:fldCharType="begin"/>
      </w:r>
      <w:r w:rsidRPr="00A33B5E">
        <w:rPr>
          <w:rFonts w:ascii="Book Antiqua" w:hAnsi="Book Antiqua"/>
        </w:rPr>
        <w: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instrText>
      </w:r>
      <w:r w:rsidRPr="00A33B5E">
        <w:rPr>
          <w:rFonts w:ascii="Book Antiqua" w:hAnsi="Book Antiqua"/>
        </w:rPr>
        <w:fldChar w:fldCharType="separate"/>
      </w:r>
      <w:r w:rsidRPr="00A33B5E">
        <w:rPr>
          <w:rFonts w:ascii="Book Antiqua" w:hAnsi="Book Antiqua"/>
          <w:noProof/>
        </w:rPr>
        <w:t>[2]</w:t>
      </w:r>
      <w:r w:rsidRPr="00A33B5E">
        <w:rPr>
          <w:rFonts w:ascii="Book Antiqua" w:hAnsi="Book Antiqua"/>
        </w:rPr>
        <w:fldChar w:fldCharType="end"/>
      </w:r>
    </w:p>
    <w:p w14:paraId="28446E97" w14:textId="77777777" w:rsidR="00A33B5E" w:rsidRPr="00A33B5E" w:rsidRDefault="00A33B5E" w:rsidP="00A33B5E">
      <w:pPr>
        <w:rPr>
          <w:rFonts w:ascii="Book Antiqua" w:hAnsi="Book Antiqua"/>
        </w:rPr>
      </w:pPr>
    </w:p>
    <w:p w14:paraId="64535BF0" w14:textId="77777777" w:rsidR="00A33B5E" w:rsidRPr="00A33B5E" w:rsidRDefault="00A33B5E" w:rsidP="00A33B5E">
      <w:pPr>
        <w:rPr>
          <w:rFonts w:ascii="Book Antiqua" w:hAnsi="Book Antiqua"/>
        </w:rPr>
      </w:pPr>
      <w:r w:rsidRPr="00A33B5E">
        <w:rPr>
          <w:rFonts w:ascii="Book Antiqua" w:hAnsi="Book Antiqua"/>
        </w:rPr>
        <w:t>Otro</w:t>
      </w:r>
      <w:r w:rsidRPr="00A33B5E">
        <w:rPr>
          <w:rFonts w:ascii="Book Antiqua" w:hAnsi="Book Antiqua"/>
          <w:noProof/>
        </w:rPr>
        <w:t xml:space="preserve"> </w:t>
      </w:r>
      <w:r w:rsidRPr="00A33B5E">
        <w:rPr>
          <w:rFonts w:ascii="Book Antiqua" w:hAnsi="Book Antiqua"/>
          <w:noProof/>
        </w:rPr>
        <w:fldChar w:fldCharType="begin"/>
      </w:r>
      <w:r w:rsidRPr="00A33B5E">
        <w:rPr>
          <w:rFonts w:ascii="Book Antiqua" w:hAnsi="Book Antiqua"/>
          <w:noProof/>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Pr="00A33B5E">
        <w:rPr>
          <w:rFonts w:ascii="Book Antiqua" w:hAnsi="Book Antiqua"/>
          <w:noProof/>
        </w:rPr>
        <w:fldChar w:fldCharType="separate"/>
      </w:r>
      <w:r w:rsidRPr="00A33B5E">
        <w:rPr>
          <w:rFonts w:ascii="Book Antiqua" w:hAnsi="Book Antiqua"/>
          <w:noProof/>
        </w:rPr>
        <w:t>[3]</w:t>
      </w:r>
      <w:r w:rsidRPr="00A33B5E">
        <w:rPr>
          <w:rFonts w:ascii="Book Antiqua" w:hAnsi="Book Antiqua"/>
          <w:noProof/>
        </w:rPr>
        <w:fldChar w:fldCharType="end"/>
      </w:r>
      <w:r w:rsidRPr="00A33B5E">
        <w:rPr>
          <w:rFonts w:ascii="Book Antiqua" w:hAnsi="Book Antiqua"/>
          <w:noProof/>
        </w:rPr>
        <w:t xml:space="preserve"> </w:t>
      </w:r>
      <w:r w:rsidRPr="00A33B5E">
        <w:rPr>
          <w:rFonts w:ascii="Book Antiqua" w:hAnsi="Book Antiqua"/>
        </w:rPr>
        <w: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p>
    <w:p w14:paraId="6CFAF228" w14:textId="77777777" w:rsidR="00A33B5E" w:rsidRPr="00A33B5E" w:rsidRDefault="00A33B5E" w:rsidP="00A33B5E">
      <w:pPr>
        <w:rPr>
          <w:rFonts w:ascii="Book Antiqua" w:hAnsi="Book Antiqua"/>
        </w:rPr>
      </w:pPr>
    </w:p>
    <w:p w14:paraId="7228DEEA" w14:textId="77777777" w:rsidR="00A33B5E" w:rsidRPr="00A33B5E" w:rsidRDefault="00A33B5E" w:rsidP="00A33B5E">
      <w:pPr>
        <w:rPr>
          <w:rFonts w:ascii="Book Antiqua" w:hAnsi="Book Antiqua"/>
        </w:rPr>
      </w:pPr>
      <w:r w:rsidRPr="00A33B5E">
        <w:rPr>
          <w:rFonts w:ascii="Book Antiqua" w:hAnsi="Book Antiqua"/>
        </w:rPr>
        <w:t xml:space="preserve">En </w:t>
      </w:r>
      <w:r w:rsidRPr="00A33B5E">
        <w:rPr>
          <w:rFonts w:ascii="Book Antiqua" w:hAnsi="Book Antiqua"/>
        </w:rPr>
        <w:fldChar w:fldCharType="begin"/>
      </w:r>
      <w:r w:rsidRPr="00A33B5E">
        <w:rPr>
          <w:rFonts w:ascii="Book Antiqua" w:hAnsi="Book Antiqua"/>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A33B5E">
        <w:rPr>
          <w:rFonts w:ascii="Book Antiqua" w:hAnsi="Book Antiqua"/>
        </w:rPr>
        <w:fldChar w:fldCharType="separate"/>
      </w:r>
      <w:r w:rsidRPr="00A33B5E">
        <w:rPr>
          <w:rFonts w:ascii="Book Antiqua" w:hAnsi="Book Antiqua"/>
          <w:noProof/>
        </w:rPr>
        <w:t>[4]</w:t>
      </w:r>
      <w:r w:rsidRPr="00A33B5E">
        <w:rPr>
          <w:rFonts w:ascii="Book Antiqua" w:hAnsi="Book Antiqua"/>
        </w:rPr>
        <w:fldChar w:fldCharType="end"/>
      </w:r>
      <w:r w:rsidRPr="00A33B5E">
        <w:rPr>
          <w:rFonts w:ascii="Book Antiqua" w:hAnsi="Book Antiqua"/>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t>
      </w:r>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624" w:name="_Toc477877521"/>
      <w:bookmarkStart w:id="625" w:name="_Toc483414154"/>
      <w:r w:rsidRPr="00A33B5E">
        <w:rPr>
          <w:szCs w:val="24"/>
        </w:rPr>
        <w:t>Técnicas basadas en el Uso de las Imperfecciones del Sensor</w:t>
      </w:r>
      <w:bookmarkEnd w:id="624"/>
      <w:bookmarkEnd w:id="625"/>
    </w:p>
    <w:p w14:paraId="79B67C94" w14:textId="77777777" w:rsidR="00A33B5E" w:rsidRPr="00A33B5E" w:rsidRDefault="00A33B5E" w:rsidP="00A33B5E">
      <w:pPr>
        <w:rPr>
          <w:rFonts w:ascii="Book Antiqua" w:hAnsi="Book Antiqua"/>
        </w:rPr>
      </w:pPr>
    </w:p>
    <w:p w14:paraId="68D628BB" w14:textId="77777777" w:rsidR="00A33B5E" w:rsidRPr="00A33B5E" w:rsidRDefault="00A33B5E" w:rsidP="00A33B5E">
      <w:pPr>
        <w:rPr>
          <w:rFonts w:ascii="Book Antiqua" w:hAnsi="Book Antiqua" w:cs="Times"/>
        </w:rPr>
      </w:pPr>
      <w:r w:rsidRPr="00A33B5E">
        <w:rPr>
          <w:rFonts w:ascii="Book Antiqua" w:hAnsi="Book Antiqua" w:cs="Times"/>
        </w:rPr>
        <w:t xml:space="preserve">Estas técnicas se basan en el estudio de las huellas que los defectos del sensor pueden dejar sobre las imágenes. Estas técnicas se dividen en dos ramas: </w:t>
      </w:r>
    </w:p>
    <w:p w14:paraId="7AE58E95" w14:textId="77777777" w:rsidR="00A33B5E" w:rsidRPr="00A33B5E" w:rsidRDefault="00A33B5E" w:rsidP="00A33B5E">
      <w:pPr>
        <w:rPr>
          <w:rFonts w:ascii="Book Antiqua" w:hAnsi="Book Antiqua" w:cs="Times"/>
        </w:rPr>
      </w:pPr>
    </w:p>
    <w:p w14:paraId="539BE59C" w14:textId="77777777" w:rsidR="00A33B5E" w:rsidRPr="00A33B5E" w:rsidRDefault="00A33B5E" w:rsidP="00A33B5E">
      <w:pPr>
        <w:pStyle w:val="Prrafodelista"/>
        <w:numPr>
          <w:ilvl w:val="0"/>
          <w:numId w:val="27"/>
        </w:numPr>
        <w:spacing w:line="240" w:lineRule="auto"/>
        <w:jc w:val="both"/>
        <w:rPr>
          <w:rFonts w:ascii="Book Antiqua" w:hAnsi="Book Antiqua"/>
          <w:sz w:val="24"/>
          <w:szCs w:val="24"/>
        </w:rPr>
      </w:pPr>
      <w:r w:rsidRPr="00A33B5E">
        <w:rPr>
          <w:rFonts w:ascii="Book Antiqua" w:hAnsi="Book Antiqua" w:cs="Times"/>
          <w:sz w:val="24"/>
          <w:szCs w:val="24"/>
        </w:rPr>
        <w:t xml:space="preserve">Defectos de píxel: incluye el estudio de los puntos defectuosos, píxeles muertos y defectos del clúster. El estudio realizado en este artículo </w:t>
      </w:r>
      <w:r w:rsidRPr="00A33B5E">
        <w:rPr>
          <w:rFonts w:ascii="Book Antiqua" w:hAnsi="Book Antiqua" w:cs="Times"/>
          <w:sz w:val="24"/>
          <w:szCs w:val="24"/>
          <w:highlight w:val="yellow"/>
        </w:rPr>
        <w:t>[*]</w:t>
      </w:r>
      <w:r w:rsidRPr="00A33B5E">
        <w:rPr>
          <w:rFonts w:ascii="Book Antiqua" w:hAnsi="Book Antiqua" w:cs="Times"/>
          <w:sz w:val="24"/>
          <w:szCs w:val="24"/>
        </w:rPr>
        <w: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t>
      </w:r>
    </w:p>
    <w:p w14:paraId="1EC478B3" w14:textId="77777777" w:rsidR="00A33B5E" w:rsidRPr="00A33B5E" w:rsidRDefault="00A33B5E" w:rsidP="00A33B5E">
      <w:pPr>
        <w:rPr>
          <w:rFonts w:ascii="Book Antiqua" w:hAnsi="Book Antiqua"/>
        </w:rPr>
      </w:pPr>
      <w:r w:rsidRPr="00A33B5E">
        <w:rPr>
          <w:rFonts w:ascii="Book Antiqua" w:hAnsi="Book Antiqua" w:cs="Times"/>
        </w:rPr>
        <w:t xml:space="preserve"> </w:t>
      </w:r>
    </w:p>
    <w:p w14:paraId="72573B7F" w14:textId="77777777" w:rsidR="00A33B5E" w:rsidRPr="00A33B5E" w:rsidRDefault="00A33B5E" w:rsidP="00A33B5E">
      <w:pPr>
        <w:rPr>
          <w:rFonts w:ascii="Book Antiqua" w:hAnsi="Book Antiqua"/>
        </w:rPr>
      </w:pPr>
    </w:p>
    <w:p w14:paraId="17927A7D" w14:textId="77777777" w:rsidR="00A33B5E" w:rsidRDefault="00A33B5E" w:rsidP="00A33B5E">
      <w:pPr>
        <w:pStyle w:val="Prrafodelista"/>
        <w:numPr>
          <w:ilvl w:val="0"/>
          <w:numId w:val="27"/>
        </w:numPr>
        <w:spacing w:line="240" w:lineRule="auto"/>
        <w:jc w:val="both"/>
        <w:rPr>
          <w:rFonts w:ascii="Book Antiqua" w:eastAsia="Times New Roman" w:hAnsi="Book Antiqua" w:cs="Times New Roman"/>
          <w:sz w:val="24"/>
          <w:szCs w:val="24"/>
        </w:rPr>
      </w:pPr>
      <w:r w:rsidRPr="00A33B5E">
        <w:rPr>
          <w:rFonts w:ascii="Book Antiqua" w:hAnsi="Book Antiqua" w:cs="Times"/>
          <w:sz w:val="24"/>
          <w:szCs w:val="24"/>
        </w:rPr>
        <w:t xml:space="preserve">Patrón de ruido del sensor [Sensor Pattern Noise (SPN)]: [*] </w:t>
      </w:r>
      <w:r w:rsidRPr="00A33B5E">
        <w:rPr>
          <w:rFonts w:ascii="Book Antiqua" w:eastAsia="Times New Roman" w:hAnsi="Book Antiqua" w:cs="Times New Roman"/>
          <w:sz w:val="24"/>
          <w:szCs w:val="24"/>
        </w:rPr>
        <w: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t>
      </w:r>
    </w:p>
    <w:p w14:paraId="6971D0EB" w14:textId="77777777" w:rsidR="00A33B5E" w:rsidRDefault="00A33B5E" w:rsidP="00A33B5E">
      <w:pPr>
        <w:jc w:val="both"/>
        <w:rPr>
          <w:rFonts w:ascii="Book Antiqua" w:hAnsi="Book Antiqua"/>
        </w:rPr>
      </w:pPr>
    </w:p>
    <w:p w14:paraId="4E68BA76" w14:textId="77777777" w:rsidR="00A33B5E" w:rsidRPr="00A33B5E" w:rsidRDefault="00A33B5E" w:rsidP="00A33B5E">
      <w:pPr>
        <w:jc w:val="both"/>
        <w:rPr>
          <w:rFonts w:ascii="Book Antiqua" w:hAnsi="Book Antiqua"/>
        </w:rPr>
      </w:pPr>
    </w:p>
    <w:p w14:paraId="22C61AB5" w14:textId="77777777" w:rsidR="00A33B5E" w:rsidRPr="00A33B5E" w:rsidRDefault="00A33B5E" w:rsidP="00A33B5E">
      <w:pPr>
        <w:pStyle w:val="Prrafodelista"/>
        <w:widowControl w:val="0"/>
        <w:autoSpaceDE w:val="0"/>
        <w:autoSpaceDN w:val="0"/>
        <w:adjustRightInd w:val="0"/>
        <w:spacing w:after="240" w:line="400" w:lineRule="atLeast"/>
        <w:ind w:firstLine="0"/>
        <w:rPr>
          <w:rFonts w:ascii="Book Antiqua" w:hAnsi="Book Antiqua" w:cs="Times"/>
          <w:sz w:val="24"/>
        </w:rPr>
      </w:pPr>
      <w:r w:rsidRPr="00A33B5E">
        <w:rPr>
          <w:rFonts w:ascii="Book Antiqua" w:hAnsi="Book Antiqua" w:cs="Times"/>
          <w:sz w:val="24"/>
          <w:highlight w:val="yellow"/>
        </w:rPr>
        <w:t>[*]</w:t>
      </w:r>
      <w:r w:rsidRPr="00A33B5E">
        <w:rPr>
          <w:rFonts w:ascii="Book Antiqua" w:hAnsi="Book Antiqua" w:cs="Times"/>
          <w:sz w:val="24"/>
        </w:rPr>
        <w:t xml:space="preserve"> </w:t>
      </w:r>
      <w:hyperlink r:id="rId36" w:history="1">
        <w:r w:rsidRPr="00A33B5E">
          <w:rPr>
            <w:rStyle w:val="Hipervnculo"/>
            <w:rFonts w:ascii="Book Antiqua" w:hAnsi="Book Antiqua" w:cs="Times"/>
            <w:sz w:val="24"/>
          </w:rPr>
          <w:t>http://proceedings.spiedigitallibrary.org/proceeding.aspx?articleid=897930</w:t>
        </w:r>
      </w:hyperlink>
    </w:p>
    <w:p w14:paraId="24FB636D" w14:textId="77777777" w:rsidR="00A33B5E" w:rsidRPr="00A33B5E" w:rsidRDefault="00A33B5E" w:rsidP="00A33B5E">
      <w:pPr>
        <w:pStyle w:val="Prrafodelista"/>
        <w:widowControl w:val="0"/>
        <w:autoSpaceDE w:val="0"/>
        <w:autoSpaceDN w:val="0"/>
        <w:adjustRightInd w:val="0"/>
        <w:spacing w:after="240" w:line="400" w:lineRule="atLeast"/>
        <w:ind w:firstLine="0"/>
        <w:rPr>
          <w:rFonts w:ascii="Book Antiqua" w:hAnsi="Book Antiqua" w:cs="Times"/>
          <w:sz w:val="24"/>
        </w:rPr>
      </w:pPr>
      <w:r w:rsidRPr="00A33B5E">
        <w:rPr>
          <w:rFonts w:ascii="Book Antiqua" w:hAnsi="Book Antiqua" w:cs="Times"/>
          <w:sz w:val="24"/>
        </w:rPr>
        <w:t xml:space="preserve">[*] </w:t>
      </w:r>
      <w:hyperlink r:id="rId37" w:history="1">
        <w:r w:rsidRPr="00A33B5E">
          <w:rPr>
            <w:rStyle w:val="Hipervnculo"/>
            <w:rFonts w:ascii="Book Antiqua" w:hAnsi="Book Antiqua" w:cs="Times"/>
            <w:sz w:val="24"/>
          </w:rPr>
          <w:t>http://ieeexplore.ieee.org/document/1634362/</w:t>
        </w:r>
      </w:hyperlink>
    </w:p>
    <w:p w14:paraId="5B2225FC" w14:textId="77777777" w:rsidR="00A33B5E" w:rsidRDefault="00A33B5E">
      <w:pPr>
        <w:spacing w:after="200" w:line="276" w:lineRule="auto"/>
        <w:rPr>
          <w:rFonts w:ascii="Book Antiqua" w:hAnsi="Book Antiqua"/>
          <w:iCs/>
          <w:lang w:val="es-ES_tradnl"/>
        </w:rPr>
      </w:pPr>
      <w:r>
        <w:rPr>
          <w:iCs/>
        </w:rPr>
        <w:br w:type="page"/>
      </w:r>
    </w:p>
    <w:p w14:paraId="48182923" w14:textId="02A81E6F" w:rsidR="00F4745A" w:rsidRPr="00F4745A" w:rsidRDefault="00F4745A">
      <w:pPr>
        <w:pStyle w:val="Ttulo1"/>
        <w:numPr>
          <w:ilvl w:val="0"/>
          <w:numId w:val="19"/>
        </w:numPr>
        <w:rPr>
          <w:bCs/>
          <w:smallCaps w:val="0"/>
        </w:rPr>
        <w:pPrChange w:id="626" w:author="Pablo Blanco Peris" w:date="2017-05-24T18:55:00Z">
          <w:pPr>
            <w:pStyle w:val="Ttulo1"/>
            <w:numPr>
              <w:numId w:val="19"/>
            </w:numPr>
            <w:ind w:left="284" w:hanging="284"/>
          </w:pPr>
        </w:pPrChange>
      </w:pPr>
      <w:bookmarkStart w:id="627" w:name="_Toc477877522"/>
      <w:bookmarkStart w:id="628" w:name="_Toc483414155"/>
      <w:r w:rsidRPr="00F4745A">
        <w:rPr>
          <w:bCs/>
          <w:smallCaps w:val="0"/>
        </w:rPr>
        <w:lastRenderedPageBreak/>
        <w:t>TÉCNICAS DE FALSIFICACIÓN</w:t>
      </w:r>
      <w:bookmarkEnd w:id="627"/>
      <w:bookmarkEnd w:id="628"/>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629"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630"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631"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632"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633"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634"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635"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Del="00DF7C46" w:rsidRDefault="00F4745A" w:rsidP="00F4745A">
      <w:pPr>
        <w:rPr>
          <w:del w:id="636" w:author="Pablo Blanco Peris" w:date="2017-05-27T12:05:00Z"/>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637" w:author="Pablo Blanco Peris" w:date="2017-05-24T19:07:00Z">
            <w:rPr>
              <w:rStyle w:val="nfasis"/>
              <w:rFonts w:ascii="Book Antiqua" w:hAnsi="Book Antiqua"/>
            </w:rPr>
          </w:rPrChange>
        </w:rPr>
      </w:pPr>
      <w:del w:id="638" w:author="Pablo Blanco Peris" w:date="2017-05-24T18:53:00Z">
        <w:r w:rsidRPr="00DE0197" w:rsidDel="008F6738">
          <w:rPr>
            <w:rStyle w:val="nfasis"/>
            <w:rFonts w:ascii="Book Antiqua" w:hAnsi="Book Antiqua"/>
            <w:sz w:val="20"/>
            <w:rPrChange w:id="639" w:author="Pablo Blanco Peris" w:date="2017-05-24T19:07:00Z">
              <w:rPr>
                <w:rStyle w:val="nfasis"/>
                <w:rFonts w:ascii="Book Antiqua" w:hAnsi="Book Antiqua"/>
              </w:rPr>
            </w:rPrChange>
          </w:rPr>
          <w:delText xml:space="preserve">Imagen </w:delText>
        </w:r>
      </w:del>
      <w:ins w:id="640" w:author="Pablo Blanco Peris" w:date="2017-05-24T18:53:00Z">
        <w:r w:rsidR="008F6738" w:rsidRPr="00DE0197">
          <w:rPr>
            <w:rStyle w:val="nfasis"/>
            <w:rFonts w:ascii="Book Antiqua" w:hAnsi="Book Antiqua"/>
            <w:sz w:val="20"/>
            <w:rPrChange w:id="641" w:author="Pablo Blanco Peris" w:date="2017-05-24T19:07:00Z">
              <w:rPr>
                <w:rStyle w:val="nfasis"/>
                <w:rFonts w:ascii="Book Antiqua" w:hAnsi="Book Antiqua"/>
              </w:rPr>
            </w:rPrChange>
          </w:rPr>
          <w:t>Figura 3</w:t>
        </w:r>
      </w:ins>
      <w:del w:id="642" w:author="Pablo Blanco Peris" w:date="2017-05-24T18:53:00Z">
        <w:r w:rsidRPr="00DE0197" w:rsidDel="008F6738">
          <w:rPr>
            <w:rStyle w:val="nfasis"/>
            <w:rFonts w:ascii="Book Antiqua" w:hAnsi="Book Antiqua"/>
            <w:sz w:val="20"/>
            <w:rPrChange w:id="643"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644"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645"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646" w:author="Pablo Blanco Peris" w:date="2017-05-24T19:07:00Z">
        <w:r w:rsidRPr="00F4745A" w:rsidDel="00DE0197">
          <w:rPr>
            <w:rFonts w:ascii="Book Antiqua" w:hAnsi="Book Antiqua"/>
          </w:rPr>
          <w:delText>abajo a la izquierda</w:delText>
        </w:r>
      </w:del>
      <w:ins w:id="647"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648" w:author="Pablo Blanco Peris" w:date="2017-05-24T19:07:00Z">
        <w:r w:rsidRPr="00F4745A" w:rsidDel="00DE0197">
          <w:rPr>
            <w:rFonts w:ascii="Book Antiqua" w:hAnsi="Book Antiqua"/>
          </w:rPr>
          <w:delText>imagen inferior derecha</w:delText>
        </w:r>
      </w:del>
      <w:ins w:id="649"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650" w:author="Pablo Blanco Peris" w:date="2017-05-24T17:59:00Z">
          <w:pPr/>
        </w:pPrChange>
      </w:pPr>
    </w:p>
    <w:p w14:paraId="4A1554DA" w14:textId="77777777" w:rsidR="00F4745A" w:rsidRPr="00F4745A" w:rsidRDefault="00F4745A">
      <w:pPr>
        <w:jc w:val="both"/>
        <w:rPr>
          <w:rFonts w:ascii="Book Antiqua" w:hAnsi="Book Antiqua"/>
        </w:rPr>
        <w:pPrChange w:id="651" w:author="Pablo Blanco Peris" w:date="2017-05-24T17:59:00Z">
          <w:pPr/>
        </w:pPrChange>
      </w:pPr>
    </w:p>
    <w:p w14:paraId="2F64F927" w14:textId="77777777" w:rsidR="00F4745A" w:rsidRPr="00F4745A" w:rsidRDefault="00F4745A">
      <w:pPr>
        <w:jc w:val="both"/>
        <w:rPr>
          <w:rFonts w:ascii="Book Antiqua" w:hAnsi="Book Antiqua"/>
        </w:rPr>
        <w:pPrChange w:id="652"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653" w:author="Pablo Blanco Peris" w:date="2017-05-24T19:07:00Z">
            <w:rPr>
              <w:rFonts w:ascii="Book Antiqua" w:hAnsi="Book Antiqua"/>
            </w:rPr>
          </w:rPrChange>
        </w:rPr>
      </w:pPr>
      <w:ins w:id="654" w:author="Pablo Blanco Peris" w:date="2017-05-24T16:49:00Z">
        <w:r w:rsidRPr="00DE0197">
          <w:rPr>
            <w:rFonts w:ascii="Book Antiqua" w:hAnsi="Book Antiqua"/>
            <w:i/>
            <w:sz w:val="21"/>
            <w:rPrChange w:id="655" w:author="Pablo Blanco Peris" w:date="2017-05-24T19:07:00Z">
              <w:rPr>
                <w:rFonts w:ascii="Book Antiqua" w:hAnsi="Book Antiqua"/>
              </w:rPr>
            </w:rPrChange>
          </w:rPr>
          <w:t>(</w:t>
        </w:r>
      </w:ins>
      <w:r w:rsidR="00484217" w:rsidRPr="00DE0197">
        <w:rPr>
          <w:rFonts w:ascii="Book Antiqua" w:hAnsi="Book Antiqua"/>
          <w:i/>
          <w:sz w:val="21"/>
          <w:rPrChange w:id="656" w:author="Pablo Blanco Peris" w:date="2017-05-24T19:07:00Z">
            <w:rPr>
              <w:rFonts w:ascii="Book Antiqua" w:hAnsi="Book Antiqua"/>
            </w:rPr>
          </w:rPrChange>
        </w:rPr>
        <w:t>a</w:t>
      </w:r>
      <w:ins w:id="657" w:author="Pablo Blanco Peris" w:date="2017-05-24T16:49:00Z">
        <w:r w:rsidRPr="00DE0197">
          <w:rPr>
            <w:rFonts w:ascii="Book Antiqua" w:hAnsi="Book Antiqua"/>
            <w:i/>
            <w:sz w:val="21"/>
            <w:rPrChange w:id="658"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659" w:author="Pablo Blanco Peris" w:date="2017-05-24T19:07:00Z">
            <w:rPr>
              <w:rFonts w:ascii="Book Antiqua" w:hAnsi="Book Antiqua"/>
            </w:rPr>
          </w:rPrChange>
        </w:rPr>
      </w:pPr>
      <w:r w:rsidRPr="00F4745A">
        <w:rPr>
          <w:rFonts w:ascii="Book Antiqua" w:hAnsi="Book Antiqua"/>
        </w:rPr>
        <w:tab/>
      </w:r>
      <w:ins w:id="660" w:author="Pablo Blanco Peris" w:date="2017-05-24T16:49:00Z">
        <w:r w:rsidR="00E96B03" w:rsidRPr="00DE0197">
          <w:rPr>
            <w:rFonts w:ascii="Book Antiqua" w:hAnsi="Book Antiqua"/>
            <w:i/>
            <w:sz w:val="20"/>
            <w:rPrChange w:id="661" w:author="Pablo Blanco Peris" w:date="2017-05-24T19:07:00Z">
              <w:rPr>
                <w:rFonts w:ascii="Book Antiqua" w:hAnsi="Book Antiqua"/>
              </w:rPr>
            </w:rPrChange>
          </w:rPr>
          <w:t>(</w:t>
        </w:r>
      </w:ins>
      <w:r w:rsidR="00484217" w:rsidRPr="00DE0197">
        <w:rPr>
          <w:rFonts w:ascii="Book Antiqua" w:hAnsi="Book Antiqua"/>
          <w:i/>
          <w:sz w:val="20"/>
          <w:rPrChange w:id="662" w:author="Pablo Blanco Peris" w:date="2017-05-24T19:07:00Z">
            <w:rPr>
              <w:rFonts w:ascii="Book Antiqua" w:hAnsi="Book Antiqua"/>
            </w:rPr>
          </w:rPrChange>
        </w:rPr>
        <w:t>b</w:t>
      </w:r>
      <w:ins w:id="663" w:author="Pablo Blanco Peris" w:date="2017-05-24T16:49:00Z">
        <w:r w:rsidR="00E96B03" w:rsidRPr="00DE0197">
          <w:rPr>
            <w:rFonts w:ascii="Book Antiqua" w:hAnsi="Book Antiqua"/>
            <w:i/>
            <w:sz w:val="20"/>
            <w:rPrChange w:id="664" w:author="Pablo Blanco Peris" w:date="2017-05-24T19:07:00Z">
              <w:rPr>
                <w:rFonts w:ascii="Book Antiqua" w:hAnsi="Book Antiqua"/>
              </w:rPr>
            </w:rPrChange>
          </w:rPr>
          <w:t>)</w:t>
        </w:r>
      </w:ins>
      <w:r w:rsidRPr="00DE0197">
        <w:rPr>
          <w:rFonts w:ascii="Book Antiqua" w:hAnsi="Book Antiqua"/>
          <w:i/>
          <w:sz w:val="20"/>
          <w:rPrChange w:id="665" w:author="Pablo Blanco Peris" w:date="2017-05-24T19:07:00Z">
            <w:rPr>
              <w:rFonts w:ascii="Book Antiqua" w:hAnsi="Book Antiqua"/>
            </w:rPr>
          </w:rPrChange>
        </w:rPr>
        <w:tab/>
      </w:r>
      <w:ins w:id="666" w:author="Pablo Blanco Peris" w:date="2017-05-24T16:49:00Z">
        <w:r w:rsidR="00E96B03" w:rsidRPr="00DE0197">
          <w:rPr>
            <w:rFonts w:ascii="Book Antiqua" w:hAnsi="Book Antiqua"/>
            <w:i/>
            <w:sz w:val="20"/>
            <w:rPrChange w:id="667" w:author="Pablo Blanco Peris" w:date="2017-05-24T19:07:00Z">
              <w:rPr>
                <w:rFonts w:ascii="Book Antiqua" w:hAnsi="Book Antiqua"/>
              </w:rPr>
            </w:rPrChange>
          </w:rPr>
          <w:t>(</w:t>
        </w:r>
      </w:ins>
      <w:r w:rsidR="00484217" w:rsidRPr="00DE0197">
        <w:rPr>
          <w:rFonts w:ascii="Book Antiqua" w:hAnsi="Book Antiqua"/>
          <w:i/>
          <w:sz w:val="20"/>
          <w:rPrChange w:id="668" w:author="Pablo Blanco Peris" w:date="2017-05-24T19:07:00Z">
            <w:rPr>
              <w:rFonts w:ascii="Book Antiqua" w:hAnsi="Book Antiqua"/>
            </w:rPr>
          </w:rPrChange>
        </w:rPr>
        <w:t>c</w:t>
      </w:r>
      <w:ins w:id="669" w:author="Pablo Blanco Peris" w:date="2017-05-24T16:49:00Z">
        <w:r w:rsidR="00E96B03" w:rsidRPr="00DE0197">
          <w:rPr>
            <w:rFonts w:ascii="Book Antiqua" w:hAnsi="Book Antiqua"/>
            <w:i/>
            <w:sz w:val="20"/>
            <w:rPrChange w:id="670" w:author="Pablo Blanco Peris" w:date="2017-05-24T19:07:00Z">
              <w:rPr>
                <w:rFonts w:ascii="Book Antiqua" w:hAnsi="Book Antiqua"/>
              </w:rPr>
            </w:rPrChange>
          </w:rPr>
          <w:t>)</w:t>
        </w:r>
      </w:ins>
    </w:p>
    <w:p w14:paraId="68F6862B" w14:textId="5AD9A5CC" w:rsidR="00F4745A" w:rsidRPr="00DE0197" w:rsidRDefault="00F4745A">
      <w:pPr>
        <w:tabs>
          <w:tab w:val="left" w:pos="504"/>
          <w:tab w:val="left" w:pos="1278"/>
        </w:tabs>
        <w:jc w:val="center"/>
        <w:rPr>
          <w:rStyle w:val="nfasis"/>
          <w:rFonts w:ascii="Book Antiqua" w:hAnsi="Book Antiqua"/>
          <w:sz w:val="20"/>
          <w:rPrChange w:id="671" w:author="Pablo Blanco Peris" w:date="2017-05-24T19:07:00Z">
            <w:rPr>
              <w:rStyle w:val="nfasis"/>
              <w:rFonts w:ascii="Book Antiqua" w:hAnsi="Book Antiqua"/>
            </w:rPr>
          </w:rPrChange>
        </w:rPr>
        <w:pPrChange w:id="672" w:author="Pablo Blanco Peris" w:date="2017-05-24T19:07:00Z">
          <w:pPr>
            <w:tabs>
              <w:tab w:val="left" w:pos="504"/>
              <w:tab w:val="left" w:pos="1278"/>
            </w:tabs>
          </w:pPr>
        </w:pPrChange>
      </w:pPr>
      <w:del w:id="673" w:author="Pablo Blanco Peris" w:date="2017-05-24T19:07:00Z">
        <w:r w:rsidRPr="00DE0197" w:rsidDel="00DE0197">
          <w:rPr>
            <w:rStyle w:val="nfasis"/>
            <w:rFonts w:ascii="Book Antiqua" w:hAnsi="Book Antiqua"/>
            <w:sz w:val="20"/>
            <w:rPrChange w:id="674" w:author="Pablo Blanco Peris" w:date="2017-05-24T19:07:00Z">
              <w:rPr>
                <w:rStyle w:val="nfasis"/>
                <w:rFonts w:ascii="Book Antiqua" w:hAnsi="Book Antiqua"/>
              </w:rPr>
            </w:rPrChange>
          </w:rPr>
          <w:delText xml:space="preserve">Imagen </w:delText>
        </w:r>
      </w:del>
      <w:ins w:id="675"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676"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677" w:author="Pablo Blanco Peris" w:date="2017-05-24T19:07:00Z">
            <w:rPr>
              <w:rStyle w:val="nfasis"/>
              <w:rFonts w:ascii="Book Antiqua" w:hAnsi="Book Antiqua"/>
            </w:rPr>
          </w:rPrChange>
        </w:rPr>
        <w:t>3.2: Imagen</w:t>
      </w:r>
      <w:ins w:id="678" w:author="Pablo Blanco Peris" w:date="2017-05-24T18:56:00Z">
        <w:r w:rsidR="008F6738" w:rsidRPr="00DE0197">
          <w:rPr>
            <w:rStyle w:val="nfasis"/>
            <w:rFonts w:ascii="Book Antiqua" w:hAnsi="Book Antiqua"/>
            <w:sz w:val="20"/>
            <w:rPrChange w:id="679" w:author="Pablo Blanco Peris" w:date="2017-05-24T19:07:00Z">
              <w:rPr>
                <w:rStyle w:val="nfasis"/>
                <w:rFonts w:ascii="Book Antiqua" w:hAnsi="Book Antiqua"/>
              </w:rPr>
            </w:rPrChange>
          </w:rPr>
          <w:t xml:space="preserve"> (</w:t>
        </w:r>
      </w:ins>
      <w:del w:id="680" w:author="Pablo Blanco Peris" w:date="2017-05-24T18:56:00Z">
        <w:r w:rsidRPr="00DE0197" w:rsidDel="008F6738">
          <w:rPr>
            <w:rStyle w:val="nfasis"/>
            <w:rFonts w:ascii="Book Antiqua" w:hAnsi="Book Antiqua"/>
            <w:sz w:val="20"/>
            <w:rPrChange w:id="681"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682" w:author="Pablo Blanco Peris" w:date="2017-05-24T19:07:00Z">
            <w:rPr>
              <w:rStyle w:val="nfasis"/>
              <w:rFonts w:ascii="Book Antiqua" w:hAnsi="Book Antiqua"/>
            </w:rPr>
          </w:rPrChange>
        </w:rPr>
        <w:t>a</w:t>
      </w:r>
      <w:ins w:id="683" w:author="Pablo Blanco Peris" w:date="2017-05-24T18:56:00Z">
        <w:r w:rsidR="008F6738" w:rsidRPr="00DE0197">
          <w:rPr>
            <w:rStyle w:val="nfasis"/>
            <w:rFonts w:ascii="Book Antiqua" w:hAnsi="Book Antiqua"/>
            <w:sz w:val="20"/>
            <w:rPrChange w:id="684" w:author="Pablo Blanco Peris" w:date="2017-05-24T19:07:00Z">
              <w:rPr>
                <w:rStyle w:val="nfasis"/>
                <w:rFonts w:ascii="Book Antiqua" w:hAnsi="Book Antiqua"/>
              </w:rPr>
            </w:rPrChange>
          </w:rPr>
          <w:t>)</w:t>
        </w:r>
      </w:ins>
      <w:r w:rsidRPr="00DE0197">
        <w:rPr>
          <w:rStyle w:val="nfasis"/>
          <w:rFonts w:ascii="Book Antiqua" w:hAnsi="Book Antiqua"/>
          <w:sz w:val="20"/>
          <w:rPrChange w:id="685"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pPr>
        <w:tabs>
          <w:tab w:val="left" w:pos="504"/>
          <w:tab w:val="left" w:pos="1278"/>
        </w:tabs>
        <w:jc w:val="center"/>
        <w:rPr>
          <w:rFonts w:ascii="Book Antiqua" w:hAnsi="Book Antiqua"/>
        </w:rPr>
        <w:pPrChange w:id="686" w:author="Pablo Blanco Peris" w:date="2017-05-24T19:07:00Z">
          <w:pPr>
            <w:tabs>
              <w:tab w:val="left" w:pos="504"/>
              <w:tab w:val="left" w:pos="1278"/>
            </w:tabs>
          </w:pPr>
        </w:pPrChange>
      </w:pPr>
      <w:r w:rsidRPr="00DE0197">
        <w:rPr>
          <w:rStyle w:val="nfasis"/>
          <w:rFonts w:ascii="Book Antiqua" w:hAnsi="Book Antiqua"/>
          <w:sz w:val="20"/>
          <w:rPrChange w:id="687" w:author="Pablo Blanco Peris" w:date="2017-05-24T19:07:00Z">
            <w:rPr>
              <w:rStyle w:val="nfasis"/>
              <w:rFonts w:ascii="Book Antiqua" w:hAnsi="Book Antiqua"/>
            </w:rPr>
          </w:rPrChange>
        </w:rPr>
        <w:t xml:space="preserve">del </w:t>
      </w:r>
      <w:ins w:id="688" w:author="Pablo Blanco Peris" w:date="2017-05-24T18:56:00Z">
        <w:r w:rsidR="008F6738" w:rsidRPr="00DE0197">
          <w:rPr>
            <w:rStyle w:val="nfasis"/>
            <w:rFonts w:ascii="Book Antiqua" w:hAnsi="Book Antiqua"/>
            <w:sz w:val="20"/>
            <w:rPrChange w:id="689" w:author="Pablo Blanco Peris" w:date="2017-05-24T19:07:00Z">
              <w:rPr>
                <w:rStyle w:val="nfasis"/>
                <w:rFonts w:ascii="Book Antiqua" w:hAnsi="Book Antiqua"/>
              </w:rPr>
            </w:rPrChange>
          </w:rPr>
          <w:t>empalme de imágenes</w:t>
        </w:r>
      </w:ins>
      <w:del w:id="690" w:author="Pablo Blanco Peris" w:date="2017-05-24T18:56:00Z">
        <w:r w:rsidRPr="00DE0197" w:rsidDel="008F6738">
          <w:rPr>
            <w:rStyle w:val="nfasis"/>
            <w:rFonts w:ascii="Book Antiqua" w:hAnsi="Book Antiqua"/>
            <w:sz w:val="20"/>
            <w:rPrChange w:id="691"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692" w:author="Pablo Blanco Peris" w:date="2017-05-24T19:07:00Z">
            <w:rPr>
              <w:rStyle w:val="nfasis"/>
              <w:rFonts w:ascii="Book Antiqua" w:hAnsi="Book Antiqua"/>
            </w:rPr>
          </w:rPrChange>
        </w:rPr>
        <w:t xml:space="preserve">, entre las imágenes </w:t>
      </w:r>
      <w:ins w:id="693" w:author="Pablo Blanco Peris" w:date="2017-05-24T18:56:00Z">
        <w:r w:rsidR="008F6738" w:rsidRPr="00DE0197">
          <w:rPr>
            <w:rStyle w:val="nfasis"/>
            <w:rFonts w:ascii="Book Antiqua" w:hAnsi="Book Antiqua"/>
            <w:sz w:val="20"/>
            <w:rPrChange w:id="694"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695" w:author="Pablo Blanco Peris" w:date="2017-05-24T19:07:00Z">
            <w:rPr>
              <w:rStyle w:val="nfasis"/>
              <w:rFonts w:ascii="Book Antiqua" w:hAnsi="Book Antiqua"/>
            </w:rPr>
          </w:rPrChange>
        </w:rPr>
        <w:t>b</w:t>
      </w:r>
      <w:ins w:id="696" w:author="Pablo Blanco Peris" w:date="2017-05-24T18:56:00Z">
        <w:r w:rsidR="008F6738" w:rsidRPr="00DE0197">
          <w:rPr>
            <w:rStyle w:val="nfasis"/>
            <w:rFonts w:ascii="Book Antiqua" w:hAnsi="Book Antiqua"/>
            <w:sz w:val="20"/>
            <w:rPrChange w:id="697" w:author="Pablo Blanco Peris" w:date="2017-05-24T19:07:00Z">
              <w:rPr>
                <w:rStyle w:val="nfasis"/>
                <w:rFonts w:ascii="Book Antiqua" w:hAnsi="Book Antiqua"/>
              </w:rPr>
            </w:rPrChange>
          </w:rPr>
          <w:t>)</w:t>
        </w:r>
      </w:ins>
      <w:r w:rsidRPr="00DE0197">
        <w:rPr>
          <w:rStyle w:val="nfasis"/>
          <w:rFonts w:ascii="Book Antiqua" w:hAnsi="Book Antiqua"/>
          <w:sz w:val="20"/>
          <w:rPrChange w:id="698" w:author="Pablo Blanco Peris" w:date="2017-05-24T19:07:00Z">
            <w:rPr>
              <w:rStyle w:val="nfasis"/>
              <w:rFonts w:ascii="Book Antiqua" w:hAnsi="Book Antiqua"/>
            </w:rPr>
          </w:rPrChange>
        </w:rPr>
        <w:t xml:space="preserve"> y </w:t>
      </w:r>
      <w:ins w:id="699" w:author="Pablo Blanco Peris" w:date="2017-05-24T18:56:00Z">
        <w:r w:rsidR="008F6738" w:rsidRPr="00DE0197">
          <w:rPr>
            <w:rStyle w:val="nfasis"/>
            <w:rFonts w:ascii="Book Antiqua" w:hAnsi="Book Antiqua"/>
            <w:sz w:val="20"/>
            <w:rPrChange w:id="700"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701" w:author="Pablo Blanco Peris" w:date="2017-05-24T19:07:00Z">
            <w:rPr>
              <w:rStyle w:val="nfasis"/>
              <w:rFonts w:ascii="Book Antiqua" w:hAnsi="Book Antiqua"/>
            </w:rPr>
          </w:rPrChange>
        </w:rPr>
        <w:t>c</w:t>
      </w:r>
      <w:ins w:id="702" w:author="Pablo Blanco Peris" w:date="2017-05-24T18:57:00Z">
        <w:r w:rsidR="008F6738" w:rsidRPr="00DE0197">
          <w:rPr>
            <w:rStyle w:val="nfasis"/>
            <w:rFonts w:ascii="Book Antiqua" w:hAnsi="Book Antiqua"/>
            <w:sz w:val="20"/>
            <w:rPrChange w:id="703" w:author="Pablo Blanco Peris" w:date="2017-05-24T19:07:00Z">
              <w:rPr>
                <w:rStyle w:val="nfasis"/>
                <w:rFonts w:ascii="Book Antiqua" w:hAnsi="Book Antiqua"/>
              </w:rPr>
            </w:rPrChange>
          </w:rPr>
          <w:t>)</w:t>
        </w:r>
      </w:ins>
      <w:r w:rsidRPr="00DE0197">
        <w:rPr>
          <w:rStyle w:val="nfasis"/>
          <w:rFonts w:ascii="Book Antiqua" w:hAnsi="Book Antiqua"/>
          <w:sz w:val="20"/>
          <w:rPrChange w:id="704"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705" w:author="Pablo Blanco Peris" w:date="2017-05-24T19:06:00Z"/>
          <w:rFonts w:ascii="Book Antiqua" w:hAnsi="Book Antiqua" w:cs="Courier New"/>
          <w:color w:val="212121"/>
          <w:lang w:eastAsia="es-ES_tradnl"/>
        </w:rPr>
        <w:pPrChange w:id="706"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707"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708" w:author="Pablo Blanco Peris" w:date="2017-05-24T19:14:00Z">
        <w:r>
          <w:rPr>
            <w:rFonts w:ascii="Book Antiqua" w:hAnsi="Book Antiqua" w:cs="Courier New"/>
            <w:color w:val="212121"/>
            <w:lang w:eastAsia="es-ES_tradnl"/>
          </w:rPr>
          <w:t>, falsificación mediante empalme de imágenes.</w:t>
        </w:r>
      </w:ins>
      <w:del w:id="709"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710"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711" w:author="Pablo Blanco Peris" w:date="2017-05-24T19:06:00Z"/>
          <w:rFonts w:ascii="Book Antiqua" w:hAnsi="Book Antiqua" w:cs="Courier New"/>
          <w:color w:val="212121"/>
          <w:lang w:eastAsia="es-ES_tradnl"/>
        </w:rPr>
        <w:pPrChange w:id="712"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307DB043"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713" w:author="Pablo Blanco Peris" w:date="2017-05-24T19:06:00Z">
          <w:pPr/>
        </w:pPrChange>
      </w:pPr>
      <w:del w:id="714"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Pr="00F4745A">
        <w:rPr>
          <w:rFonts w:ascii="Book Antiqua" w:hAnsi="Book Antiqua"/>
        </w:rPr>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Pr="00F4745A">
        <w:rPr>
          <w:rFonts w:ascii="Book Antiqua" w:hAnsi="Book Antiqua"/>
          <w:noProof/>
        </w:rPr>
        <w:t>[5]</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715"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pPr>
        <w:pStyle w:val="Ttulo2"/>
        <w:numPr>
          <w:ilvl w:val="1"/>
          <w:numId w:val="19"/>
        </w:numPr>
        <w:rPr>
          <w:bCs/>
          <w:sz w:val="30"/>
          <w:szCs w:val="28"/>
        </w:rPr>
      </w:pPr>
      <w:bookmarkStart w:id="716" w:name="_Toc477877523"/>
      <w:r w:rsidRPr="00F4745A">
        <w:t xml:space="preserve"> </w:t>
      </w:r>
      <w:bookmarkStart w:id="717" w:name="_Toc483414156"/>
      <w:r w:rsidRPr="005907EE">
        <w:rPr>
          <w:bCs/>
          <w:sz w:val="30"/>
          <w:szCs w:val="28"/>
        </w:rPr>
        <w:t>Retoque de imágenes</w:t>
      </w:r>
      <w:bookmarkEnd w:id="716"/>
      <w:bookmarkEnd w:id="717"/>
    </w:p>
    <w:p w14:paraId="75940454" w14:textId="77777777" w:rsidR="000E5722" w:rsidRPr="00F4745A" w:rsidRDefault="000E5722">
      <w:pPr>
        <w:jc w:val="both"/>
        <w:rPr>
          <w:rFonts w:ascii="Book Antiqua" w:hAnsi="Book Antiqua"/>
        </w:rPr>
        <w:pPrChange w:id="718" w:author="Pablo Blanco Peris" w:date="2017-05-24T17:59:00Z">
          <w:pPr/>
        </w:pPrChange>
      </w:pPr>
    </w:p>
    <w:p w14:paraId="354A6CDD" w14:textId="4A2D88CF" w:rsidR="00F4745A" w:rsidRPr="00F4745A" w:rsidRDefault="00F4745A">
      <w:pPr>
        <w:widowControl w:val="0"/>
        <w:autoSpaceDE w:val="0"/>
        <w:autoSpaceDN w:val="0"/>
        <w:adjustRightInd w:val="0"/>
        <w:jc w:val="both"/>
        <w:rPr>
          <w:rFonts w:ascii="Book Antiqua" w:hAnsi="Book Antiqua" w:cs="Times"/>
        </w:rPr>
        <w:pPrChange w:id="719" w:author="Pablo Blanco Peris" w:date="2017-05-24T17:59:00Z">
          <w:pPr>
            <w:widowControl w:val="0"/>
            <w:autoSpaceDE w:val="0"/>
            <w:autoSpaceDN w:val="0"/>
            <w:adjustRightInd w:val="0"/>
          </w:pPr>
        </w:pPrChange>
      </w:pPr>
      <w:r w:rsidRPr="00F4745A">
        <w:rPr>
          <w:rFonts w:ascii="Book Antiqua" w:hAnsi="Book Antiqua" w:cs="Times"/>
        </w:rPr>
        <w:t>Técnica comúnmente usada en la industria de los medios de comunicación. Está aceptada y es un método de manipulación de imágenes muy atractivo.</w:t>
      </w:r>
    </w:p>
    <w:p w14:paraId="033F3733" w14:textId="77777777" w:rsidR="00F4745A" w:rsidRPr="00F4745A" w:rsidRDefault="00F4745A">
      <w:pPr>
        <w:jc w:val="both"/>
        <w:rPr>
          <w:rFonts w:ascii="Book Antiqua" w:hAnsi="Book Antiqua" w:cs="Times"/>
        </w:rPr>
        <w:pPrChange w:id="720" w:author="Pablo Blanco Peris" w:date="2017-05-24T17:59:00Z">
          <w:pPr/>
        </w:pPrChange>
      </w:pPr>
      <w:r w:rsidRPr="00F4745A">
        <w:rPr>
          <w:rFonts w:ascii="Book Antiqua" w:hAnsi="Book Antiqua" w:cs="Times"/>
        </w:rPr>
        <w:t xml:space="preserve">Técnica popularmente usada en revistas de fotos y películas. La imagen es alterada para hacerla más atractiva, y en ocasiones algunas regiones de dicha </w:t>
      </w:r>
      <w:r w:rsidRPr="00F4745A">
        <w:rPr>
          <w:rFonts w:ascii="Book Antiqua" w:hAnsi="Book Antiqua" w:cs="Times"/>
        </w:rPr>
        <w:lastRenderedPageBreak/>
        <w:t>imagen son transformada para obtener el resultado final. No está considerada una técnica de falsificación, pero está incluida porque incluye manipulación de la imagen original.</w:t>
      </w:r>
    </w:p>
    <w:p w14:paraId="2B355BFF" w14:textId="77777777" w:rsidR="00F4745A" w:rsidRPr="00F4745A" w:rsidRDefault="00F4745A" w:rsidP="00F4745A">
      <w:pPr>
        <w:rPr>
          <w:rFonts w:ascii="Book Antiqua" w:hAnsi="Book Antiqua"/>
        </w:rPr>
      </w:pPr>
    </w:p>
    <w:p w14:paraId="39170F85" w14:textId="035AC2FC" w:rsidR="00F4745A" w:rsidRPr="005907EE" w:rsidRDefault="00F4745A">
      <w:pPr>
        <w:pStyle w:val="Ttulo2"/>
        <w:numPr>
          <w:ilvl w:val="1"/>
          <w:numId w:val="19"/>
        </w:numPr>
        <w:rPr>
          <w:bCs/>
          <w:sz w:val="30"/>
          <w:szCs w:val="28"/>
        </w:rPr>
      </w:pPr>
      <w:bookmarkStart w:id="721" w:name="_Toc477877524"/>
      <w:r w:rsidRPr="00DE7EEA">
        <w:rPr>
          <w:bCs/>
          <w:sz w:val="30"/>
          <w:szCs w:val="28"/>
        </w:rPr>
        <w:t xml:space="preserve"> </w:t>
      </w:r>
      <w:bookmarkStart w:id="722" w:name="_Toc483414157"/>
      <w:r w:rsidRPr="005907EE">
        <w:rPr>
          <w:bCs/>
          <w:sz w:val="30"/>
          <w:szCs w:val="28"/>
        </w:rPr>
        <w:t>Copia-pega</w:t>
      </w:r>
      <w:bookmarkEnd w:id="721"/>
      <w:bookmarkEnd w:id="722"/>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723"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724"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duplicar 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725" w:author="Pablo Blanco Peris" w:date="2017-05-24T17:59:00Z">
          <w:pPr>
            <w:widowControl w:val="0"/>
            <w:autoSpaceDE w:val="0"/>
            <w:autoSpaceDN w:val="0"/>
            <w:adjustRightInd w:val="0"/>
          </w:pPr>
        </w:pPrChange>
      </w:pPr>
      <w:r>
        <w:rPr>
          <w:rFonts w:ascii="Book Antiqua" w:hAnsi="Book Antiqua" w:cs="Times"/>
        </w:rPr>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726"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727" w:author="Pablo Blanco Peris" w:date="2017-05-24T17:59:00Z">
          <w:pPr>
            <w:widowControl w:val="0"/>
            <w:autoSpaceDE w:val="0"/>
            <w:autoSpaceDN w:val="0"/>
            <w:adjustRightInd w:val="0"/>
          </w:pPr>
        </w:pPrChange>
      </w:pPr>
    </w:p>
    <w:p w14:paraId="778FCFEE" w14:textId="2BB86DDE" w:rsidR="00016E4A" w:rsidRDefault="00016E4A">
      <w:pPr>
        <w:rPr>
          <w:rFonts w:ascii="Book Antiqua" w:hAnsi="Book Antiqua" w:cs="Times"/>
        </w:rPr>
        <w:pPrChange w:id="728" w:author="Pablo Blanco Peris" w:date="2017-05-27T11:13:00Z">
          <w:pPr>
            <w:widowControl w:val="0"/>
            <w:autoSpaceDE w:val="0"/>
            <w:autoSpaceDN w:val="0"/>
            <w:adjustRightInd w:val="0"/>
          </w:pPr>
        </w:pPrChange>
      </w:pPr>
      <w:r>
        <w:rPr>
          <w:rFonts w:ascii="Book Antiqua" w:hAnsi="Book Antiqua" w:cs="Times"/>
        </w:rPr>
        <w:t>Un ejemplo de esta técnica se muestra en la siguiente figura</w:t>
      </w:r>
      <w:ins w:id="729" w:author="Pablo Blanco Peris" w:date="2017-05-27T11:13:00Z">
        <w:r w:rsidR="00317B23">
          <w:rPr>
            <w:rFonts w:ascii="Book Antiqua" w:hAnsi="Book Antiqua" w:cs="Times"/>
          </w:rPr>
          <w:fldChar w:fldCharType="begin"/>
        </w:r>
      </w:ins>
      <w:ins w:id="730" w:author="Pablo Blanco Peris" w:date="2017-05-28T12:46:00Z">
        <w:r w:rsidR="00207E44">
          <w:rPr>
            <w:rFonts w:ascii="Book Antiqua" w:hAnsi="Book Antiqua" w:cs="Time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ins>
      <w:ins w:id="731" w:author="Pablo Blanco Peris" w:date="2017-05-27T11:13:00Z">
        <w:r w:rsidR="00317B23">
          <w:rPr>
            <w:rFonts w:ascii="Book Antiqua" w:hAnsi="Book Antiqua" w:cs="Times"/>
          </w:rPr>
          <w:fldChar w:fldCharType="separate"/>
        </w:r>
        <w:r w:rsidR="00317B23">
          <w:rPr>
            <w:rFonts w:ascii="Book Antiqua" w:hAnsi="Book Antiqua" w:cs="Times"/>
            <w:noProof/>
          </w:rPr>
          <w:t>[7]</w:t>
        </w:r>
        <w:r w:rsidR="00317B23">
          <w:rPr>
            <w:rFonts w:ascii="Book Antiqua" w:hAnsi="Book Antiqua" w:cs="Times"/>
          </w:rPr>
          <w:fldChar w:fldCharType="end"/>
        </w:r>
      </w:ins>
      <w:r>
        <w:rPr>
          <w:rFonts w:ascii="Book Antiqua" w:hAnsi="Book Antiqua" w:cs="Times"/>
        </w:rPr>
        <w:t xml:space="preserve">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732"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733"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734"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97300" cy="1866900"/>
                    </a:xfrm>
                    <a:prstGeom prst="rect">
                      <a:avLst/>
                    </a:prstGeom>
                  </pic:spPr>
                </pic:pic>
              </a:graphicData>
            </a:graphic>
          </wp:inline>
        </w:drawing>
      </w:r>
    </w:p>
    <w:p w14:paraId="7BA246FA" w14:textId="185A6D0C" w:rsidR="00A70F2E" w:rsidRPr="00B608AF" w:rsidRDefault="00016E4A">
      <w:pPr>
        <w:pStyle w:val="Prrafodelista"/>
        <w:widowControl w:val="0"/>
        <w:numPr>
          <w:ilvl w:val="0"/>
          <w:numId w:val="30"/>
        </w:numPr>
        <w:tabs>
          <w:tab w:val="left" w:pos="2600"/>
          <w:tab w:val="left" w:pos="5620"/>
        </w:tabs>
        <w:autoSpaceDE w:val="0"/>
        <w:autoSpaceDN w:val="0"/>
        <w:adjustRightInd w:val="0"/>
        <w:rPr>
          <w:ins w:id="735" w:author="Pablo Blanco Peris" w:date="2017-05-27T12:01:00Z"/>
          <w:rFonts w:ascii="Book Antiqua" w:hAnsi="Book Antiqua" w:cs="Times"/>
          <w:i/>
          <w:sz w:val="20"/>
          <w:szCs w:val="20"/>
          <w:rPrChange w:id="736" w:author="Pablo Blanco Peris" w:date="2017-05-27T12:02:00Z">
            <w:rPr>
              <w:ins w:id="737" w:author="Pablo Blanco Peris" w:date="2017-05-27T12:01:00Z"/>
            </w:rPr>
          </w:rPrChange>
        </w:rPr>
        <w:pPrChange w:id="738" w:author="Pablo Blanco Peris" w:date="2017-05-27T12:01:00Z">
          <w:pPr>
            <w:widowControl w:val="0"/>
            <w:tabs>
              <w:tab w:val="left" w:pos="2600"/>
              <w:tab w:val="left" w:pos="5620"/>
            </w:tabs>
            <w:autoSpaceDE w:val="0"/>
            <w:autoSpaceDN w:val="0"/>
            <w:adjustRightInd w:val="0"/>
          </w:pPr>
        </w:pPrChange>
      </w:pPr>
      <w:del w:id="739" w:author="Pablo Blanco Peris" w:date="2017-05-27T12:01:00Z">
        <w:r w:rsidRPr="00B608AF" w:rsidDel="00B608AF">
          <w:rPr>
            <w:rFonts w:ascii="Book Antiqua" w:hAnsi="Book Antiqua" w:cs="Times"/>
            <w:i/>
            <w:sz w:val="20"/>
            <w:szCs w:val="20"/>
            <w:rPrChange w:id="740" w:author="Pablo Blanco Peris" w:date="2017-05-27T12:02:00Z">
              <w:rPr/>
            </w:rPrChange>
          </w:rPr>
          <w:lastRenderedPageBreak/>
          <w:tab/>
          <w:delText>a</w:delText>
        </w:r>
        <w:r w:rsidRPr="00B608AF" w:rsidDel="00B608AF">
          <w:rPr>
            <w:rFonts w:ascii="Book Antiqua" w:hAnsi="Book Antiqua" w:cs="Times"/>
            <w:i/>
            <w:sz w:val="20"/>
            <w:szCs w:val="20"/>
            <w:rPrChange w:id="741" w:author="Pablo Blanco Peris" w:date="2017-05-27T12:02:00Z">
              <w:rPr/>
            </w:rPrChange>
          </w:rPr>
          <w:tab/>
        </w:r>
      </w:del>
      <w:ins w:id="742" w:author="Pablo Blanco Peris" w:date="2017-05-24T16:49:00Z">
        <w:r w:rsidR="00E96B03" w:rsidRPr="00B608AF">
          <w:rPr>
            <w:rFonts w:ascii="Book Antiqua" w:hAnsi="Book Antiqua" w:cs="Times"/>
            <w:i/>
            <w:sz w:val="20"/>
            <w:szCs w:val="20"/>
            <w:rPrChange w:id="743" w:author="Pablo Blanco Peris" w:date="2017-05-27T12:02:00Z">
              <w:rPr/>
            </w:rPrChange>
          </w:rPr>
          <w:t>(</w:t>
        </w:r>
      </w:ins>
      <w:r w:rsidRPr="00B608AF">
        <w:rPr>
          <w:rFonts w:ascii="Book Antiqua" w:hAnsi="Book Antiqua" w:cs="Times"/>
          <w:i/>
          <w:sz w:val="20"/>
          <w:szCs w:val="20"/>
          <w:rPrChange w:id="744" w:author="Pablo Blanco Peris" w:date="2017-05-27T12:02:00Z">
            <w:rPr/>
          </w:rPrChange>
        </w:rPr>
        <w:t>b</w:t>
      </w:r>
      <w:ins w:id="745" w:author="Pablo Blanco Peris" w:date="2017-05-24T16:48:00Z">
        <w:r w:rsidR="00E96B03" w:rsidRPr="00B608AF">
          <w:rPr>
            <w:rFonts w:ascii="Book Antiqua" w:hAnsi="Book Antiqua" w:cs="Times"/>
            <w:i/>
            <w:sz w:val="20"/>
            <w:szCs w:val="20"/>
            <w:rPrChange w:id="746" w:author="Pablo Blanco Peris" w:date="2017-05-27T12:02:00Z">
              <w:rPr/>
            </w:rPrChange>
          </w:rPr>
          <w:t>)</w:t>
        </w:r>
      </w:ins>
    </w:p>
    <w:p w14:paraId="54294DA7" w14:textId="77777777" w:rsidR="00B608AF" w:rsidRPr="00B608AF" w:rsidRDefault="00B608AF">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Change w:id="747" w:author="Pablo Blanco Peris" w:date="2017-05-27T12:02:00Z">
            <w:rPr/>
          </w:rPrChange>
        </w:rPr>
        <w:pPrChange w:id="748" w:author="Pablo Blanco Peris" w:date="2017-05-27T12:01:00Z">
          <w:pPr>
            <w:widowControl w:val="0"/>
            <w:tabs>
              <w:tab w:val="left" w:pos="2600"/>
              <w:tab w:val="left" w:pos="5620"/>
            </w:tabs>
            <w:autoSpaceDE w:val="0"/>
            <w:autoSpaceDN w:val="0"/>
            <w:adjustRightInd w:val="0"/>
          </w:pPr>
        </w:pPrChange>
      </w:pPr>
    </w:p>
    <w:p w14:paraId="4D5C4E15" w14:textId="22502A13" w:rsidR="00016E4A" w:rsidRPr="00B608AF" w:rsidRDefault="00A70F2E">
      <w:pPr>
        <w:widowControl w:val="0"/>
        <w:tabs>
          <w:tab w:val="left" w:pos="2600"/>
          <w:tab w:val="left" w:pos="5620"/>
        </w:tabs>
        <w:autoSpaceDE w:val="0"/>
        <w:autoSpaceDN w:val="0"/>
        <w:adjustRightInd w:val="0"/>
        <w:jc w:val="center"/>
        <w:rPr>
          <w:rFonts w:ascii="Book Antiqua" w:hAnsi="Book Antiqua" w:cs="Times"/>
          <w:i/>
          <w:sz w:val="20"/>
          <w:szCs w:val="20"/>
          <w:rPrChange w:id="749" w:author="Pablo Blanco Peris" w:date="2017-05-27T12:02:00Z">
            <w:rPr>
              <w:rFonts w:ascii="Book Antiqua" w:hAnsi="Book Antiqua" w:cs="Times"/>
            </w:rPr>
          </w:rPrChange>
        </w:rPr>
        <w:pPrChange w:id="750" w:author="Pablo Blanco Peris" w:date="2017-05-27T12:01:00Z">
          <w:pPr>
            <w:widowControl w:val="0"/>
            <w:tabs>
              <w:tab w:val="left" w:pos="2600"/>
              <w:tab w:val="left" w:pos="5620"/>
            </w:tabs>
            <w:autoSpaceDE w:val="0"/>
            <w:autoSpaceDN w:val="0"/>
            <w:adjustRightInd w:val="0"/>
          </w:pPr>
        </w:pPrChange>
      </w:pPr>
      <w:r w:rsidRPr="00B608AF">
        <w:rPr>
          <w:rFonts w:ascii="Book Antiqua" w:hAnsi="Book Antiqua" w:cs="Times"/>
          <w:i/>
          <w:sz w:val="20"/>
          <w:szCs w:val="20"/>
          <w:rPrChange w:id="751" w:author="Pablo Blanco Peris" w:date="2017-05-27T12:02:00Z">
            <w:rPr>
              <w:rFonts w:ascii="Book Antiqua" w:hAnsi="Book Antiqua" w:cs="Times"/>
            </w:rPr>
          </w:rPrChange>
        </w:rPr>
        <w:t xml:space="preserve">Figura </w:t>
      </w:r>
      <w:ins w:id="752" w:author="Pablo Blanco Peris" w:date="2017-05-27T12:01:00Z">
        <w:r w:rsidR="00B608AF">
          <w:rPr>
            <w:rFonts w:ascii="Book Antiqua" w:hAnsi="Book Antiqua" w:cs="Times"/>
            <w:i/>
            <w:sz w:val="20"/>
            <w:szCs w:val="20"/>
          </w:rPr>
          <w:t>3.3</w:t>
        </w:r>
        <w:r w:rsidR="00B608AF" w:rsidRPr="00B608AF">
          <w:rPr>
            <w:rFonts w:ascii="Book Antiqua" w:hAnsi="Book Antiqua" w:cs="Times"/>
            <w:i/>
            <w:sz w:val="20"/>
            <w:szCs w:val="20"/>
            <w:rPrChange w:id="753" w:author="Pablo Blanco Peris" w:date="2017-05-27T12:02:00Z">
              <w:rPr>
                <w:rFonts w:ascii="Book Antiqua" w:hAnsi="Book Antiqua" w:cs="Times"/>
              </w:rPr>
            </w:rPrChange>
          </w:rPr>
          <w:t>: Ejemplo de</w:t>
        </w:r>
      </w:ins>
      <w:ins w:id="754" w:author="Pablo Blanco Peris" w:date="2017-05-27T12:04:00Z">
        <w:r w:rsidR="00B608AF">
          <w:rPr>
            <w:rFonts w:ascii="Book Antiqua" w:hAnsi="Book Antiqua" w:cs="Times"/>
            <w:i/>
            <w:sz w:val="20"/>
            <w:szCs w:val="20"/>
          </w:rPr>
          <w:t xml:space="preserve"> duplicación por técnica de </w:t>
        </w:r>
      </w:ins>
      <w:ins w:id="755" w:author="Pablo Blanco Peris" w:date="2017-05-27T12:01:00Z">
        <w:r w:rsidR="00B608AF" w:rsidRPr="00B608AF">
          <w:rPr>
            <w:rFonts w:ascii="Book Antiqua" w:hAnsi="Book Antiqua" w:cs="Times"/>
            <w:i/>
            <w:sz w:val="20"/>
            <w:szCs w:val="20"/>
            <w:rPrChange w:id="756" w:author="Pablo Blanco Peris" w:date="2017-05-27T12:02:00Z">
              <w:rPr>
                <w:rFonts w:ascii="Book Antiqua" w:hAnsi="Book Antiqua" w:cs="Times"/>
              </w:rPr>
            </w:rPrChange>
          </w:rPr>
          <w:t>copia-pega.</w:t>
        </w:r>
      </w:ins>
      <w:del w:id="757" w:author="Pablo Blanco Peris" w:date="2017-05-27T12:01:00Z">
        <w:r w:rsidRPr="00B608AF" w:rsidDel="008562B6">
          <w:rPr>
            <w:rFonts w:ascii="Book Antiqua" w:hAnsi="Book Antiqua" w:cs="Times"/>
            <w:i/>
            <w:sz w:val="20"/>
            <w:szCs w:val="20"/>
            <w:rPrChange w:id="758" w:author="Pablo Blanco Peris" w:date="2017-05-27T12:02:00Z">
              <w:rPr>
                <w:rFonts w:ascii="Book Antiqua" w:hAnsi="Book Antiqua" w:cs="Times"/>
              </w:rPr>
            </w:rPrChange>
          </w:rPr>
          <w:delText>x.x</w:delText>
        </w:r>
      </w:del>
    </w:p>
    <w:p w14:paraId="6613E00A" w14:textId="77777777" w:rsidR="00016E4A" w:rsidDel="000E7F8E" w:rsidRDefault="00016E4A" w:rsidP="00F4745A">
      <w:pPr>
        <w:rPr>
          <w:del w:id="759" w:author="Pablo Blanco Peris" w:date="2017-05-27T12:05:00Z"/>
          <w:rFonts w:ascii="Book Antiqua" w:hAnsi="Book Antiqua" w:cs="Times"/>
        </w:rPr>
      </w:pPr>
    </w:p>
    <w:p w14:paraId="29D9F877" w14:textId="77777777" w:rsidR="00A35FB0" w:rsidDel="000E7F8E" w:rsidRDefault="00A35FB0" w:rsidP="00F4745A">
      <w:pPr>
        <w:rPr>
          <w:del w:id="760" w:author="Pablo Blanco Peris" w:date="2017-05-27T12:05:00Z"/>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284E3D44" w14:textId="482727DE" w:rsidR="00165D1E" w:rsidDel="00165D1E" w:rsidRDefault="00CB2599" w:rsidP="00165D1E">
      <w:pPr>
        <w:rPr>
          <w:del w:id="761" w:author="Pablo Blanco Peris" w:date="2017-05-27T11:13:00Z"/>
          <w:rFonts w:ascii="Book Antiqua" w:hAnsi="Book Antiqua" w:cs="Times"/>
        </w:rPr>
      </w:pPr>
      <w:r>
        <w:rPr>
          <w:rFonts w:ascii="Book Antiqua" w:hAnsi="Book Antiqua" w:cs="Times"/>
        </w:rPr>
        <w:t>Esta técnica también puede ser utilizada con el objetivo de ocultar información o contenido en una imagen digital. En la siguiente figura</w:t>
      </w:r>
      <w:moveToRangeStart w:id="762" w:author="Pablo Blanco Peris" w:date="2017-05-27T11:13:00Z" w:name="move483646922"/>
    </w:p>
    <w:p w14:paraId="5C9132DE" w14:textId="0795D463" w:rsidR="00165D1E" w:rsidRPr="00B9729B" w:rsidDel="00165D1E" w:rsidRDefault="00165D1E" w:rsidP="00165D1E">
      <w:pPr>
        <w:rPr>
          <w:del w:id="763" w:author="Pablo Blanco Peris" w:date="2017-05-27T11:13:00Z"/>
          <w:lang w:val="es-ES_tradnl" w:eastAsia="es-ES_tradnl"/>
        </w:rPr>
      </w:pPr>
      <w:moveTo w:id="764" w:author="Pablo Blanco Peris" w:date="2017-05-27T11:13:00Z">
        <w:r>
          <w:rPr>
            <w:lang w:val="es-ES_tradnl" w:eastAsia="es-ES_tradnl"/>
          </w:rPr>
          <w:fldChar w:fldCharType="begin"/>
        </w:r>
      </w:moveTo>
      <w:ins w:id="765" w:author="Pablo Blanco Peris" w:date="2017-05-28T12:46:00Z">
        <w:r w:rsidR="00207E44">
          <w:rPr>
            <w:lang w:val="es-ES_tradnl" w:eastAsia="es-ES_tradnl"/>
          </w:rPr>
          <w:instrText xml:space="preserve"> ADDIN ZOTERO_ITEM CSL_CITATION {"citationID":"20u4hvstbj","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moveTo w:id="766" w:author="Pablo Blanco Peris" w:date="2017-05-27T11:13:00Z">
        <w:del w:id="767" w:author="Pablo Blanco Peris" w:date="2017-05-28T12:46:00Z">
          <w:r w:rsidDel="00207E44">
            <w:rPr>
              <w:lang w:val="es-ES_tradnl" w:eastAsia="es-ES_tradnl"/>
            </w:rPr>
            <w:del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Pr>
            <w:lang w:val="es-ES_tradnl" w:eastAsia="es-ES_tradnl"/>
          </w:rPr>
          <w:fldChar w:fldCharType="separate"/>
        </w:r>
      </w:moveTo>
      <w:ins w:id="768" w:author="Pablo Blanco Peris" w:date="2017-05-28T12:46:00Z">
        <w:r w:rsidR="00207E44">
          <w:rPr>
            <w:noProof/>
            <w:lang w:val="es-ES_tradnl" w:eastAsia="es-ES_tradnl"/>
          </w:rPr>
          <w:t>[7]</w:t>
        </w:r>
      </w:ins>
      <w:moveTo w:id="769" w:author="Pablo Blanco Peris" w:date="2017-05-27T11:13:00Z">
        <w:del w:id="770" w:author="Pablo Blanco Peris" w:date="2017-05-28T12:46:00Z">
          <w:r w:rsidRPr="00207E44" w:rsidDel="00207E44">
            <w:rPr>
              <w:noProof/>
              <w:lang w:val="es-ES_tradnl" w:eastAsia="es-ES_tradnl"/>
              <w:rPrChange w:id="771" w:author="Pablo Blanco Peris" w:date="2017-05-28T12:46:00Z">
                <w:rPr>
                  <w:noProof/>
                  <w:lang w:val="es-ES_tradnl" w:eastAsia="es-ES_tradnl"/>
                </w:rPr>
              </w:rPrChange>
            </w:rPr>
            <w:delText>[6]</w:delText>
          </w:r>
        </w:del>
        <w:r>
          <w:rPr>
            <w:lang w:val="es-ES_tradnl" w:eastAsia="es-ES_tradnl"/>
          </w:rPr>
          <w:fldChar w:fldCharType="end"/>
        </w:r>
      </w:moveTo>
    </w:p>
    <w:p w14:paraId="49594E55" w14:textId="77777777" w:rsidR="00165D1E" w:rsidDel="00165D1E" w:rsidRDefault="00165D1E" w:rsidP="00165D1E">
      <w:pPr>
        <w:rPr>
          <w:del w:id="772" w:author="Pablo Blanco Peris" w:date="2017-05-27T11:13:00Z"/>
          <w:rFonts w:ascii="Book Antiqua" w:hAnsi="Book Antiqua" w:cs="Times"/>
        </w:rPr>
      </w:pPr>
    </w:p>
    <w:moveToRangeEnd w:id="762"/>
    <w:p w14:paraId="73A9AB0B" w14:textId="5BB5A798" w:rsidR="00A35FB0" w:rsidRDefault="00CB2599">
      <w:pPr>
        <w:rPr>
          <w:rFonts w:ascii="Book Antiqua" w:hAnsi="Book Antiqua" w:cs="Times"/>
        </w:rPr>
      </w:pPr>
      <w:r>
        <w:rPr>
          <w:rFonts w:ascii="Book Antiqua" w:hAnsi="Book Antiqua" w:cs="Times"/>
        </w:rPr>
        <w:t xml:space="preserve"> se muestran dos imágenes, al comparar ambas se nota como en la imagen </w:t>
      </w:r>
      <w:del w:id="773" w:author="Pablo Blanco Peris" w:date="2017-05-27T12:02:00Z">
        <w:r w:rsidDel="00B608AF">
          <w:rPr>
            <w:rFonts w:ascii="Book Antiqua" w:hAnsi="Book Antiqua" w:cs="Times"/>
          </w:rPr>
          <w:delText>“b</w:delText>
        </w:r>
      </w:del>
      <w:ins w:id="774" w:author="Pablo Blanco Peris" w:date="2017-05-27T12:02:00Z">
        <w:r w:rsidR="00B608AF">
          <w:rPr>
            <w:rFonts w:ascii="Book Antiqua" w:hAnsi="Book Antiqua" w:cs="Times"/>
          </w:rPr>
          <w:t>(b)</w:t>
        </w:r>
      </w:ins>
      <w:del w:id="775" w:author="Pablo Blanco Peris" w:date="2017-05-27T12:02:00Z">
        <w:r w:rsidDel="00B608AF">
          <w:rPr>
            <w:rFonts w:ascii="Book Antiqua" w:hAnsi="Book Antiqua" w:cs="Times"/>
          </w:rPr>
          <w:delText>”</w:delText>
        </w:r>
      </w:del>
      <w:r>
        <w:rPr>
          <w:rFonts w:ascii="Book Antiqua" w:hAnsi="Book Antiqua" w:cs="Times"/>
        </w:rPr>
        <w:t xml:space="preserve"> se ha ocultado una parte de la información de la imagen original </w:t>
      </w:r>
      <w:ins w:id="776" w:author="Pablo Blanco Peris" w:date="2017-05-27T12:03:00Z">
        <w:r w:rsidR="00B608AF">
          <w:rPr>
            <w:rFonts w:ascii="Book Antiqua" w:hAnsi="Book Antiqua" w:cs="Times"/>
          </w:rPr>
          <w:t>(a)</w:t>
        </w:r>
      </w:ins>
      <w:del w:id="777" w:author="Pablo Blanco Peris" w:date="2017-05-27T12:02:00Z">
        <w:r w:rsidDel="00B608AF">
          <w:rPr>
            <w:rFonts w:ascii="Book Antiqua" w:hAnsi="Book Antiqua" w:cs="Times"/>
          </w:rPr>
          <w:delText>“a”</w:delText>
        </w:r>
      </w:del>
      <w:r>
        <w:rPr>
          <w:rFonts w:ascii="Book Antiqua" w:hAnsi="Book Antiqua" w:cs="Times"/>
        </w:rPr>
        <w:t>.</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Pr="00B608AF" w:rsidRDefault="00E96B03" w:rsidP="00B9729B">
      <w:pPr>
        <w:jc w:val="center"/>
        <w:rPr>
          <w:rFonts w:ascii="Book Antiqua" w:hAnsi="Book Antiqua" w:cs="Times"/>
          <w:i/>
          <w:sz w:val="20"/>
          <w:rPrChange w:id="778" w:author="Pablo Blanco Peris" w:date="2017-05-27T12:03:00Z">
            <w:rPr>
              <w:rFonts w:ascii="Book Antiqua" w:hAnsi="Book Antiqua" w:cs="Times"/>
            </w:rPr>
          </w:rPrChange>
        </w:rPr>
      </w:pPr>
      <w:ins w:id="779" w:author="Pablo Blanco Peris" w:date="2017-05-24T16:49:00Z">
        <w:r w:rsidRPr="00B608AF">
          <w:rPr>
            <w:rFonts w:ascii="Book Antiqua" w:hAnsi="Book Antiqua" w:cs="Times"/>
            <w:i/>
            <w:sz w:val="20"/>
            <w:rPrChange w:id="780" w:author="Pablo Blanco Peris" w:date="2017-05-27T12:03:00Z">
              <w:rPr>
                <w:rFonts w:ascii="Book Antiqua" w:hAnsi="Book Antiqua" w:cs="Times"/>
              </w:rPr>
            </w:rPrChange>
          </w:rPr>
          <w:t>(</w:t>
        </w:r>
      </w:ins>
      <w:r w:rsidR="00A35FB0" w:rsidRPr="00B608AF">
        <w:rPr>
          <w:rFonts w:ascii="Book Antiqua" w:hAnsi="Book Antiqua" w:cs="Times"/>
          <w:i/>
          <w:sz w:val="20"/>
          <w:rPrChange w:id="781" w:author="Pablo Blanco Peris" w:date="2017-05-27T12:03:00Z">
            <w:rPr>
              <w:rFonts w:ascii="Book Antiqua" w:hAnsi="Book Antiqua" w:cs="Times"/>
            </w:rPr>
          </w:rPrChange>
        </w:rPr>
        <w:t>a</w:t>
      </w:r>
      <w:ins w:id="782" w:author="Pablo Blanco Peris" w:date="2017-05-24T16:49:00Z">
        <w:r w:rsidRPr="00B608AF">
          <w:rPr>
            <w:rFonts w:ascii="Book Antiqua" w:hAnsi="Book Antiqua" w:cs="Times"/>
            <w:i/>
            <w:sz w:val="20"/>
            <w:rPrChange w:id="783" w:author="Pablo Blanco Peris" w:date="2017-05-27T12:03:00Z">
              <w:rPr>
                <w:rFonts w:ascii="Book Antiqua" w:hAnsi="Book Antiqua" w:cs="Times"/>
              </w:rPr>
            </w:rPrChange>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Pr="00B608AF" w:rsidRDefault="00E96B03" w:rsidP="00B9729B">
      <w:pPr>
        <w:jc w:val="center"/>
        <w:rPr>
          <w:rFonts w:ascii="Book Antiqua" w:hAnsi="Book Antiqua" w:cs="Times"/>
          <w:i/>
          <w:sz w:val="20"/>
          <w:rPrChange w:id="784" w:author="Pablo Blanco Peris" w:date="2017-05-27T12:03:00Z">
            <w:rPr>
              <w:rFonts w:ascii="Book Antiqua" w:hAnsi="Book Antiqua" w:cs="Times"/>
            </w:rPr>
          </w:rPrChange>
        </w:rPr>
      </w:pPr>
      <w:ins w:id="785" w:author="Pablo Blanco Peris" w:date="2017-05-24T16:49:00Z">
        <w:r w:rsidRPr="00B608AF">
          <w:rPr>
            <w:rFonts w:ascii="Book Antiqua" w:hAnsi="Book Antiqua" w:cs="Times"/>
            <w:i/>
            <w:sz w:val="20"/>
            <w:rPrChange w:id="786" w:author="Pablo Blanco Peris" w:date="2017-05-27T12:03:00Z">
              <w:rPr>
                <w:rFonts w:ascii="Book Antiqua" w:hAnsi="Book Antiqua" w:cs="Times"/>
              </w:rPr>
            </w:rPrChange>
          </w:rPr>
          <w:lastRenderedPageBreak/>
          <w:t>(</w:t>
        </w:r>
      </w:ins>
      <w:r w:rsidR="00A35FB0" w:rsidRPr="00B608AF">
        <w:rPr>
          <w:rFonts w:ascii="Book Antiqua" w:hAnsi="Book Antiqua" w:cs="Times"/>
          <w:i/>
          <w:sz w:val="20"/>
          <w:rPrChange w:id="787" w:author="Pablo Blanco Peris" w:date="2017-05-27T12:03:00Z">
            <w:rPr>
              <w:rFonts w:ascii="Book Antiqua" w:hAnsi="Book Antiqua" w:cs="Times"/>
            </w:rPr>
          </w:rPrChange>
        </w:rPr>
        <w:t>b</w:t>
      </w:r>
      <w:ins w:id="788" w:author="Pablo Blanco Peris" w:date="2017-05-24T16:49:00Z">
        <w:r w:rsidRPr="00B608AF">
          <w:rPr>
            <w:rFonts w:ascii="Book Antiqua" w:hAnsi="Book Antiqua" w:cs="Times"/>
            <w:i/>
            <w:sz w:val="20"/>
            <w:rPrChange w:id="789" w:author="Pablo Blanco Peris" w:date="2017-05-27T12:03:00Z">
              <w:rPr>
                <w:rFonts w:ascii="Book Antiqua" w:hAnsi="Book Antiqua" w:cs="Times"/>
              </w:rPr>
            </w:rPrChange>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7BB4F51E" w:rsidR="00A35FB0" w:rsidRPr="00B608AF" w:rsidRDefault="00A900D0">
      <w:pPr>
        <w:jc w:val="center"/>
        <w:rPr>
          <w:rFonts w:ascii="Book Antiqua" w:hAnsi="Book Antiqua" w:cs="Times"/>
          <w:i/>
          <w:sz w:val="20"/>
          <w:rPrChange w:id="790" w:author="Pablo Blanco Peris" w:date="2017-05-27T12:03:00Z">
            <w:rPr>
              <w:rFonts w:ascii="Book Antiqua" w:hAnsi="Book Antiqua" w:cs="Times"/>
            </w:rPr>
          </w:rPrChange>
        </w:rPr>
        <w:pPrChange w:id="791" w:author="Pablo Blanco Peris" w:date="2017-05-27T12:05:00Z">
          <w:pPr/>
        </w:pPrChange>
      </w:pPr>
      <w:r w:rsidRPr="00B608AF">
        <w:rPr>
          <w:rFonts w:ascii="Book Antiqua" w:hAnsi="Book Antiqua" w:cs="Times"/>
          <w:i/>
          <w:sz w:val="20"/>
          <w:rPrChange w:id="792" w:author="Pablo Blanco Peris" w:date="2017-05-27T12:03:00Z">
            <w:rPr>
              <w:rFonts w:ascii="Book Antiqua" w:hAnsi="Book Antiqua" w:cs="Times"/>
            </w:rPr>
          </w:rPrChange>
        </w:rPr>
        <w:t xml:space="preserve">Figura </w:t>
      </w:r>
      <w:ins w:id="793" w:author="Pablo Blanco Peris" w:date="2017-05-27T12:03:00Z">
        <w:r w:rsidR="00B608AF">
          <w:rPr>
            <w:rFonts w:ascii="Book Antiqua" w:hAnsi="Book Antiqua" w:cs="Times"/>
            <w:i/>
            <w:sz w:val="20"/>
          </w:rPr>
          <w:t>3.4: Ejemplo de ocultaci</w:t>
        </w:r>
      </w:ins>
      <w:ins w:id="794" w:author="Pablo Blanco Peris" w:date="2017-05-27T12:04:00Z">
        <w:r w:rsidR="00B608AF">
          <w:rPr>
            <w:rFonts w:ascii="Book Antiqua" w:hAnsi="Book Antiqua" w:cs="Times"/>
            <w:i/>
            <w:sz w:val="20"/>
          </w:rPr>
          <w:t>ón de información mediante copia-pega</w:t>
        </w:r>
      </w:ins>
      <w:del w:id="795" w:author="Pablo Blanco Peris" w:date="2017-05-27T12:03:00Z">
        <w:r w:rsidRPr="00B608AF" w:rsidDel="00B608AF">
          <w:rPr>
            <w:rFonts w:ascii="Book Antiqua" w:hAnsi="Book Antiqua" w:cs="Times"/>
            <w:i/>
            <w:sz w:val="20"/>
            <w:rPrChange w:id="796" w:author="Pablo Blanco Peris" w:date="2017-05-27T12:03:00Z">
              <w:rPr>
                <w:rFonts w:ascii="Book Antiqua" w:hAnsi="Book Antiqua" w:cs="Times"/>
              </w:rPr>
            </w:rPrChange>
          </w:rPr>
          <w:delText>x.x</w:delText>
        </w:r>
      </w:del>
    </w:p>
    <w:p w14:paraId="2F60DB25" w14:textId="79FB65C6" w:rsidR="00A35FB0" w:rsidDel="00165D1E" w:rsidRDefault="00A35FB0" w:rsidP="00F4745A">
      <w:pPr>
        <w:rPr>
          <w:rFonts w:ascii="Book Antiqua" w:hAnsi="Book Antiqua" w:cs="Times"/>
        </w:rPr>
      </w:pPr>
      <w:moveFromRangeStart w:id="797" w:author="Pablo Blanco Peris" w:date="2017-05-27T11:13:00Z" w:name="move483646922"/>
    </w:p>
    <w:p w14:paraId="52E0771B" w14:textId="61286B18" w:rsidR="00A35FB0" w:rsidRPr="00FF3E46" w:rsidDel="00165D1E" w:rsidRDefault="00FF3E46" w:rsidP="00FF3E46">
      <w:pPr>
        <w:jc w:val="both"/>
        <w:rPr>
          <w:rFonts w:ascii="Book Antiqua" w:hAnsi="Book Antiqua"/>
          <w:lang w:val="es-ES_tradnl" w:eastAsia="es-ES_tradnl"/>
          <w:rPrChange w:id="798" w:author="Pablo Blanco Peris" w:date="2017-05-28T13:08:00Z">
            <w:rPr>
              <w:lang w:val="es-ES_tradnl" w:eastAsia="es-ES_tradnl"/>
            </w:rPr>
          </w:rPrChange>
        </w:rPr>
        <w:pPrChange w:id="799" w:author="Pablo Blanco Peris" w:date="2017-05-28T13:10:00Z">
          <w:pPr/>
        </w:pPrChange>
      </w:pPr>
      <w:ins w:id="800" w:author="Pablo Blanco Peris" w:date="2017-05-28T13:09:00Z">
        <w:r>
          <w:rPr>
            <w:rFonts w:ascii="Book Antiqua" w:hAnsi="Book Antiqua"/>
            <w:lang w:val="es-ES_tradnl" w:eastAsia="es-ES_tradnl"/>
          </w:rPr>
          <w:t>A pesar de observar detenidamente</w:t>
        </w:r>
      </w:ins>
      <w:ins w:id="801" w:author="Pablo Blanco Peris" w:date="2017-05-28T13:08:00Z">
        <w:r>
          <w:rPr>
            <w:rFonts w:ascii="Book Antiqua" w:hAnsi="Book Antiqua"/>
            <w:lang w:val="es-ES_tradnl" w:eastAsia="es-ES_tradnl"/>
            <w:rPrChange w:id="802" w:author="Pablo Blanco Peris" w:date="2017-05-28T13:08:00Z">
              <w:rPr>
                <w:rFonts w:ascii="Book Antiqua" w:hAnsi="Book Antiqua"/>
                <w:lang w:val="es-ES_tradnl" w:eastAsia="es-ES_tradnl"/>
              </w:rPr>
            </w:rPrChange>
          </w:rPr>
          <w:t xml:space="preserve"> la</w:t>
        </w:r>
        <w:r>
          <w:rPr>
            <w:rFonts w:ascii="Book Antiqua" w:hAnsi="Book Antiqua"/>
            <w:lang w:val="es-ES_tradnl" w:eastAsia="es-ES_tradnl"/>
          </w:rPr>
          <w:t xml:space="preserve"> imagen (b) de la Figura 3.4</w:t>
        </w:r>
      </w:ins>
      <w:ins w:id="803" w:author="Pablo Blanco Peris" w:date="2017-05-28T13:09:00Z">
        <w:r>
          <w:rPr>
            <w:rFonts w:ascii="Book Antiqua" w:hAnsi="Book Antiqua"/>
            <w:lang w:val="es-ES_tradnl" w:eastAsia="es-ES_tradnl"/>
          </w:rPr>
          <w:t xml:space="preserve"> no se aprecia nada incoherente que haga sospechar que esa imagen haya sido manipulada, por lo que es un buen ejemplo de lo sumamente </w:t>
        </w:r>
      </w:ins>
      <w:ins w:id="804" w:author="Pablo Blanco Peris" w:date="2017-05-28T13:10:00Z">
        <w:r>
          <w:rPr>
            <w:rFonts w:ascii="Book Antiqua" w:hAnsi="Book Antiqua"/>
            <w:lang w:val="es-ES_tradnl" w:eastAsia="es-ES_tradnl"/>
          </w:rPr>
          <w:t>fácil</w:t>
        </w:r>
      </w:ins>
      <w:ins w:id="805" w:author="Pablo Blanco Peris" w:date="2017-05-28T13:09:00Z">
        <w:r>
          <w:rPr>
            <w:rFonts w:ascii="Book Antiqua" w:hAnsi="Book Antiqua"/>
            <w:lang w:val="es-ES_tradnl" w:eastAsia="es-ES_tradnl"/>
          </w:rPr>
          <w:t xml:space="preserve"> </w:t>
        </w:r>
      </w:ins>
      <w:ins w:id="806" w:author="Pablo Blanco Peris" w:date="2017-05-28T13:10:00Z">
        <w:r>
          <w:rPr>
            <w:rFonts w:ascii="Book Antiqua" w:hAnsi="Book Antiqua"/>
            <w:lang w:val="es-ES_tradnl" w:eastAsia="es-ES_tradnl"/>
          </w:rPr>
          <w:t>que es modificar el contenido de una imagen sin generar dudas sobre ello.</w:t>
        </w:r>
      </w:ins>
      <w:moveFrom w:id="807" w:author="Pablo Blanco Peris" w:date="2017-05-27T11:13:00Z">
        <w:r w:rsidR="00A900D0" w:rsidRPr="00FF3E46" w:rsidDel="00165D1E">
          <w:rPr>
            <w:rFonts w:ascii="Book Antiqua" w:hAnsi="Book Antiqua"/>
            <w:lang w:val="es-ES_tradnl" w:eastAsia="es-ES_tradnl"/>
            <w:rPrChange w:id="808" w:author="Pablo Blanco Peris" w:date="2017-05-28T13:08:00Z">
              <w:rPr>
                <w:lang w:val="es-ES_tradnl" w:eastAsia="es-ES_tradnl"/>
              </w:rPr>
            </w:rPrChange>
          </w:rPr>
          <w:fldChar w:fldCharType="begin"/>
        </w:r>
        <w:r w:rsidR="00A900D0" w:rsidRPr="00FF3E46" w:rsidDel="00165D1E">
          <w:rPr>
            <w:rFonts w:ascii="Book Antiqua" w:hAnsi="Book Antiqua"/>
            <w:lang w:val="es-ES_tradnl" w:eastAsia="es-ES_tradnl"/>
            <w:rPrChange w:id="809" w:author="Pablo Blanco Peris" w:date="2017-05-28T13:08:00Z">
              <w:rPr>
                <w:lang w:val="es-ES_tradnl" w:eastAsia="es-ES_tradnl"/>
              </w:rPr>
            </w:rPrChange>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A900D0" w:rsidRPr="00FF3E46" w:rsidDel="00165D1E">
          <w:rPr>
            <w:rFonts w:ascii="Book Antiqua" w:hAnsi="Book Antiqua"/>
            <w:lang w:val="es-ES_tradnl" w:eastAsia="es-ES_tradnl"/>
            <w:rPrChange w:id="810" w:author="Pablo Blanco Peris" w:date="2017-05-28T13:08:00Z">
              <w:rPr>
                <w:lang w:val="es-ES_tradnl" w:eastAsia="es-ES_tradnl"/>
              </w:rPr>
            </w:rPrChange>
          </w:rPr>
          <w:fldChar w:fldCharType="separate"/>
        </w:r>
        <w:r w:rsidR="00A900D0" w:rsidRPr="00FF3E46" w:rsidDel="00165D1E">
          <w:rPr>
            <w:rFonts w:ascii="Book Antiqua" w:hAnsi="Book Antiqua"/>
            <w:noProof/>
            <w:lang w:val="es-ES_tradnl" w:eastAsia="es-ES_tradnl"/>
            <w:rPrChange w:id="811" w:author="Pablo Blanco Peris" w:date="2017-05-28T13:08:00Z">
              <w:rPr>
                <w:noProof/>
                <w:lang w:val="es-ES_tradnl" w:eastAsia="es-ES_tradnl"/>
              </w:rPr>
            </w:rPrChange>
          </w:rPr>
          <w:t>[6]</w:t>
        </w:r>
        <w:r w:rsidR="00A900D0" w:rsidRPr="00FF3E46" w:rsidDel="00165D1E">
          <w:rPr>
            <w:rFonts w:ascii="Book Antiqua" w:hAnsi="Book Antiqua"/>
            <w:lang w:val="es-ES_tradnl" w:eastAsia="es-ES_tradnl"/>
            <w:rPrChange w:id="812" w:author="Pablo Blanco Peris" w:date="2017-05-28T13:08:00Z">
              <w:rPr>
                <w:lang w:val="es-ES_tradnl" w:eastAsia="es-ES_tradnl"/>
              </w:rPr>
            </w:rPrChange>
          </w:rPr>
          <w:fldChar w:fldCharType="end"/>
        </w:r>
      </w:moveFrom>
    </w:p>
    <w:moveFromRangeEnd w:id="797"/>
    <w:p w14:paraId="71B4A995" w14:textId="77777777" w:rsidR="00AE5C11" w:rsidRDefault="00AE5C11" w:rsidP="00F4745A">
      <w:pPr>
        <w:rPr>
          <w:rFonts w:ascii="Book Antiqua" w:hAnsi="Book Antiqua" w:cs="Times"/>
        </w:rPr>
      </w:pPr>
    </w:p>
    <w:p w14:paraId="03831D41" w14:textId="3C75F123" w:rsidR="00016E4A" w:rsidDel="00317B23" w:rsidRDefault="00156A1D" w:rsidP="00F4745A">
      <w:pPr>
        <w:rPr>
          <w:del w:id="813" w:author="Pablo Blanco Peris" w:date="2017-05-27T11:13:00Z"/>
          <w:rFonts w:ascii="Book Antiqua" w:hAnsi="Book Antiqua" w:cs="Times"/>
        </w:rPr>
      </w:pPr>
      <w:del w:id="814" w:author="Pablo Blanco Peris" w:date="2017-05-27T11:13:00Z">
        <w:r w:rsidDel="00317B23">
          <w:rPr>
            <w:rFonts w:ascii="Book Antiqua" w:hAnsi="Book Antiqua" w:cs="Times"/>
          </w:rPr>
          <w:fldChar w:fldCharType="begin"/>
        </w:r>
        <w:r w:rsidDel="00317B23">
          <w:rPr>
            <w:rFonts w:ascii="Book Antiqua" w:hAnsi="Book Antiqua" w:cs="Times"/>
          </w:rPr>
          <w:del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delInstrText>
        </w:r>
        <w:r w:rsidDel="00317B23">
          <w:rPr>
            <w:rFonts w:ascii="Book Antiqua" w:hAnsi="Book Antiqua" w:cs="Times"/>
          </w:rPr>
          <w:fldChar w:fldCharType="separate"/>
        </w:r>
        <w:r w:rsidDel="00317B23">
          <w:rPr>
            <w:rFonts w:ascii="Book Antiqua" w:hAnsi="Book Antiqua" w:cs="Times"/>
            <w:noProof/>
          </w:rPr>
          <w:delText>[7</w:delText>
        </w:r>
      </w:del>
      <w:del w:id="815" w:author="Pablo Blanco Peris" w:date="2017-05-24T17:19:00Z">
        <w:r w:rsidDel="00AE5C11">
          <w:rPr>
            <w:rFonts w:ascii="Book Antiqua" w:hAnsi="Book Antiqua" w:cs="Times"/>
            <w:noProof/>
          </w:rPr>
          <w:delText>, p.</w:delText>
        </w:r>
      </w:del>
      <w:del w:id="816" w:author="Pablo Blanco Peris" w:date="2017-05-27T11:13:00Z">
        <w:r w:rsidDel="00317B23">
          <w:rPr>
            <w:rFonts w:ascii="Book Antiqua" w:hAnsi="Book Antiqua" w:cs="Times"/>
            <w:noProof/>
          </w:rPr>
          <w:delText>]</w:delText>
        </w:r>
        <w:r w:rsidDel="00317B23">
          <w:rPr>
            <w:rFonts w:ascii="Book Antiqua" w:hAnsi="Book Antiqua" w:cs="Times"/>
          </w:rPr>
          <w:fldChar w:fldCharType="end"/>
        </w:r>
      </w:del>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pPr>
        <w:pStyle w:val="Ttulo2"/>
        <w:numPr>
          <w:ilvl w:val="1"/>
          <w:numId w:val="19"/>
        </w:numPr>
        <w:rPr>
          <w:bCs/>
          <w:sz w:val="30"/>
          <w:szCs w:val="28"/>
        </w:rPr>
      </w:pPr>
      <w:bookmarkStart w:id="817" w:name="_Toc477877525"/>
      <w:r w:rsidRPr="00DE7EEA">
        <w:rPr>
          <w:bCs/>
          <w:sz w:val="30"/>
          <w:szCs w:val="28"/>
        </w:rPr>
        <w:t xml:space="preserve"> </w:t>
      </w:r>
      <w:bookmarkStart w:id="818" w:name="_Toc483414158"/>
      <w:r w:rsidRPr="00DE7EEA">
        <w:rPr>
          <w:bCs/>
          <w:sz w:val="30"/>
          <w:szCs w:val="28"/>
        </w:rPr>
        <w:t>Falsificación mediante empalme</w:t>
      </w:r>
      <w:bookmarkEnd w:id="817"/>
      <w:bookmarkEnd w:id="818"/>
    </w:p>
    <w:p w14:paraId="75C6A5BE" w14:textId="2501CE65" w:rsidR="00E24D15" w:rsidRDefault="00F4745A">
      <w:pPr>
        <w:jc w:val="both"/>
        <w:rPr>
          <w:ins w:id="819" w:author="Pablo Blanco Peris" w:date="2017-05-28T12:57:00Z"/>
          <w:rFonts w:ascii="Book Antiqua" w:hAnsi="Book Antiqua" w:cs="Times"/>
        </w:rPr>
        <w:pPrChange w:id="820" w:author="Pablo Blanco Peris" w:date="2017-05-24T17:59:00Z">
          <w:pPr/>
        </w:pPrChange>
      </w:pPr>
      <w:del w:id="821" w:author="Pablo Blanco Peris" w:date="2017-05-28T12:54:00Z">
        <w:r w:rsidRPr="00F4745A" w:rsidDel="00E24D15">
          <w:rPr>
            <w:rFonts w:ascii="Book Antiqua" w:hAnsi="Book Antiqua" w:cs="Times"/>
          </w:rPr>
          <w:delTex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delText>
        </w:r>
      </w:del>
      <w:ins w:id="822" w:author="Pablo Blanco Peris" w:date="2017-05-28T12:54:00Z">
        <w:r w:rsidR="00E24D15">
          <w:rPr>
            <w:rFonts w:ascii="Book Antiqua" w:hAnsi="Book Antiqua" w:cs="Times"/>
          </w:rPr>
          <w:t xml:space="preserve">La técnica de manipulación de imágenes mediante empalme es una de las </w:t>
        </w:r>
      </w:ins>
      <w:ins w:id="823" w:author="Pablo Blanco Peris" w:date="2017-05-28T12:55:00Z">
        <w:r w:rsidR="00E24D15">
          <w:rPr>
            <w:rFonts w:ascii="Book Antiqua" w:hAnsi="Book Antiqua" w:cs="Times"/>
          </w:rPr>
          <w:t>más</w:t>
        </w:r>
      </w:ins>
      <w:ins w:id="824" w:author="Pablo Blanco Peris" w:date="2017-05-28T12:54:00Z">
        <w:r w:rsidR="00E24D15">
          <w:rPr>
            <w:rFonts w:ascii="Book Antiqua" w:hAnsi="Book Antiqua" w:cs="Times"/>
          </w:rPr>
          <w:t xml:space="preserve"> empleadas hoy en d</w:t>
        </w:r>
      </w:ins>
      <w:ins w:id="825" w:author="Pablo Blanco Peris" w:date="2017-05-28T12:55:00Z">
        <w:r w:rsidR="00E24D15">
          <w:rPr>
            <w:rFonts w:ascii="Book Antiqua" w:hAnsi="Book Antiqua" w:cs="Times"/>
          </w:rPr>
          <w:t>ía, este método consiste en cortar cierto contenido de una imagen y pegarlo en otra.</w:t>
        </w:r>
      </w:ins>
      <w:ins w:id="826" w:author="Pablo Blanco Peris" w:date="2017-05-28T13:04:00Z">
        <w:r w:rsidR="00BC4248">
          <w:rPr>
            <w:rFonts w:ascii="Book Antiqua" w:hAnsi="Book Antiqua" w:cs="Times"/>
          </w:rPr>
          <w:t xml:space="preserve"> Con intención de mezclar dos imágenes para manipular una escena.</w:t>
        </w:r>
      </w:ins>
    </w:p>
    <w:p w14:paraId="40993E68" w14:textId="1E6D283D" w:rsidR="007D0F91" w:rsidRDefault="00E24D15">
      <w:pPr>
        <w:jc w:val="both"/>
        <w:rPr>
          <w:ins w:id="827" w:author="Pablo Blanco Peris" w:date="2017-05-28T13:03:00Z"/>
          <w:rFonts w:ascii="Book Antiqua" w:hAnsi="Book Antiqua" w:cs="Times"/>
        </w:rPr>
        <w:pPrChange w:id="828" w:author="Pablo Blanco Peris" w:date="2017-05-24T17:59:00Z">
          <w:pPr/>
        </w:pPrChange>
      </w:pPr>
      <w:ins w:id="829" w:author="Pablo Blanco Peris" w:date="2017-05-28T12:57:00Z">
        <w:r>
          <w:rPr>
            <w:rFonts w:ascii="Book Antiqua" w:hAnsi="Book Antiqua" w:cs="Times"/>
          </w:rPr>
          <w:t xml:space="preserve">A día de hoy existe una cantidad abrumadora de imágenes </w:t>
        </w:r>
        <w:r w:rsidR="007D0F91">
          <w:rPr>
            <w:rFonts w:ascii="Book Antiqua" w:hAnsi="Book Antiqua" w:cs="Times"/>
          </w:rPr>
          <w:t xml:space="preserve">creadas mediante empalme, a pesar de ello, muchos medios de </w:t>
        </w:r>
      </w:ins>
      <w:ins w:id="830" w:author="Pablo Blanco Peris" w:date="2017-05-28T12:58:00Z">
        <w:r w:rsidR="007D0F91">
          <w:rPr>
            <w:rFonts w:ascii="Book Antiqua" w:hAnsi="Book Antiqua" w:cs="Times"/>
          </w:rPr>
          <w:t>información</w:t>
        </w:r>
      </w:ins>
      <w:ins w:id="831" w:author="Pablo Blanco Peris" w:date="2017-05-28T12:57:00Z">
        <w:r w:rsidR="007D0F91">
          <w:rPr>
            <w:rFonts w:ascii="Book Antiqua" w:hAnsi="Book Antiqua" w:cs="Times"/>
          </w:rPr>
          <w:t xml:space="preserve"> </w:t>
        </w:r>
      </w:ins>
      <w:ins w:id="832" w:author="Pablo Blanco Peris" w:date="2017-05-28T12:58:00Z">
        <w:r w:rsidR="007D0F91">
          <w:rPr>
            <w:rFonts w:ascii="Book Antiqua" w:hAnsi="Book Antiqua" w:cs="Times"/>
          </w:rPr>
          <w:t>las intentan vender como contenido original y verdadero</w:t>
        </w:r>
      </w:ins>
      <w:ins w:id="833" w:author="Pablo Blanco Peris" w:date="2017-05-28T13:03:00Z">
        <w:r w:rsidR="00BC4248">
          <w:rPr>
            <w:rFonts w:ascii="Book Antiqua" w:hAnsi="Book Antiqua" w:cs="Times"/>
          </w:rPr>
          <w:t>, tanto en revistas o televisión, por ejemplo</w:t>
        </w:r>
      </w:ins>
      <w:ins w:id="834" w:author="Pablo Blanco Peris" w:date="2017-05-28T12:59:00Z">
        <w:r w:rsidR="007D0F91">
          <w:rPr>
            <w:rFonts w:ascii="Book Antiqua" w:hAnsi="Book Antiqua" w:cs="Times"/>
          </w:rPr>
          <w:t>.</w:t>
        </w:r>
      </w:ins>
    </w:p>
    <w:p w14:paraId="4FB97F5E" w14:textId="77777777" w:rsidR="00BC4248" w:rsidRDefault="00BC4248">
      <w:pPr>
        <w:jc w:val="both"/>
        <w:rPr>
          <w:ins w:id="835" w:author="Pablo Blanco Peris" w:date="2017-05-28T12:59:00Z"/>
          <w:rFonts w:ascii="Book Antiqua" w:hAnsi="Book Antiqua" w:cs="Times"/>
        </w:rPr>
        <w:pPrChange w:id="836" w:author="Pablo Blanco Peris" w:date="2017-05-24T17:59:00Z">
          <w:pPr/>
        </w:pPrChange>
      </w:pPr>
    </w:p>
    <w:p w14:paraId="457E84D6" w14:textId="23FFF056" w:rsidR="00BC4248" w:rsidRDefault="007D0F91">
      <w:pPr>
        <w:jc w:val="both"/>
        <w:rPr>
          <w:ins w:id="837" w:author="Pablo Blanco Peris" w:date="2017-05-28T13:32:00Z"/>
          <w:rFonts w:ascii="Book Antiqua" w:hAnsi="Book Antiqua" w:cs="Times"/>
        </w:rPr>
        <w:pPrChange w:id="838" w:author="Pablo Blanco Peris" w:date="2017-05-24T17:59:00Z">
          <w:pPr/>
        </w:pPrChange>
      </w:pPr>
      <w:ins w:id="839" w:author="Pablo Blanco Peris" w:date="2017-05-28T12:59:00Z">
        <w:r>
          <w:rPr>
            <w:rFonts w:ascii="Book Antiqua" w:hAnsi="Book Antiqua" w:cs="Times"/>
          </w:rPr>
          <w:t xml:space="preserve">La </w:t>
        </w:r>
      </w:ins>
      <w:ins w:id="840" w:author="Pablo Blanco Peris" w:date="2017-05-28T13:00:00Z">
        <w:r w:rsidR="00BC4248">
          <w:rPr>
            <w:rFonts w:ascii="Book Antiqua" w:hAnsi="Book Antiqua" w:cs="Times"/>
          </w:rPr>
          <w:t xml:space="preserve">gran variedad </w:t>
        </w:r>
      </w:ins>
      <w:ins w:id="841" w:author="Pablo Blanco Peris" w:date="2017-05-28T12:59:00Z">
        <w:r>
          <w:rPr>
            <w:rFonts w:ascii="Book Antiqua" w:hAnsi="Book Antiqua" w:cs="Times"/>
          </w:rPr>
          <w:t>de aplicaciones de</w:t>
        </w:r>
      </w:ins>
      <w:ins w:id="842" w:author="Pablo Blanco Peris" w:date="2017-05-28T13:00:00Z">
        <w:r w:rsidR="00BC4248">
          <w:rPr>
            <w:rFonts w:ascii="Book Antiqua" w:hAnsi="Book Antiqua" w:cs="Times"/>
          </w:rPr>
          <w:t xml:space="preserve"> edición de imágenes que existe en esta época facilita de manera exponencial la </w:t>
        </w:r>
      </w:ins>
      <w:ins w:id="843" w:author="Pablo Blanco Peris" w:date="2017-05-28T13:01:00Z">
        <w:r w:rsidR="00BC4248">
          <w:rPr>
            <w:rFonts w:ascii="Book Antiqua" w:hAnsi="Book Antiqua" w:cs="Times"/>
          </w:rPr>
          <w:t>creación</w:t>
        </w:r>
      </w:ins>
      <w:ins w:id="844" w:author="Pablo Blanco Peris" w:date="2017-05-28T13:00:00Z">
        <w:r w:rsidR="00BC4248">
          <w:rPr>
            <w:rFonts w:ascii="Book Antiqua" w:hAnsi="Book Antiqua" w:cs="Times"/>
          </w:rPr>
          <w:t xml:space="preserve"> </w:t>
        </w:r>
      </w:ins>
      <w:ins w:id="845" w:author="Pablo Blanco Peris" w:date="2017-05-28T13:01:00Z">
        <w:r w:rsidR="00BC4248">
          <w:rPr>
            <w:rFonts w:ascii="Book Antiqua" w:hAnsi="Book Antiqua" w:cs="Times"/>
          </w:rPr>
          <w:t>de este tipo de imágenes, ya que</w:t>
        </w:r>
      </w:ins>
      <w:ins w:id="846" w:author="Pablo Blanco Peris" w:date="2017-05-28T13:02:00Z">
        <w:r w:rsidR="00BC4248">
          <w:rPr>
            <w:rFonts w:ascii="Book Antiqua" w:hAnsi="Book Antiqua" w:cs="Times"/>
          </w:rPr>
          <w:t>,</w:t>
        </w:r>
      </w:ins>
      <w:ins w:id="847" w:author="Pablo Blanco Peris" w:date="2017-05-28T13:01:00Z">
        <w:r w:rsidR="00BC4248">
          <w:rPr>
            <w:rFonts w:ascii="Book Antiqua" w:hAnsi="Book Antiqua" w:cs="Times"/>
          </w:rPr>
          <w:t xml:space="preserve"> cualquier persona que sepa manejar una </w:t>
        </w:r>
      </w:ins>
      <w:ins w:id="848" w:author="Pablo Blanco Peris" w:date="2017-05-28T13:02:00Z">
        <w:r w:rsidR="00BC4248">
          <w:rPr>
            <w:rFonts w:ascii="Book Antiqua" w:hAnsi="Book Antiqua" w:cs="Times"/>
          </w:rPr>
          <w:t>aplicación</w:t>
        </w:r>
      </w:ins>
      <w:ins w:id="849" w:author="Pablo Blanco Peris" w:date="2017-05-28T13:01:00Z">
        <w:r w:rsidR="00BC4248">
          <w:rPr>
            <w:rFonts w:ascii="Book Antiqua" w:hAnsi="Book Antiqua" w:cs="Times"/>
          </w:rPr>
          <w:t xml:space="preserve"> </w:t>
        </w:r>
      </w:ins>
      <w:ins w:id="850" w:author="Pablo Blanco Peris" w:date="2017-05-28T13:02:00Z">
        <w:r w:rsidR="00BC4248">
          <w:rPr>
            <w:rFonts w:ascii="Book Antiqua" w:hAnsi="Book Antiqua" w:cs="Times"/>
          </w:rPr>
          <w:t xml:space="preserve">de este estilo, no </w:t>
        </w:r>
      </w:ins>
      <w:ins w:id="851" w:author="Pablo Blanco Peris" w:date="2017-05-28T13:03:00Z">
        <w:r w:rsidR="00BC4248">
          <w:rPr>
            <w:rFonts w:ascii="Book Antiqua" w:hAnsi="Book Antiqua" w:cs="Times"/>
          </w:rPr>
          <w:t xml:space="preserve">necesariamente </w:t>
        </w:r>
      </w:ins>
      <w:ins w:id="852" w:author="Pablo Blanco Peris" w:date="2017-05-28T13:02:00Z">
        <w:r w:rsidR="00BC4248">
          <w:rPr>
            <w:rFonts w:ascii="Book Antiqua" w:hAnsi="Book Antiqua" w:cs="Times"/>
          </w:rPr>
          <w:t>a nivel experto, puede crear contenido de estas características sin ninguna complicación</w:t>
        </w:r>
      </w:ins>
      <w:ins w:id="853" w:author="Pablo Blanco Peris" w:date="2017-05-28T13:03:00Z">
        <w:r w:rsidR="00BC4248">
          <w:rPr>
            <w:rFonts w:ascii="Book Antiqua" w:hAnsi="Book Antiqua" w:cs="Times"/>
          </w:rPr>
          <w:t xml:space="preserve"> sin que </w:t>
        </w:r>
      </w:ins>
      <w:ins w:id="854" w:author="Pablo Blanco Peris" w:date="2017-05-28T13:07:00Z">
        <w:r w:rsidR="006A4CBB">
          <w:rPr>
            <w:rFonts w:ascii="Book Antiqua" w:hAnsi="Book Antiqua" w:cs="Times"/>
          </w:rPr>
          <w:t>la manipulación</w:t>
        </w:r>
        <w:r w:rsidR="006A4CBB">
          <w:rPr>
            <w:rFonts w:ascii="Book Antiqua" w:hAnsi="Book Antiqua" w:cs="Times"/>
          </w:rPr>
          <w:t xml:space="preserve"> </w:t>
        </w:r>
      </w:ins>
      <w:ins w:id="855" w:author="Pablo Blanco Peris" w:date="2017-05-28T13:03:00Z">
        <w:r w:rsidR="00BC4248">
          <w:rPr>
            <w:rFonts w:ascii="Book Antiqua" w:hAnsi="Book Antiqua" w:cs="Times"/>
          </w:rPr>
          <w:t>sea apreciable</w:t>
        </w:r>
      </w:ins>
      <w:ins w:id="856" w:author="Pablo Blanco Peris" w:date="2017-05-28T13:02:00Z">
        <w:r w:rsidR="00BC4248">
          <w:rPr>
            <w:rFonts w:ascii="Book Antiqua" w:hAnsi="Book Antiqua" w:cs="Times"/>
          </w:rPr>
          <w:t>.</w:t>
        </w:r>
      </w:ins>
    </w:p>
    <w:p w14:paraId="716546A6" w14:textId="77777777" w:rsidR="004253C9" w:rsidRDefault="004253C9">
      <w:pPr>
        <w:jc w:val="both"/>
        <w:rPr>
          <w:ins w:id="857" w:author="Pablo Blanco Peris" w:date="2017-05-28T13:32:00Z"/>
          <w:rFonts w:ascii="Book Antiqua" w:hAnsi="Book Antiqua" w:cs="Times"/>
        </w:rPr>
        <w:pPrChange w:id="858" w:author="Pablo Blanco Peris" w:date="2017-05-24T17:59:00Z">
          <w:pPr/>
        </w:pPrChange>
      </w:pPr>
    </w:p>
    <w:p w14:paraId="6CB53486" w14:textId="294B6291" w:rsidR="00E64B63" w:rsidRDefault="004253C9">
      <w:pPr>
        <w:jc w:val="both"/>
        <w:rPr>
          <w:ins w:id="859" w:author="Pablo Blanco Peris" w:date="2017-05-28T13:04:00Z"/>
          <w:rFonts w:ascii="Book Antiqua" w:hAnsi="Book Antiqua" w:cs="Times"/>
        </w:rPr>
        <w:pPrChange w:id="860" w:author="Pablo Blanco Peris" w:date="2017-05-24T17:59:00Z">
          <w:pPr/>
        </w:pPrChange>
      </w:pPr>
      <w:ins w:id="861" w:author="Pablo Blanco Peris" w:date="2017-05-28T13:32:00Z">
        <w:r>
          <w:rPr>
            <w:rFonts w:ascii="Book Antiqua" w:hAnsi="Book Antiqua" w:cs="Times"/>
          </w:rPr>
          <w:t xml:space="preserve">En la figura que se muestra a </w:t>
        </w:r>
      </w:ins>
      <w:ins w:id="862" w:author="Pablo Blanco Peris" w:date="2017-05-28T13:33:00Z">
        <w:r>
          <w:rPr>
            <w:rFonts w:ascii="Book Antiqua" w:hAnsi="Book Antiqua" w:cs="Times"/>
          </w:rPr>
          <w:t>continuación</w:t>
        </w:r>
      </w:ins>
      <w:ins w:id="863" w:author="Pablo Blanco Peris" w:date="2017-05-28T13:37:00Z">
        <w:r w:rsidR="00E64B63">
          <w:rPr>
            <w:rFonts w:ascii="Book Antiqua" w:hAnsi="Book Antiqua" w:cs="Times"/>
          </w:rPr>
          <w:t xml:space="preserve"> </w:t>
        </w:r>
      </w:ins>
      <w:ins w:id="864" w:author="Pablo Blanco Peris" w:date="2017-05-28T13:38:00Z">
        <w:r w:rsidR="00E64B63">
          <w:rPr>
            <w:rFonts w:ascii="Book Antiqua" w:hAnsi="Book Antiqua" w:cs="Times"/>
          </w:rPr>
          <w:fldChar w:fldCharType="begin"/>
        </w:r>
        <w:r w:rsidR="00E64B63">
          <w:rPr>
            <w:rFonts w:ascii="Book Antiqua" w:hAnsi="Book Antiqua" w:cs="Times"/>
          </w:rPr>
          <w:instrText xml:space="preserve"> ADDIN ZOTERO_ITEM CSL_CITATION {"citationID":"a21vkul98mv","properties":{"formattedCitation":"[8]","plainCitation":"[8]"},"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ins>
      <w:r w:rsidR="00E64B63">
        <w:rPr>
          <w:rFonts w:ascii="Book Antiqua" w:hAnsi="Book Antiqua" w:cs="Times"/>
        </w:rPr>
        <w:fldChar w:fldCharType="separate"/>
      </w:r>
      <w:ins w:id="865" w:author="Pablo Blanco Peris" w:date="2017-05-28T13:38:00Z">
        <w:r w:rsidR="00E64B63">
          <w:rPr>
            <w:rFonts w:ascii="Book Antiqua" w:hAnsi="Book Antiqua" w:cs="Times"/>
            <w:noProof/>
          </w:rPr>
          <w:t>[8]</w:t>
        </w:r>
        <w:r w:rsidR="00E64B63">
          <w:rPr>
            <w:rFonts w:ascii="Book Antiqua" w:hAnsi="Book Antiqua" w:cs="Times"/>
          </w:rPr>
          <w:fldChar w:fldCharType="end"/>
        </w:r>
        <w:r w:rsidR="00E64B63">
          <w:rPr>
            <w:rFonts w:ascii="Book Antiqua" w:hAnsi="Book Antiqua" w:cs="Times"/>
          </w:rPr>
          <w:t xml:space="preserve"> aparecen 5 ejemplos de imágenes manipuladas mediante empalme.</w:t>
        </w:r>
      </w:ins>
      <w:ins w:id="866" w:author="Pablo Blanco Peris" w:date="2017-05-28T13:39:00Z">
        <w:r w:rsidR="00E64B63">
          <w:rPr>
            <w:rFonts w:ascii="Book Antiqua" w:hAnsi="Book Antiqua" w:cs="Times"/>
          </w:rPr>
          <w:t xml:space="preserve"> </w:t>
        </w:r>
      </w:ins>
      <w:bookmarkStart w:id="867" w:name="_GoBack"/>
      <w:bookmarkEnd w:id="867"/>
      <w:ins w:id="868" w:author="Pablo Blanco Peris" w:date="2017-05-28T13:38:00Z">
        <w:r w:rsidR="00E64B63">
          <w:rPr>
            <w:rFonts w:ascii="Book Antiqua" w:hAnsi="Book Antiqua" w:cs="Times"/>
          </w:rPr>
          <w:t xml:space="preserve">Las imágenes de abajo son las resultantes de la mezcla de las dos </w:t>
        </w:r>
      </w:ins>
      <w:ins w:id="869" w:author="Pablo Blanco Peris" w:date="2017-05-28T13:39:00Z">
        <w:r w:rsidR="00E64B63">
          <w:rPr>
            <w:rFonts w:ascii="Book Antiqua" w:hAnsi="Book Antiqua" w:cs="Times"/>
          </w:rPr>
          <w:t>imágenes</w:t>
        </w:r>
      </w:ins>
      <w:ins w:id="870" w:author="Pablo Blanco Peris" w:date="2017-05-28T13:38:00Z">
        <w:r w:rsidR="00E64B63">
          <w:rPr>
            <w:rFonts w:ascii="Book Antiqua" w:hAnsi="Book Antiqua" w:cs="Times"/>
          </w:rPr>
          <w:t xml:space="preserve"> </w:t>
        </w:r>
      </w:ins>
      <w:ins w:id="871" w:author="Pablo Blanco Peris" w:date="2017-05-28T13:39:00Z">
        <w:r w:rsidR="00E64B63">
          <w:rPr>
            <w:rFonts w:ascii="Book Antiqua" w:hAnsi="Book Antiqua" w:cs="Times"/>
          </w:rPr>
          <w:t>superiores.</w:t>
        </w:r>
      </w:ins>
    </w:p>
    <w:p w14:paraId="2DD75A9D" w14:textId="77777777" w:rsidR="00F60594" w:rsidRDefault="00F60594">
      <w:pPr>
        <w:jc w:val="both"/>
        <w:rPr>
          <w:ins w:id="872" w:author="Pablo Blanco Peris" w:date="2017-05-28T13:25:00Z"/>
          <w:rFonts w:ascii="Book Antiqua" w:hAnsi="Book Antiqua" w:cs="Times"/>
        </w:rPr>
        <w:pPrChange w:id="873" w:author="Pablo Blanco Peris" w:date="2017-05-24T17:59:00Z">
          <w:pPr/>
        </w:pPrChange>
      </w:pPr>
    </w:p>
    <w:p w14:paraId="39BC0CCE" w14:textId="77777777" w:rsidR="00F60594" w:rsidRDefault="00F60594">
      <w:pPr>
        <w:jc w:val="both"/>
        <w:rPr>
          <w:ins w:id="874" w:author="Pablo Blanco Peris" w:date="2017-05-28T13:25:00Z"/>
          <w:rFonts w:ascii="Book Antiqua" w:hAnsi="Book Antiqua" w:cs="Times"/>
        </w:rPr>
        <w:pPrChange w:id="875" w:author="Pablo Blanco Peris" w:date="2017-05-24T17:59:00Z">
          <w:pPr/>
        </w:pPrChange>
      </w:pPr>
    </w:p>
    <w:p w14:paraId="1863F737" w14:textId="6B4343AE" w:rsidR="00F4745A" w:rsidRPr="00F4745A" w:rsidRDefault="00AE3628">
      <w:pPr>
        <w:jc w:val="both"/>
        <w:rPr>
          <w:rFonts w:ascii="Book Antiqua" w:hAnsi="Book Antiqua" w:cs="Times"/>
        </w:rPr>
        <w:pPrChange w:id="876" w:author="Pablo Blanco Peris" w:date="2017-05-24T17:59:00Z">
          <w:pPr/>
        </w:pPrChange>
      </w:pPr>
      <w:ins w:id="877" w:author="Pablo Blanco Peris" w:date="2017-05-28T13:26:00Z">
        <w:r w:rsidRPr="00AE3628">
          <w:rPr>
            <w:rFonts w:ascii="Book Antiqua" w:hAnsi="Book Antiqua" w:cs="Times"/>
          </w:rPr>
          <w:lastRenderedPageBreak/>
          <w:drawing>
            <wp:inline distT="0" distB="0" distL="0" distR="0" wp14:anchorId="0E884CBF" wp14:editId="1542FF52">
              <wp:extent cx="5400675" cy="3652520"/>
              <wp:effectExtent l="0" t="0" r="9525"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675" cy="3652520"/>
                      </a:xfrm>
                      <a:prstGeom prst="rect">
                        <a:avLst/>
                      </a:prstGeom>
                    </pic:spPr>
                  </pic:pic>
                </a:graphicData>
              </a:graphic>
            </wp:inline>
          </w:drawing>
        </w:r>
      </w:ins>
      <w:del w:id="878" w:author="Pablo Blanco Peris" w:date="2017-05-28T12:54:00Z">
        <w:r w:rsidR="00F4745A" w:rsidRPr="00F4745A" w:rsidDel="00E24D15">
          <w:rPr>
            <w:rFonts w:ascii="Book Antiqua" w:hAnsi="Book Antiqua" w:cs="Times"/>
          </w:rPr>
          <w:delText>.</w:delText>
        </w:r>
      </w:del>
    </w:p>
    <w:p w14:paraId="5D7D6B74" w14:textId="77777777" w:rsidR="005006D7" w:rsidRDefault="005006D7" w:rsidP="005006D7">
      <w:pPr>
        <w:jc w:val="center"/>
        <w:rPr>
          <w:ins w:id="879" w:author="Pablo Blanco Peris" w:date="2017-05-28T13:30:00Z"/>
          <w:iCs/>
        </w:rPr>
      </w:pPr>
      <w:ins w:id="880" w:author="Pablo Blanco Peris" w:date="2017-05-28T13:30:00Z">
        <w:r>
          <w:rPr>
            <w:iCs/>
          </w:rPr>
          <w:tab/>
        </w:r>
      </w:ins>
    </w:p>
    <w:p w14:paraId="12B5A4BC" w14:textId="76673B92" w:rsidR="005006D7" w:rsidRPr="008B6AE5" w:rsidRDefault="005006D7" w:rsidP="005006D7">
      <w:pPr>
        <w:jc w:val="center"/>
        <w:rPr>
          <w:ins w:id="881" w:author="Pablo Blanco Peris" w:date="2017-05-28T13:30:00Z"/>
          <w:rFonts w:ascii="Book Antiqua" w:hAnsi="Book Antiqua" w:cs="Times"/>
          <w:i/>
          <w:sz w:val="20"/>
        </w:rPr>
      </w:pPr>
      <w:ins w:id="882" w:author="Pablo Blanco Peris" w:date="2017-05-28T13:30:00Z">
        <w:r w:rsidRPr="008B6AE5">
          <w:rPr>
            <w:rFonts w:ascii="Book Antiqua" w:hAnsi="Book Antiqua" w:cs="Times"/>
            <w:i/>
            <w:sz w:val="20"/>
          </w:rPr>
          <w:t xml:space="preserve">Figura </w:t>
        </w:r>
        <w:r>
          <w:rPr>
            <w:rFonts w:ascii="Book Antiqua" w:hAnsi="Book Antiqua" w:cs="Times"/>
            <w:i/>
            <w:sz w:val="20"/>
          </w:rPr>
          <w:t>3.5</w:t>
        </w:r>
        <w:r>
          <w:rPr>
            <w:rFonts w:ascii="Book Antiqua" w:hAnsi="Book Antiqua" w:cs="Times"/>
            <w:i/>
            <w:sz w:val="20"/>
          </w:rPr>
          <w:t xml:space="preserve">: Ejemplo de </w:t>
        </w:r>
      </w:ins>
      <w:ins w:id="883" w:author="Pablo Blanco Peris" w:date="2017-05-28T13:32:00Z">
        <w:r w:rsidR="004253C9">
          <w:rPr>
            <w:rFonts w:ascii="Book Antiqua" w:hAnsi="Book Antiqua" w:cs="Times"/>
            <w:i/>
            <w:sz w:val="20"/>
          </w:rPr>
          <w:t xml:space="preserve">empalme de imágenes obtenidas del </w:t>
        </w:r>
        <w:proofErr w:type="spellStart"/>
        <w:r w:rsidR="004253C9">
          <w:rPr>
            <w:rFonts w:ascii="Book Antiqua" w:hAnsi="Book Antiqua" w:cs="Times"/>
            <w:i/>
            <w:sz w:val="20"/>
          </w:rPr>
          <w:t>Dataset</w:t>
        </w:r>
        <w:proofErr w:type="spellEnd"/>
        <w:r w:rsidR="004253C9">
          <w:rPr>
            <w:rFonts w:ascii="Book Antiqua" w:hAnsi="Book Antiqua" w:cs="Times"/>
            <w:i/>
            <w:sz w:val="20"/>
          </w:rPr>
          <w:t xml:space="preserve"> CASIA TIDE V2.0.</w:t>
        </w:r>
      </w:ins>
    </w:p>
    <w:p w14:paraId="4E0FAC9B" w14:textId="33C11E56" w:rsidR="00A33B5E" w:rsidRDefault="00A33B5E" w:rsidP="005006D7">
      <w:pPr>
        <w:pStyle w:val="Estilo12ptPrimeralnea05cm"/>
        <w:tabs>
          <w:tab w:val="left" w:pos="1849"/>
        </w:tabs>
        <w:rPr>
          <w:iCs/>
          <w:szCs w:val="24"/>
        </w:rPr>
        <w:pPrChange w:id="884" w:author="Pablo Blanco Peris" w:date="2017-05-28T13:30:00Z">
          <w:pPr>
            <w:pStyle w:val="Estilo12ptPrimeralnea05cm"/>
          </w:pPr>
        </w:pPrChange>
      </w:pPr>
    </w:p>
    <w:p w14:paraId="4A5D95EB" w14:textId="2876899F" w:rsidR="005907EE" w:rsidRDefault="00F30566">
      <w:pPr>
        <w:pStyle w:val="Ttulo1"/>
        <w:numPr>
          <w:ilvl w:val="0"/>
          <w:numId w:val="19"/>
        </w:numPr>
        <w:ind w:left="284" w:hanging="284"/>
        <w:rPr>
          <w:ins w:id="885" w:author="Pablo Blanco Peris" w:date="2017-05-24T19:15:00Z"/>
          <w:bCs/>
          <w:smallCaps w:val="0"/>
        </w:rPr>
      </w:pPr>
      <w:bookmarkStart w:id="886" w:name="_Toc483414159"/>
      <w:r>
        <w:rPr>
          <w:bCs/>
          <w:smallCaps w:val="0"/>
        </w:rPr>
        <w:lastRenderedPageBreak/>
        <w:t>TÉCNICAS DE IDENTIFICACIÓN DE MANIPULACIONES DE IMÁGENES DIGITALES</w:t>
      </w:r>
      <w:bookmarkEnd w:id="886"/>
    </w:p>
    <w:p w14:paraId="150F269C" w14:textId="77777777" w:rsidR="001B0516" w:rsidRDefault="001B0516">
      <w:pPr>
        <w:rPr>
          <w:ins w:id="887" w:author="Pablo Blanco Peris" w:date="2017-05-24T19:15:00Z"/>
        </w:rPr>
        <w:pPrChange w:id="888" w:author="Pablo Blanco Peris" w:date="2017-05-24T19:15:00Z">
          <w:pPr>
            <w:pStyle w:val="Ttulo1"/>
            <w:numPr>
              <w:numId w:val="19"/>
            </w:numPr>
            <w:ind w:left="284" w:hanging="284"/>
          </w:pPr>
        </w:pPrChange>
      </w:pPr>
    </w:p>
    <w:p w14:paraId="15722253" w14:textId="4CA9379A" w:rsidR="001B0516" w:rsidRDefault="001B0516">
      <w:pPr>
        <w:jc w:val="both"/>
        <w:rPr>
          <w:ins w:id="889" w:author="Pablo Blanco Peris" w:date="2017-05-24T19:17:00Z"/>
          <w:rFonts w:cs="Times"/>
        </w:rPr>
        <w:pPrChange w:id="890" w:author="Pablo Blanco Peris" w:date="2017-05-24T19:15:00Z">
          <w:pPr>
            <w:pStyle w:val="Ttulo1"/>
            <w:numPr>
              <w:numId w:val="19"/>
            </w:numPr>
            <w:ind w:left="284" w:hanging="284"/>
          </w:pPr>
        </w:pPrChange>
      </w:pPr>
      <w:ins w:id="891" w:author="Pablo Blanco Peris" w:date="2017-05-24T19:15:00Z">
        <w:r>
          <w:rPr>
            <w:rFonts w:ascii="Book Antiqua" w:hAnsi="Book Antiqua" w:cs="Times"/>
          </w:rPr>
          <w:t>Desafortunadamente hoy en día existe mucha facilidad a la hora de manipular contenido multimedia</w:t>
        </w:r>
      </w:ins>
      <w:ins w:id="892" w:author="Pablo Blanco Peris" w:date="2017-05-24T19:17:00Z">
        <w:r w:rsidR="006102B2">
          <w:rPr>
            <w:rFonts w:ascii="Book Antiqua" w:hAnsi="Book Antiqua" w:cs="Times"/>
          </w:rPr>
          <w:t>, ya que, imágenes, documentos y archivos son muy vulnerables en este ámbito.</w:t>
        </w:r>
      </w:ins>
    </w:p>
    <w:p w14:paraId="12C6DF1F" w14:textId="50B23D5C" w:rsidR="006102B2" w:rsidRDefault="006102B2">
      <w:pPr>
        <w:jc w:val="both"/>
        <w:rPr>
          <w:ins w:id="893" w:author="Pablo Blanco Peris" w:date="2017-05-24T19:19:00Z"/>
          <w:rFonts w:cs="Times"/>
        </w:rPr>
        <w:pPrChange w:id="894" w:author="Pablo Blanco Peris" w:date="2017-05-24T19:15:00Z">
          <w:pPr>
            <w:pStyle w:val="Ttulo1"/>
            <w:numPr>
              <w:numId w:val="19"/>
            </w:numPr>
            <w:ind w:left="284" w:hanging="284"/>
          </w:pPr>
        </w:pPrChange>
      </w:pPr>
      <w:ins w:id="895" w:author="Pablo Blanco Peris" w:date="2017-05-24T19:18:00Z">
        <w:r>
          <w:rPr>
            <w:rFonts w:ascii="Book Antiqua" w:hAnsi="Book Antiqua" w:cs="Times"/>
          </w:rPr>
          <w:t xml:space="preserve">Este hecho tuvo como consecuencia el interés de muchos investigadores </w:t>
        </w:r>
      </w:ins>
      <w:ins w:id="896" w:author="Pablo Blanco Peris" w:date="2017-05-24T19:19:00Z">
        <w:r>
          <w:rPr>
            <w:rFonts w:ascii="Book Antiqua" w:hAnsi="Book Antiqua" w:cs="Times"/>
          </w:rPr>
          <w:t>en el desarrollo de técnicas robustas para la detección de falsificación de imágenes.</w:t>
        </w:r>
      </w:ins>
    </w:p>
    <w:p w14:paraId="4C272396" w14:textId="448DBB78" w:rsidR="006102B2" w:rsidRDefault="006102B2">
      <w:pPr>
        <w:jc w:val="both"/>
        <w:rPr>
          <w:ins w:id="897" w:author="Pablo Blanco Peris" w:date="2017-05-24T19:23:00Z"/>
          <w:rFonts w:cs="Times"/>
        </w:rPr>
        <w:pPrChange w:id="898" w:author="Pablo Blanco Peris" w:date="2017-05-24T19:15:00Z">
          <w:pPr>
            <w:pStyle w:val="Ttulo1"/>
            <w:numPr>
              <w:numId w:val="19"/>
            </w:numPr>
            <w:ind w:left="284" w:hanging="284"/>
          </w:pPr>
        </w:pPrChange>
      </w:pPr>
      <w:ins w:id="899" w:author="Pablo Blanco Peris" w:date="2017-05-24T19:19:00Z">
        <w:r>
          <w:rPr>
            <w:rFonts w:ascii="Book Antiqua" w:hAnsi="Book Antiqua" w:cs="Times"/>
          </w:rPr>
          <w:t xml:space="preserve">Desde entonces, una gran cantidad de algoritmos han sido desarrollados, analizados y probados con </w:t>
        </w:r>
      </w:ins>
      <w:ins w:id="900" w:author="Pablo Blanco Peris" w:date="2017-05-24T19:20:00Z">
        <w:r>
          <w:rPr>
            <w:rFonts w:ascii="Book Antiqua" w:hAnsi="Book Antiqua" w:cs="Times"/>
          </w:rPr>
          <w:t>intención</w:t>
        </w:r>
      </w:ins>
      <w:ins w:id="901" w:author="Pablo Blanco Peris" w:date="2017-05-24T19:19:00Z">
        <w:r>
          <w:rPr>
            <w:rFonts w:ascii="Book Antiqua" w:hAnsi="Book Antiqua" w:cs="Times"/>
          </w:rPr>
          <w:t xml:space="preserve"> </w:t>
        </w:r>
      </w:ins>
      <w:ins w:id="902" w:author="Pablo Blanco Peris" w:date="2017-05-24T19:20:00Z">
        <w:r>
          <w:rPr>
            <w:rFonts w:ascii="Book Antiqua" w:hAnsi="Book Antiqua" w:cs="Times"/>
          </w:rPr>
          <w:t xml:space="preserve">de </w:t>
        </w:r>
      </w:ins>
      <w:ins w:id="903" w:author="Pablo Blanco Peris" w:date="2017-05-24T19:22:00Z">
        <w:r w:rsidR="00352FC9">
          <w:rPr>
            <w:rFonts w:ascii="Book Antiqua" w:hAnsi="Book Antiqua" w:cs="Times"/>
          </w:rPr>
          <w:t xml:space="preserve">verificar la integridad de las </w:t>
        </w:r>
      </w:ins>
      <w:ins w:id="904" w:author="Pablo Blanco Peris" w:date="2017-05-24T19:23:00Z">
        <w:r w:rsidR="00352FC9">
          <w:rPr>
            <w:rFonts w:ascii="Book Antiqua" w:hAnsi="Book Antiqua" w:cs="Times"/>
          </w:rPr>
          <w:t>imágenes</w:t>
        </w:r>
      </w:ins>
      <w:ins w:id="905" w:author="Pablo Blanco Peris" w:date="2017-05-24T19:22:00Z">
        <w:r w:rsidR="00352FC9">
          <w:rPr>
            <w:rFonts w:ascii="Book Antiqua" w:hAnsi="Book Antiqua" w:cs="Times"/>
          </w:rPr>
          <w:t xml:space="preserve"> </w:t>
        </w:r>
      </w:ins>
      <w:ins w:id="906" w:author="Pablo Blanco Peris" w:date="2017-05-24T19:23:00Z">
        <w:r w:rsidR="00352FC9">
          <w:rPr>
            <w:rFonts w:ascii="Book Antiqua" w:hAnsi="Book Antiqua" w:cs="Times"/>
          </w:rPr>
          <w:t>digitales a día de hoy.</w:t>
        </w:r>
      </w:ins>
    </w:p>
    <w:p w14:paraId="0C5DC064" w14:textId="77777777" w:rsidR="00352FC9" w:rsidRDefault="00352FC9">
      <w:pPr>
        <w:jc w:val="both"/>
        <w:rPr>
          <w:ins w:id="907" w:author="Pablo Blanco Peris" w:date="2017-05-24T19:23:00Z"/>
          <w:rFonts w:cs="Times"/>
        </w:rPr>
        <w:pPrChange w:id="908" w:author="Pablo Blanco Peris" w:date="2017-05-24T19:15:00Z">
          <w:pPr>
            <w:pStyle w:val="Ttulo1"/>
            <w:numPr>
              <w:numId w:val="19"/>
            </w:numPr>
            <w:ind w:left="284" w:hanging="284"/>
          </w:pPr>
        </w:pPrChange>
      </w:pPr>
    </w:p>
    <w:p w14:paraId="03AA6EFC" w14:textId="1F09CD0B" w:rsidR="00352FC9" w:rsidRDefault="00352FC9">
      <w:pPr>
        <w:jc w:val="both"/>
        <w:rPr>
          <w:ins w:id="909" w:author="Pablo Blanco Peris" w:date="2017-05-28T12:43:00Z"/>
          <w:rFonts w:ascii="Book Antiqua" w:hAnsi="Book Antiqua" w:cs="Times"/>
        </w:rPr>
        <w:pPrChange w:id="910" w:author="Pablo Blanco Peris" w:date="2017-05-24T19:15:00Z">
          <w:pPr>
            <w:pStyle w:val="Ttulo1"/>
            <w:numPr>
              <w:numId w:val="19"/>
            </w:numPr>
            <w:ind w:left="284" w:hanging="284"/>
          </w:pPr>
        </w:pPrChange>
      </w:pPr>
      <w:ins w:id="911" w:author="Pablo Blanco Peris" w:date="2017-05-24T19:23:00Z">
        <w:r>
          <w:rPr>
            <w:rFonts w:ascii="Book Antiqua" w:hAnsi="Book Antiqua" w:cs="Times"/>
          </w:rPr>
          <w:t xml:space="preserve">Debido a las diferentes técnicas de manipulación de imágenes, se han desarrollado diferentes </w:t>
        </w:r>
      </w:ins>
      <w:ins w:id="912" w:author="Pablo Blanco Peris" w:date="2017-05-24T19:24:00Z">
        <w:r>
          <w:rPr>
            <w:rFonts w:ascii="Book Antiqua" w:hAnsi="Book Antiqua" w:cs="Times"/>
          </w:rPr>
          <w:t>métodos</w:t>
        </w:r>
      </w:ins>
      <w:ins w:id="913" w:author="Pablo Blanco Peris" w:date="2017-05-24T19:23:00Z">
        <w:r>
          <w:rPr>
            <w:rFonts w:ascii="Book Antiqua" w:hAnsi="Book Antiqua" w:cs="Times"/>
          </w:rPr>
          <w:t xml:space="preserve"> </w:t>
        </w:r>
      </w:ins>
      <w:ins w:id="914" w:author="Pablo Blanco Peris" w:date="2017-05-24T19:24:00Z">
        <w:r>
          <w:rPr>
            <w:rFonts w:ascii="Book Antiqua" w:hAnsi="Book Antiqua" w:cs="Times"/>
          </w:rPr>
          <w:t>de detección.</w:t>
        </w:r>
      </w:ins>
    </w:p>
    <w:p w14:paraId="199AF3F3" w14:textId="77777777" w:rsidR="00976DCE" w:rsidRDefault="00976DCE">
      <w:pPr>
        <w:jc w:val="both"/>
        <w:rPr>
          <w:ins w:id="915" w:author="Pablo Blanco Peris" w:date="2017-05-28T12:43:00Z"/>
          <w:rFonts w:ascii="Book Antiqua" w:hAnsi="Book Antiqua" w:cs="Times"/>
        </w:rPr>
        <w:pPrChange w:id="916" w:author="Pablo Blanco Peris" w:date="2017-05-24T19:15:00Z">
          <w:pPr>
            <w:pStyle w:val="Ttulo1"/>
            <w:numPr>
              <w:numId w:val="19"/>
            </w:numPr>
            <w:ind w:left="284" w:hanging="284"/>
          </w:pPr>
        </w:pPrChange>
      </w:pPr>
    </w:p>
    <w:p w14:paraId="688D7A7B" w14:textId="77777777" w:rsidR="00976DCE" w:rsidRDefault="00976DCE">
      <w:pPr>
        <w:jc w:val="both"/>
        <w:rPr>
          <w:ins w:id="917" w:author="Pablo Blanco Peris" w:date="2017-05-28T12:43:00Z"/>
          <w:rFonts w:ascii="Book Antiqua" w:hAnsi="Book Antiqua" w:cs="Times"/>
        </w:rPr>
        <w:pPrChange w:id="918" w:author="Pablo Blanco Peris" w:date="2017-05-24T19:15:00Z">
          <w:pPr>
            <w:pStyle w:val="Ttulo1"/>
            <w:numPr>
              <w:numId w:val="19"/>
            </w:numPr>
            <w:ind w:left="284" w:hanging="284"/>
          </w:pPr>
        </w:pPrChange>
      </w:pPr>
    </w:p>
    <w:p w14:paraId="06BD04E8" w14:textId="1D3D41BF" w:rsidR="00207E44" w:rsidRDefault="00976DCE">
      <w:pPr>
        <w:jc w:val="both"/>
        <w:rPr>
          <w:ins w:id="919" w:author="Pablo Blanco Peris" w:date="2017-05-28T12:44:00Z"/>
          <w:rFonts w:ascii="Book Antiqua" w:hAnsi="Book Antiqua" w:cs="Times"/>
        </w:rPr>
        <w:pPrChange w:id="920" w:author="Pablo Blanco Peris" w:date="2017-05-24T19:15:00Z">
          <w:pPr>
            <w:pStyle w:val="Ttulo1"/>
            <w:numPr>
              <w:numId w:val="19"/>
            </w:numPr>
            <w:ind w:left="284" w:hanging="284"/>
          </w:pPr>
        </w:pPrChange>
      </w:pPr>
      <w:ins w:id="921" w:author="Pablo Blanco Peris" w:date="2017-05-28T12:43:00Z">
        <w:r>
          <w:rPr>
            <w:rFonts w:ascii="Book Antiqua" w:hAnsi="Book Antiqua" w:cs="Times"/>
          </w:rPr>
          <w:t xml:space="preserve">En </w:t>
        </w:r>
        <w:r w:rsidR="00207E44">
          <w:rPr>
            <w:rFonts w:ascii="Book Antiqua" w:hAnsi="Book Antiqua" w:cs="Times"/>
          </w:rPr>
          <w:t>este gráfico se aprecia el crecimiento del número de publicaciones por año entre 2002 y 2014</w:t>
        </w:r>
      </w:ins>
      <w:ins w:id="922" w:author="Pablo Blanco Peris" w:date="2017-05-28T12:44:00Z">
        <w:r w:rsidR="00207E44">
          <w:rPr>
            <w:rFonts w:ascii="Book Antiqua" w:hAnsi="Book Antiqua" w:cs="Times"/>
          </w:rPr>
          <w:t xml:space="preserve"> de artículos</w:t>
        </w:r>
      </w:ins>
      <w:ins w:id="923" w:author="Pablo Blanco Peris" w:date="2017-05-28T12:47:00Z">
        <w:r w:rsidR="00207E44">
          <w:rPr>
            <w:rFonts w:ascii="Book Antiqua" w:hAnsi="Book Antiqua" w:cs="Times"/>
          </w:rPr>
          <w:t xml:space="preserve"> basados en</w:t>
        </w:r>
      </w:ins>
      <w:ins w:id="924" w:author="Pablo Blanco Peris" w:date="2017-05-28T12:44:00Z">
        <w:r w:rsidR="00207E44">
          <w:rPr>
            <w:rFonts w:ascii="Book Antiqua" w:hAnsi="Book Antiqua" w:cs="Times"/>
          </w:rPr>
          <w:t xml:space="preserve"> técnicas de identificación de imágenes manipuladas</w:t>
        </w:r>
      </w:ins>
      <w:ins w:id="925" w:author="Pablo Blanco Peris" w:date="2017-05-28T12:45:00Z">
        <w:r w:rsidR="00207E44">
          <w:rPr>
            <w:rFonts w:ascii="Book Antiqua" w:hAnsi="Book Antiqua" w:cs="Times"/>
          </w:rPr>
          <w:t xml:space="preserve"> según </w:t>
        </w:r>
      </w:ins>
      <w:ins w:id="926" w:author="Pablo Blanco Peris" w:date="2017-05-28T12:46:00Z">
        <w:r w:rsidR="00207E44">
          <w:rPr>
            <w:rFonts w:ascii="Book Antiqua" w:hAnsi="Book Antiqua" w:cs="Times"/>
          </w:rPr>
          <w:fldChar w:fldCharType="begin"/>
        </w:r>
        <w:r w:rsidR="00207E44">
          <w:rPr>
            <w:rFonts w:ascii="Book Antiqua" w:hAnsi="Book Antiqua" w:cs="Times"/>
          </w:rPr>
          <w: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ins>
      <w:r w:rsidR="00207E44">
        <w:rPr>
          <w:rFonts w:ascii="Book Antiqua" w:hAnsi="Book Antiqua" w:cs="Times"/>
        </w:rPr>
        <w:fldChar w:fldCharType="separate"/>
      </w:r>
      <w:ins w:id="927" w:author="Pablo Blanco Peris" w:date="2017-05-28T12:46:00Z">
        <w:r w:rsidR="00207E44">
          <w:rPr>
            <w:rFonts w:ascii="Book Antiqua" w:hAnsi="Book Antiqua" w:cs="Times"/>
            <w:noProof/>
          </w:rPr>
          <w:t>[5]</w:t>
        </w:r>
        <w:r w:rsidR="00207E44">
          <w:rPr>
            <w:rFonts w:ascii="Book Antiqua" w:hAnsi="Book Antiqua" w:cs="Times"/>
          </w:rPr>
          <w:fldChar w:fldCharType="end"/>
        </w:r>
      </w:ins>
      <w:ins w:id="928" w:author="Pablo Blanco Peris" w:date="2017-05-28T12:44:00Z">
        <w:r w:rsidR="00207E44">
          <w:rPr>
            <w:rFonts w:ascii="Book Antiqua" w:hAnsi="Book Antiqua" w:cs="Times"/>
          </w:rPr>
          <w:t>.</w:t>
        </w:r>
      </w:ins>
    </w:p>
    <w:p w14:paraId="23B18AE8" w14:textId="672F3435" w:rsidR="00207E44" w:rsidRDefault="00207E44" w:rsidP="00E24D15">
      <w:pPr>
        <w:jc w:val="center"/>
        <w:rPr>
          <w:ins w:id="929" w:author="Pablo Blanco Peris" w:date="2017-05-24T19:19:00Z"/>
          <w:rFonts w:cs="Times"/>
        </w:rPr>
        <w:pPrChange w:id="930" w:author="Pablo Blanco Peris" w:date="2017-05-28T12:50:00Z">
          <w:pPr>
            <w:pStyle w:val="Ttulo1"/>
            <w:numPr>
              <w:numId w:val="19"/>
            </w:numPr>
            <w:ind w:left="284" w:hanging="284"/>
          </w:pPr>
        </w:pPrChange>
      </w:pPr>
      <w:ins w:id="931" w:author="Pablo Blanco Peris" w:date="2017-05-28T12:45:00Z">
        <w:r w:rsidRPr="00207E44">
          <w:rPr>
            <w:rFonts w:cs="Times"/>
          </w:rPr>
          <w:drawing>
            <wp:inline distT="0" distB="0" distL="0" distR="0" wp14:anchorId="18F2CC9F" wp14:editId="79F78EFF">
              <wp:extent cx="5400675" cy="4512945"/>
              <wp:effectExtent l="0" t="0" r="952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675" cy="4512945"/>
                      </a:xfrm>
                      <a:prstGeom prst="rect">
                        <a:avLst/>
                      </a:prstGeom>
                    </pic:spPr>
                  </pic:pic>
                </a:graphicData>
              </a:graphic>
            </wp:inline>
          </w:drawing>
        </w:r>
      </w:ins>
    </w:p>
    <w:p w14:paraId="63524666" w14:textId="17A265C6" w:rsidR="001B0516" w:rsidRPr="001B0516" w:rsidRDefault="001B0516">
      <w:pPr>
        <w:jc w:val="both"/>
        <w:rPr>
          <w:rFonts w:cs="Times"/>
          <w:smallCaps/>
          <w:rPrChange w:id="932" w:author="Pablo Blanco Peris" w:date="2017-05-24T19:15:00Z">
            <w:rPr>
              <w:bCs/>
              <w:smallCaps w:val="0"/>
            </w:rPr>
          </w:rPrChange>
        </w:rPr>
        <w:pPrChange w:id="933" w:author="Pablo Blanco Peris" w:date="2017-05-24T19:15:00Z">
          <w:pPr>
            <w:pStyle w:val="Ttulo1"/>
            <w:numPr>
              <w:numId w:val="19"/>
            </w:numPr>
            <w:ind w:left="284" w:hanging="284"/>
          </w:pPr>
        </w:pPrChange>
      </w:pPr>
    </w:p>
    <w:p w14:paraId="42C3827A" w14:textId="76D2D2FC" w:rsidR="00F30566" w:rsidRPr="00DE7EEA" w:rsidRDefault="00194F2C">
      <w:pPr>
        <w:pStyle w:val="Ttulo2"/>
        <w:numPr>
          <w:ilvl w:val="1"/>
          <w:numId w:val="19"/>
        </w:numPr>
        <w:rPr>
          <w:bCs/>
          <w:sz w:val="30"/>
          <w:szCs w:val="28"/>
        </w:rPr>
      </w:pPr>
      <w:bookmarkStart w:id="934" w:name="_Toc483414160"/>
      <w:r>
        <w:rPr>
          <w:bCs/>
          <w:sz w:val="30"/>
          <w:szCs w:val="28"/>
        </w:rPr>
        <w:t>Técnicas de identificación de manipulaciones copia-pega</w:t>
      </w:r>
      <w:bookmarkEnd w:id="934"/>
    </w:p>
    <w:p w14:paraId="61715976" w14:textId="77777777" w:rsidR="00F30566" w:rsidRDefault="00F30566" w:rsidP="00F30566"/>
    <w:p w14:paraId="5A8FCEDB" w14:textId="77777777" w:rsidR="00194F2C" w:rsidRDefault="00194F2C">
      <w:pPr>
        <w:jc w:val="both"/>
        <w:rPr>
          <w:rFonts w:ascii="Book Antiqua" w:hAnsi="Book Antiqua" w:cs="Times"/>
        </w:rPr>
        <w:pPrChange w:id="935" w:author="Pablo Blanco Peris" w:date="2017-05-24T17:58:00Z">
          <w:pPr/>
        </w:pPrChange>
      </w:pPr>
      <w:r>
        <w:rPr>
          <w:rFonts w:ascii="Book Antiqua" w:hAnsi="Book Antiqua" w:cs="Times"/>
        </w:rPr>
        <w:t>Existen varios métodos para detectar este tipo de manipulaciones.</w:t>
      </w:r>
    </w:p>
    <w:p w14:paraId="7CB4F891" w14:textId="4433312A" w:rsidR="00974FC6" w:rsidRDefault="00194F2C">
      <w:pPr>
        <w:jc w:val="both"/>
        <w:rPr>
          <w:rFonts w:ascii="Book Antiqua" w:hAnsi="Book Antiqua" w:cs="Times"/>
        </w:rPr>
        <w:pPrChange w:id="936"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ins w:id="937" w:author="Pablo Blanco Peris" w:date="2017-05-28T12:46:00Z">
        <w:r w:rsidR="00207E44">
          <w:rPr>
            <w:rFonts w:ascii="Book Antiqua" w:hAnsi="Book Antiqua" w:cs="Times"/>
          </w:rPr>
          <w:instrText xml:space="preserve"> ADDIN ZOTERO_ITEM CSL_CITATION {"citationID":"ir0n64c0h","properties":{"formattedCitation":"[6]","plainCitation":"[6]"},"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ins>
      <w:del w:id="938" w:author="Pablo Blanco Peris" w:date="2017-05-28T12:46:00Z">
        <w:r w:rsidR="00843D83" w:rsidDel="00207E44">
          <w:rPr>
            <w:rFonts w:ascii="Book Antiqua" w:hAnsi="Book Antiqua" w:cs="Times"/>
          </w:rPr>
          <w:delInstrText xml:space="preserve"> ADDIN ZOTERO_ITEM CSL_CITATION {"citationID":"ir0n64c0h","properties":{"formattedCitation":"[7]","plainCitation":"[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delInstrText>
        </w:r>
      </w:del>
      <w:r w:rsidR="00843D83">
        <w:rPr>
          <w:rFonts w:ascii="Book Antiqua" w:hAnsi="Book Antiqua" w:cs="Times"/>
        </w:rPr>
        <w:fldChar w:fldCharType="separate"/>
      </w:r>
      <w:ins w:id="939" w:author="Pablo Blanco Peris" w:date="2017-05-28T12:46:00Z">
        <w:r w:rsidR="00207E44">
          <w:rPr>
            <w:rFonts w:ascii="Book Antiqua" w:hAnsi="Book Antiqua" w:cs="Times"/>
            <w:noProof/>
          </w:rPr>
          <w:t>[6]</w:t>
        </w:r>
      </w:ins>
      <w:del w:id="940" w:author="Pablo Blanco Peris" w:date="2017-05-28T12:46:00Z">
        <w:r w:rsidR="00843D83" w:rsidRPr="00207E44" w:rsidDel="00207E44">
          <w:rPr>
            <w:rFonts w:ascii="Book Antiqua" w:hAnsi="Book Antiqua" w:cs="Times"/>
            <w:noProof/>
            <w:rPrChange w:id="941" w:author="Pablo Blanco Peris" w:date="2017-05-28T12:46:00Z">
              <w:rPr>
                <w:rFonts w:ascii="Book Antiqua" w:hAnsi="Book Antiqua" w:cs="Times"/>
                <w:noProof/>
              </w:rPr>
            </w:rPrChange>
          </w:rPr>
          <w:delText>[7]</w:delText>
        </w:r>
      </w:del>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942"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 xml:space="preserve">bloque para la extracción de características locales y reducir las dimensiones para facilitar la comparación de las medidas. Finalmente, esas características son clasificadas </w:t>
      </w:r>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y las partes 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943"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944"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945" w:author="Pablo Blanco Peris" w:date="2017-05-24T17:58:00Z">
          <w:pPr/>
        </w:pPrChange>
      </w:pPr>
      <w:r>
        <w:rPr>
          <w:rFonts w:ascii="Book Antiqua" w:hAnsi="Book Antiqua" w:cs="Times"/>
        </w:rPr>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946" w:author="Pablo Blanco Peris" w:date="2017-05-24T17:58:00Z">
          <w:pPr/>
        </w:pPrChange>
      </w:pPr>
    </w:p>
    <w:p w14:paraId="406AE628" w14:textId="12D112A5" w:rsidR="00557814" w:rsidRDefault="00EF2372">
      <w:pPr>
        <w:jc w:val="both"/>
        <w:rPr>
          <w:rFonts w:ascii="Book Antiqua" w:hAnsi="Book Antiqua" w:cs="Times"/>
        </w:rPr>
        <w:pPrChange w:id="947"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ins w:id="948" w:author="Pablo Blanco Peris" w:date="2017-05-28T12:46:00Z">
        <w:r w:rsidR="00207E44">
          <w:rPr>
            <w:rFonts w:ascii="Book Antiqua" w:hAnsi="Book Antiqua" w:cs="Times"/>
          </w:rPr>
          <w:instrText xml:space="preserve"> ADDIN ZOTERO_ITEM CSL_CITATION {"citationID":"29sd0oiv7d","properties":{"formattedCitation":"[7]","plainCitation":"[7]"},"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949" w:author="Pablo Blanco Peris" w:date="2017-05-28T12:46:00Z">
        <w:r w:rsidR="00932CC4" w:rsidDel="00207E44">
          <w:rPr>
            <w:rFonts w:ascii="Book Antiqua" w:hAnsi="Book Antiqua" w:cs="Times"/>
          </w:rPr>
          <w:del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00932CC4">
        <w:rPr>
          <w:rFonts w:ascii="Book Antiqua" w:hAnsi="Book Antiqua" w:cs="Times"/>
        </w:rPr>
        <w:fldChar w:fldCharType="separate"/>
      </w:r>
      <w:ins w:id="950" w:author="Pablo Blanco Peris" w:date="2017-05-28T12:46:00Z">
        <w:r w:rsidR="00207E44">
          <w:rPr>
            <w:rFonts w:ascii="Book Antiqua" w:hAnsi="Book Antiqua" w:cs="Times"/>
            <w:noProof/>
          </w:rPr>
          <w:t>[7]</w:t>
        </w:r>
      </w:ins>
      <w:del w:id="951" w:author="Pablo Blanco Peris" w:date="2017-05-28T12:46:00Z">
        <w:r w:rsidR="00932CC4" w:rsidRPr="00207E44" w:rsidDel="00207E44">
          <w:rPr>
            <w:rFonts w:ascii="Book Antiqua" w:hAnsi="Book Antiqua" w:cs="Times"/>
            <w:noProof/>
            <w:rPrChange w:id="952" w:author="Pablo Blanco Peris" w:date="2017-05-28T12:46:00Z">
              <w:rPr>
                <w:rFonts w:ascii="Book Antiqua" w:hAnsi="Book Antiqua" w:cs="Times"/>
                <w:noProof/>
              </w:rPr>
            </w:rPrChange>
          </w:rPr>
          <w:delText>[6]</w:delText>
        </w:r>
      </w:del>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953" w:author="Pablo Blanco Peris" w:date="2017-05-24T17:58:00Z">
          <w:pPr/>
        </w:pPrChange>
      </w:pPr>
    </w:p>
    <w:p w14:paraId="67CFE9E2" w14:textId="32E201D4" w:rsidR="00557814" w:rsidRPr="00557814" w:rsidRDefault="00557814">
      <w:pPr>
        <w:jc w:val="both"/>
        <w:rPr>
          <w:rFonts w:ascii="Book Antiqua" w:hAnsi="Book Antiqua" w:cs="Times"/>
          <w:lang w:val="es-ES_tradnl"/>
        </w:rPr>
        <w:pPrChange w:id="954"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ins w:id="955" w:author="Pablo Blanco Peris" w:date="2017-05-28T13:38:00Z">
        <w:r w:rsidR="00E64B63">
          <w:rPr>
            <w:rFonts w:ascii="Book Antiqua" w:hAnsi="Book Antiqua" w:cs="Times"/>
            <w:lang w:val="es-ES_tradnl"/>
          </w:rPr>
          <w:instrText xml:space="preserve"> ADDIN ZOTERO_ITEM CSL_CITATION {"citationID":"1akqfglhoq","properties":{"formattedCitation":"[9]","plainCitation":"[9]"},"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ins>
      <w:del w:id="956" w:author="Pablo Blanco Peris" w:date="2017-05-28T13:38:00Z">
        <w:r w:rsidR="007A7A34" w:rsidDel="00E64B63">
          <w:rPr>
            <w:rFonts w:ascii="Book Antiqua" w:hAnsi="Book Antiqua" w:cs="Times"/>
            <w:lang w:val="es-ES_tradnl"/>
          </w:rPr>
          <w:del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delInstrText>
        </w:r>
      </w:del>
      <w:r w:rsidR="007A7A34">
        <w:rPr>
          <w:rFonts w:ascii="Book Antiqua" w:hAnsi="Book Antiqua" w:cs="Times"/>
          <w:lang w:val="es-ES_tradnl"/>
        </w:rPr>
        <w:fldChar w:fldCharType="separate"/>
      </w:r>
      <w:ins w:id="957" w:author="Pablo Blanco Peris" w:date="2017-05-28T13:38:00Z">
        <w:r w:rsidR="00E64B63">
          <w:rPr>
            <w:rFonts w:ascii="Book Antiqua" w:hAnsi="Book Antiqua" w:cs="Times"/>
            <w:noProof/>
            <w:lang w:val="es-ES_tradnl"/>
          </w:rPr>
          <w:t>[9]</w:t>
        </w:r>
      </w:ins>
      <w:del w:id="958" w:author="Pablo Blanco Peris" w:date="2017-05-28T13:38:00Z">
        <w:r w:rsidR="007A7A34" w:rsidRPr="00E64B63" w:rsidDel="00E64B63">
          <w:rPr>
            <w:rFonts w:ascii="Book Antiqua" w:hAnsi="Book Antiqua" w:cs="Times"/>
            <w:noProof/>
            <w:lang w:val="es-ES_tradnl"/>
            <w:rPrChange w:id="959" w:author="Pablo Blanco Peris" w:date="2017-05-28T13:38:00Z">
              <w:rPr>
                <w:rFonts w:ascii="Book Antiqua" w:hAnsi="Book Antiqua" w:cs="Times"/>
                <w:noProof/>
                <w:lang w:val="es-ES_tradnl"/>
              </w:rPr>
            </w:rPrChange>
          </w:rPr>
          <w:delText>[8]</w:delText>
        </w:r>
      </w:del>
      <w:r w:rsidR="007A7A34">
        <w:rPr>
          <w:rFonts w:ascii="Book Antiqua" w:hAnsi="Book Antiqua" w:cs="Times"/>
          <w:lang w:val="es-ES_tradnl"/>
        </w:rPr>
        <w:fldChar w:fldCharType="end"/>
      </w:r>
    </w:p>
    <w:p w14:paraId="4DFE3DD0" w14:textId="33EE29C8" w:rsidR="00932CC4" w:rsidRPr="00E96B03" w:rsidRDefault="00932CC4">
      <w:pPr>
        <w:jc w:val="both"/>
        <w:rPr>
          <w:rFonts w:ascii="Book Antiqua" w:hAnsi="Book Antiqua"/>
        </w:rPr>
        <w:pPrChange w:id="960" w:author="Pablo Blanco Peris" w:date="2017-05-24T17:58:00Z">
          <w:pPr/>
        </w:pPrChange>
      </w:pPr>
      <w:r w:rsidRPr="00E96B03">
        <w:rPr>
          <w:rFonts w:ascii="Book Antiqua" w:hAnsi="Book Antiqua"/>
        </w:rPr>
        <w:lastRenderedPageBreak/>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ins w:id="961" w:author="Pablo Blanco Peris" w:date="2017-05-28T12:46:00Z">
        <w:r w:rsidR="00207E44">
          <w:rPr>
            <w:rFonts w:ascii="Book Antiqua" w:hAnsi="Book Antiqua"/>
          </w:rPr>
          <w:instrText xml:space="preserve"> ADDIN ZOTERO_ITEM CSL_CITATION {"citationID":"19b2el7slh","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962" w:author="Pablo Blanco Peris" w:date="2017-05-28T12:46:00Z">
        <w:r w:rsidRPr="00E96B03" w:rsidDel="00207E44">
          <w:rPr>
            <w:rFonts w:ascii="Book Antiqua" w:hAnsi="Book Antiqua"/>
          </w:rPr>
          <w:del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Pr="00E96B03">
        <w:rPr>
          <w:rFonts w:ascii="Book Antiqua" w:hAnsi="Book Antiqua"/>
        </w:rPr>
        <w:fldChar w:fldCharType="separate"/>
      </w:r>
      <w:ins w:id="963" w:author="Pablo Blanco Peris" w:date="2017-05-28T12:46:00Z">
        <w:r w:rsidR="00207E44">
          <w:rPr>
            <w:rFonts w:ascii="Book Antiqua" w:hAnsi="Book Antiqua"/>
            <w:noProof/>
          </w:rPr>
          <w:t>[7]</w:t>
        </w:r>
      </w:ins>
      <w:del w:id="964" w:author="Pablo Blanco Peris" w:date="2017-05-28T12:46:00Z">
        <w:r w:rsidRPr="00207E44" w:rsidDel="00207E44">
          <w:rPr>
            <w:rFonts w:ascii="Book Antiqua" w:hAnsi="Book Antiqua"/>
            <w:noProof/>
            <w:rPrChange w:id="965" w:author="Pablo Blanco Peris" w:date="2017-05-28T12:46:00Z">
              <w:rPr>
                <w:rFonts w:ascii="Book Antiqua" w:hAnsi="Book Antiqua"/>
                <w:noProof/>
              </w:rPr>
            </w:rPrChange>
          </w:rPr>
          <w:delText>[6]</w:delText>
        </w:r>
      </w:del>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601687F" wp14:editId="1D460FBC">
            <wp:extent cx="3062605" cy="2632186"/>
            <wp:effectExtent l="0" t="0" r="1079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67421" cy="2636325"/>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966"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5F9B9AB" wp14:editId="6C3870F1">
            <wp:extent cx="3086735" cy="2564241"/>
            <wp:effectExtent l="0" t="0" r="12065"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96686" cy="2572507"/>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967"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2E47F982"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968" w:author="Pablo Blanco Peris" w:date="2017-05-24T17:58:00Z">
            <w:rPr>
              <w:lang w:val="es-ES_tradnl" w:eastAsia="es-ES_tradnl"/>
            </w:rPr>
          </w:rPrChange>
        </w:rPr>
        <w:t>ω = 0.6</w:t>
      </w:r>
    </w:p>
    <w:p w14:paraId="244656BC" w14:textId="77777777" w:rsidR="00E24D15" w:rsidRDefault="00E24D15" w:rsidP="00E24D15">
      <w:pPr>
        <w:pStyle w:val="Ttulo2"/>
        <w:rPr>
          <w:ins w:id="969" w:author="Pablo Blanco Peris" w:date="2017-05-28T12:52:00Z"/>
          <w:bCs/>
          <w:sz w:val="30"/>
          <w:szCs w:val="28"/>
        </w:rPr>
        <w:pPrChange w:id="970" w:author="Pablo Blanco Peris" w:date="2017-05-28T12:52:00Z">
          <w:pPr>
            <w:pStyle w:val="Ttulo2"/>
          </w:pPr>
        </w:pPrChange>
      </w:pPr>
      <w:bookmarkStart w:id="971" w:name="_Toc483414161"/>
    </w:p>
    <w:p w14:paraId="23129808" w14:textId="77777777" w:rsidR="00E24D15" w:rsidRPr="00DE7EEA" w:rsidRDefault="00E24D15" w:rsidP="00E24D15">
      <w:pPr>
        <w:pStyle w:val="Ttulo2"/>
        <w:numPr>
          <w:ilvl w:val="1"/>
          <w:numId w:val="19"/>
        </w:numPr>
        <w:rPr>
          <w:ins w:id="972" w:author="Pablo Blanco Peris" w:date="2017-05-28T12:52:00Z"/>
          <w:bCs/>
          <w:sz w:val="30"/>
          <w:szCs w:val="28"/>
        </w:rPr>
        <w:pPrChange w:id="973" w:author="Pablo Blanco Peris" w:date="2017-05-28T12:52:00Z">
          <w:pPr>
            <w:pStyle w:val="Ttulo2"/>
            <w:numPr>
              <w:ilvl w:val="1"/>
              <w:numId w:val="35"/>
            </w:numPr>
            <w:ind w:left="792" w:hanging="432"/>
          </w:pPr>
        </w:pPrChange>
      </w:pPr>
      <w:ins w:id="974" w:author="Pablo Blanco Peris" w:date="2017-05-28T12:52:00Z">
        <w:r>
          <w:rPr>
            <w:bCs/>
            <w:sz w:val="30"/>
            <w:szCs w:val="28"/>
          </w:rPr>
          <w:t>Técnicas de identificación de manipulaciones copia-pega</w:t>
        </w:r>
      </w:ins>
    </w:p>
    <w:p w14:paraId="20342B72" w14:textId="77777777" w:rsidR="00E24D15" w:rsidRDefault="00F30566" w:rsidP="00E24D15">
      <w:pPr>
        <w:pStyle w:val="Ttulo2"/>
        <w:rPr>
          <w:ins w:id="975" w:author="Pablo Blanco Peris" w:date="2017-05-28T12:52:00Z"/>
          <w:bCs/>
          <w:sz w:val="30"/>
          <w:szCs w:val="28"/>
        </w:rPr>
        <w:pPrChange w:id="976" w:author="Pablo Blanco Peris" w:date="2017-05-28T12:52:00Z">
          <w:pPr>
            <w:pStyle w:val="Ttulo2"/>
          </w:pPr>
        </w:pPrChange>
      </w:pPr>
      <w:del w:id="977" w:author="Pablo Blanco Peris" w:date="2017-05-28T12:51:00Z">
        <w:r w:rsidRPr="00DE7EEA" w:rsidDel="00E24D15">
          <w:rPr>
            <w:bCs/>
            <w:sz w:val="30"/>
            <w:szCs w:val="28"/>
          </w:rPr>
          <w:delText>4.2</w:delText>
        </w:r>
      </w:del>
      <w:r w:rsidRPr="00DE7EEA">
        <w:rPr>
          <w:bCs/>
          <w:sz w:val="30"/>
          <w:szCs w:val="28"/>
        </w:rPr>
        <w:t xml:space="preserve"> </w:t>
      </w:r>
    </w:p>
    <w:p w14:paraId="46CC34CE" w14:textId="77777777" w:rsidR="00E24D15" w:rsidRDefault="00E24D15" w:rsidP="00E24D15">
      <w:pPr>
        <w:pStyle w:val="Ttulo2"/>
        <w:rPr>
          <w:ins w:id="978" w:author="Pablo Blanco Peris" w:date="2017-05-28T12:52:00Z"/>
          <w:bCs/>
          <w:sz w:val="30"/>
          <w:szCs w:val="28"/>
        </w:rPr>
        <w:pPrChange w:id="979" w:author="Pablo Blanco Peris" w:date="2017-05-28T12:52:00Z">
          <w:pPr>
            <w:pStyle w:val="Ttulo2"/>
          </w:pPr>
        </w:pPrChange>
      </w:pPr>
    </w:p>
    <w:p w14:paraId="6AF91289" w14:textId="15B776E0" w:rsidR="00F30566" w:rsidRPr="00DE7EEA" w:rsidDel="00E24D15" w:rsidRDefault="00F30566" w:rsidP="00E24D15">
      <w:pPr>
        <w:pStyle w:val="Ttulo2"/>
        <w:rPr>
          <w:del w:id="980" w:author="Pablo Blanco Peris" w:date="2017-05-28T12:53:00Z"/>
          <w:bCs/>
          <w:sz w:val="30"/>
          <w:szCs w:val="28"/>
        </w:rPr>
        <w:pPrChange w:id="981" w:author="Pablo Blanco Peris" w:date="2017-05-28T12:52:00Z">
          <w:pPr>
            <w:pStyle w:val="Ttulo2"/>
          </w:pPr>
        </w:pPrChange>
      </w:pPr>
      <w:del w:id="982" w:author="Pablo Blanco Peris" w:date="2017-05-28T12:53:00Z">
        <w:r w:rsidRPr="00DE7EEA" w:rsidDel="00E24D15">
          <w:rPr>
            <w:bCs/>
            <w:sz w:val="30"/>
            <w:szCs w:val="28"/>
          </w:rPr>
          <w:delText>Integridad de imagen JPEG</w:delText>
        </w:r>
        <w:bookmarkEnd w:id="971"/>
      </w:del>
    </w:p>
    <w:p w14:paraId="7049017C" w14:textId="701DC267" w:rsidR="00F30566" w:rsidRPr="00DE7EEA" w:rsidDel="00E24D15" w:rsidRDefault="00F30566" w:rsidP="00F30566">
      <w:pPr>
        <w:pStyle w:val="Ttulo2"/>
        <w:rPr>
          <w:del w:id="983" w:author="Pablo Blanco Peris" w:date="2017-05-28T12:53:00Z"/>
          <w:bCs/>
          <w:sz w:val="30"/>
          <w:szCs w:val="28"/>
        </w:rPr>
      </w:pPr>
      <w:bookmarkStart w:id="984" w:name="_Toc483414162"/>
      <w:del w:id="985" w:author="Pablo Blanco Peris" w:date="2017-05-28T12:53:00Z">
        <w:r w:rsidRPr="00DE7EEA" w:rsidDel="00E24D15">
          <w:rPr>
            <w:bCs/>
            <w:sz w:val="30"/>
            <w:szCs w:val="28"/>
          </w:rPr>
          <w:delText>4.3 Otros formatos</w:delText>
        </w:r>
        <w:bookmarkEnd w:id="984"/>
      </w:del>
    </w:p>
    <w:p w14:paraId="034D2986" w14:textId="6D521E8F" w:rsidR="005907EE" w:rsidDel="00E24D15" w:rsidRDefault="00F30566" w:rsidP="00F30566">
      <w:pPr>
        <w:rPr>
          <w:del w:id="986" w:author="Pablo Blanco Peris" w:date="2017-05-28T12:53:00Z"/>
        </w:rPr>
      </w:pPr>
      <w:del w:id="987" w:author="Pablo Blanco Peris" w:date="2017-05-28T12:53:00Z">
        <w:r w:rsidRPr="00DE7EEA" w:rsidDel="00E24D15">
          <w:rPr>
            <w:bCs/>
            <w:sz w:val="30"/>
            <w:szCs w:val="28"/>
          </w:rPr>
          <w:delText>4.4 Técnicas que emplean formato JPEG</w:delText>
        </w:r>
      </w:del>
    </w:p>
    <w:p w14:paraId="430CE745" w14:textId="37F573C6" w:rsidR="00F30566" w:rsidRPr="005907EE" w:rsidRDefault="00F30566" w:rsidP="00E24D15">
      <w:pPr>
        <w:pStyle w:val="Ttulo1"/>
        <w:numPr>
          <w:ilvl w:val="0"/>
          <w:numId w:val="35"/>
        </w:numPr>
        <w:ind w:left="284" w:hanging="284"/>
        <w:rPr>
          <w:bCs/>
          <w:smallCaps w:val="0"/>
        </w:rPr>
      </w:pPr>
      <w:bookmarkStart w:id="988" w:name="_Toc483414163"/>
      <w:r w:rsidRPr="005907EE">
        <w:rPr>
          <w:bCs/>
          <w:smallCaps w:val="0"/>
        </w:rPr>
        <w:lastRenderedPageBreak/>
        <w:t>FORMATO COMPRESIÓN JPG</w:t>
      </w:r>
      <w:bookmarkEnd w:id="988"/>
    </w:p>
    <w:p w14:paraId="61111097" w14:textId="77777777" w:rsidR="00F30566" w:rsidRDefault="00F30566" w:rsidP="00F30566"/>
    <w:p w14:paraId="66B6587B" w14:textId="77777777" w:rsidR="00F30566" w:rsidRPr="00DE7EEA" w:rsidRDefault="00F30566" w:rsidP="00F30566">
      <w:pPr>
        <w:pStyle w:val="Ttulo2"/>
        <w:rPr>
          <w:bCs/>
          <w:sz w:val="30"/>
          <w:szCs w:val="28"/>
        </w:rPr>
      </w:pPr>
      <w:bookmarkStart w:id="989" w:name="_Toc483414164"/>
      <w:r w:rsidRPr="00DE7EEA">
        <w:rPr>
          <w:bCs/>
          <w:sz w:val="30"/>
          <w:szCs w:val="28"/>
        </w:rPr>
        <w:t>4.1 Estándar JPEG</w:t>
      </w:r>
      <w:bookmarkEnd w:id="989"/>
    </w:p>
    <w:p w14:paraId="7C6D4889" w14:textId="77777777" w:rsidR="00F30566" w:rsidRDefault="00F30566" w:rsidP="00F30566"/>
    <w:p w14:paraId="0784B884"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imagen, y los canales de crominancia Cb y Cr mantienen, respectivamente, el componente luminoso menos azul de la imagen y la componente de luminancia menos roja de la imagen.</w:t>
      </w:r>
    </w:p>
    <w:p w14:paraId="09A76677"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 </w:t>
      </w:r>
    </w:p>
    <w:p w14:paraId="761293C8"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 </w:t>
      </w:r>
    </w:p>
    <w:p w14:paraId="71016053"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77777777" w:rsidR="00F30566" w:rsidRPr="00DE7EEA" w:rsidRDefault="00F30566" w:rsidP="00F30566">
      <w:pPr>
        <w:pStyle w:val="Ttulo2"/>
        <w:rPr>
          <w:bCs/>
          <w:sz w:val="30"/>
          <w:szCs w:val="28"/>
        </w:rPr>
      </w:pPr>
      <w:bookmarkStart w:id="990" w:name="_Toc483414165"/>
      <w:r w:rsidRPr="00DE7EEA">
        <w:rPr>
          <w:bCs/>
          <w:sz w:val="30"/>
          <w:szCs w:val="28"/>
        </w:rPr>
        <w:t>4.2 Integridad de imagen JPEG</w:t>
      </w:r>
      <w:bookmarkEnd w:id="990"/>
    </w:p>
    <w:p w14:paraId="3302452A" w14:textId="77777777" w:rsidR="00F30566" w:rsidRPr="00DE7EEA" w:rsidRDefault="00F30566" w:rsidP="00F30566">
      <w:pPr>
        <w:pStyle w:val="Ttulo2"/>
        <w:rPr>
          <w:bCs/>
          <w:sz w:val="30"/>
          <w:szCs w:val="28"/>
        </w:rPr>
      </w:pPr>
      <w:bookmarkStart w:id="991" w:name="_Toc483414166"/>
      <w:r w:rsidRPr="00DE7EEA">
        <w:rPr>
          <w:bCs/>
          <w:sz w:val="30"/>
          <w:szCs w:val="28"/>
        </w:rPr>
        <w:t>4.3 Otros formatos</w:t>
      </w:r>
      <w:bookmarkEnd w:id="991"/>
    </w:p>
    <w:p w14:paraId="7924350B" w14:textId="77777777" w:rsidR="00F30566" w:rsidRPr="00DE7EEA" w:rsidRDefault="00F30566" w:rsidP="00F30566">
      <w:pPr>
        <w:pStyle w:val="Ttulo2"/>
        <w:rPr>
          <w:bCs/>
          <w:sz w:val="30"/>
          <w:szCs w:val="28"/>
        </w:rPr>
      </w:pPr>
      <w:bookmarkStart w:id="992" w:name="_Toc483414167"/>
      <w:r w:rsidRPr="00DE7EEA">
        <w:rPr>
          <w:bCs/>
          <w:sz w:val="30"/>
          <w:szCs w:val="28"/>
        </w:rPr>
        <w:t>4.4 Técnicas que emplean formato JPEG</w:t>
      </w:r>
      <w:bookmarkEnd w:id="992"/>
    </w:p>
    <w:p w14:paraId="06714912" w14:textId="77777777" w:rsidR="00F30566" w:rsidRDefault="00F30566" w:rsidP="005907EE"/>
    <w:p w14:paraId="25C80B96" w14:textId="5DCDEE8A" w:rsidR="00F30566" w:rsidRPr="00B9729B" w:rsidRDefault="00F30566" w:rsidP="00B9729B"/>
    <w:p w14:paraId="0061F2AA" w14:textId="77777777" w:rsidR="005907EE" w:rsidRDefault="005907EE" w:rsidP="005D1821">
      <w:pPr>
        <w:pStyle w:val="Estilo12ptPrimeralnea05cm"/>
        <w:rPr>
          <w:iCs/>
          <w:szCs w:val="24"/>
        </w:rPr>
      </w:pPr>
    </w:p>
    <w:p w14:paraId="6ADDC566" w14:textId="412BDC31" w:rsidR="00843D83" w:rsidRPr="00E64B63" w:rsidDel="00AE5C11" w:rsidRDefault="00156A1D">
      <w:pPr>
        <w:pStyle w:val="Bibliografa1"/>
        <w:rPr>
          <w:del w:id="993" w:author="Pablo Blanco Peris" w:date="2017-05-24T17:20:00Z"/>
          <w:rFonts w:ascii="Book Antiqua" w:hAnsi="Book Antiqua"/>
          <w:rPrChange w:id="994" w:author="Pablo Blanco Peris" w:date="2017-05-28T13:38:00Z">
            <w:rPr>
              <w:del w:id="995" w:author="Pablo Blanco Peris" w:date="2017-05-24T17:20:00Z"/>
            </w:rPr>
          </w:rPrChange>
        </w:rPr>
      </w:pPr>
      <w:r>
        <w:fldChar w:fldCharType="begin"/>
      </w:r>
      <w:r w:rsidR="007A7A34">
        <w:instrText xml:space="preserve"> ADDIN ZOTERO_BIBL {"custom":[]} CSL_BIBLIOGRAPHY </w:instrText>
      </w:r>
      <w:r>
        <w:fldChar w:fldCharType="separate"/>
      </w:r>
      <w:del w:id="996" w:author="Pablo Blanco Peris" w:date="2017-05-24T17:20:00Z">
        <w:r w:rsidR="00843D83" w:rsidRPr="00E64B63" w:rsidDel="00AE5C11">
          <w:rPr>
            <w:rFonts w:ascii="Book Antiqua" w:hAnsi="Book Antiqua"/>
            <w:rPrChange w:id="997" w:author="Pablo Blanco Peris" w:date="2017-05-28T13:38:00Z">
              <w:rPr/>
            </w:rPrChange>
          </w:rPr>
          <w:delText>[1]</w:delText>
        </w:r>
        <w:r w:rsidR="00843D83" w:rsidRPr="00E64B63" w:rsidDel="00AE5C11">
          <w:rPr>
            <w:rFonts w:ascii="Book Antiqua" w:hAnsi="Book Antiqua"/>
            <w:rPrChange w:id="998" w:author="Pablo Blanco Peris" w:date="2017-05-28T13:38:00Z">
              <w:rPr/>
            </w:rPrChange>
          </w:rPr>
          <w:tab/>
          <w:delText>M. A. R. García, «Análisis forense en imágenes digitales», 2009.</w:delText>
        </w:r>
      </w:del>
    </w:p>
    <w:p w14:paraId="58EAD503" w14:textId="2D336475" w:rsidR="00843D83" w:rsidRPr="00E64B63" w:rsidDel="00AE5C11" w:rsidRDefault="00843D83">
      <w:pPr>
        <w:pStyle w:val="Bibliografa1"/>
        <w:rPr>
          <w:del w:id="999" w:author="Pablo Blanco Peris" w:date="2017-05-24T17:20:00Z"/>
          <w:rFonts w:ascii="Book Antiqua" w:hAnsi="Book Antiqua"/>
          <w:rPrChange w:id="1000" w:author="Pablo Blanco Peris" w:date="2017-05-28T13:38:00Z">
            <w:rPr>
              <w:del w:id="1001" w:author="Pablo Blanco Peris" w:date="2017-05-24T17:20:00Z"/>
            </w:rPr>
          </w:rPrChange>
        </w:rPr>
      </w:pPr>
      <w:del w:id="1002" w:author="Pablo Blanco Peris" w:date="2017-05-24T17:20:00Z">
        <w:r w:rsidRPr="00E64B63" w:rsidDel="00AE5C11">
          <w:rPr>
            <w:rFonts w:ascii="Book Antiqua" w:hAnsi="Book Antiqua"/>
            <w:rPrChange w:id="1003" w:author="Pablo Blanco Peris" w:date="2017-05-28T13:38:00Z">
              <w:rPr/>
            </w:rPrChange>
          </w:rPr>
          <w:delText>[2]</w:delText>
        </w:r>
        <w:r w:rsidRPr="00E64B63" w:rsidDel="00AE5C11">
          <w:rPr>
            <w:rFonts w:ascii="Book Antiqua" w:hAnsi="Book Antiqua"/>
            <w:rPrChange w:id="1004" w:author="Pablo Blanco Peris" w:date="2017-05-28T13:38:00Z">
              <w:rPr/>
            </w:rPrChange>
          </w:rPr>
          <w:tab/>
          <w:delText xml:space="preserve">Q. Liu </w:delText>
        </w:r>
        <w:r w:rsidRPr="00E64B63" w:rsidDel="00AE5C11">
          <w:rPr>
            <w:rFonts w:ascii="Book Antiqua" w:hAnsi="Book Antiqua"/>
            <w:i/>
            <w:rPrChange w:id="1005" w:author="Pablo Blanco Peris" w:date="2017-05-28T13:38:00Z">
              <w:rPr>
                <w:i/>
              </w:rPr>
            </w:rPrChange>
          </w:rPr>
          <w:delText>et al.</w:delText>
        </w:r>
        <w:r w:rsidRPr="00E64B63" w:rsidDel="00AE5C11">
          <w:rPr>
            <w:rFonts w:ascii="Book Antiqua" w:hAnsi="Book Antiqua"/>
            <w:rPrChange w:id="1006" w:author="Pablo Blanco Peris" w:date="2017-05-28T13:38:00Z">
              <w:rPr/>
            </w:rPrChange>
          </w:rPr>
          <w:delText xml:space="preserve">, «Detection of JPEG double compression and identification of smartphone image source and post-capture manipulation», </w:delText>
        </w:r>
        <w:r w:rsidRPr="00E64B63" w:rsidDel="00AE5C11">
          <w:rPr>
            <w:rFonts w:ascii="Book Antiqua" w:hAnsi="Book Antiqua"/>
            <w:i/>
            <w:rPrChange w:id="1007" w:author="Pablo Blanco Peris" w:date="2017-05-28T13:38:00Z">
              <w:rPr>
                <w:i/>
              </w:rPr>
            </w:rPrChange>
          </w:rPr>
          <w:delText>Appl. Intell.</w:delText>
        </w:r>
        <w:r w:rsidRPr="00E64B63" w:rsidDel="00AE5C11">
          <w:rPr>
            <w:rFonts w:ascii="Book Antiqua" w:hAnsi="Book Antiqua"/>
            <w:rPrChange w:id="1008" w:author="Pablo Blanco Peris" w:date="2017-05-28T13:38:00Z">
              <w:rPr/>
            </w:rPrChange>
          </w:rPr>
          <w:delText>, vol. 39, n.</w:delText>
        </w:r>
        <w:r w:rsidRPr="00E64B63" w:rsidDel="00AE5C11">
          <w:rPr>
            <w:rFonts w:ascii="Book Antiqua" w:hAnsi="Book Antiqua"/>
            <w:vertAlign w:val="superscript"/>
            <w:rPrChange w:id="1009" w:author="Pablo Blanco Peris" w:date="2017-05-28T13:38:00Z">
              <w:rPr>
                <w:vertAlign w:val="superscript"/>
              </w:rPr>
            </w:rPrChange>
          </w:rPr>
          <w:delText>o</w:delText>
        </w:r>
        <w:r w:rsidRPr="00E64B63" w:rsidDel="00AE5C11">
          <w:rPr>
            <w:rFonts w:ascii="Book Antiqua" w:hAnsi="Book Antiqua"/>
            <w:rPrChange w:id="1010" w:author="Pablo Blanco Peris" w:date="2017-05-28T13:38:00Z">
              <w:rPr/>
            </w:rPrChange>
          </w:rPr>
          <w:delText xml:space="preserve"> 4, pp. 705-726, 2013.</w:delText>
        </w:r>
      </w:del>
    </w:p>
    <w:p w14:paraId="43FAB0C7" w14:textId="1241C3FA" w:rsidR="00843D83" w:rsidRPr="00E64B63" w:rsidDel="00AE5C11" w:rsidRDefault="00843D83">
      <w:pPr>
        <w:pStyle w:val="Bibliografa1"/>
        <w:rPr>
          <w:del w:id="1011" w:author="Pablo Blanco Peris" w:date="2017-05-24T17:20:00Z"/>
          <w:rFonts w:ascii="Book Antiqua" w:hAnsi="Book Antiqua"/>
          <w:rPrChange w:id="1012" w:author="Pablo Blanco Peris" w:date="2017-05-28T13:38:00Z">
            <w:rPr>
              <w:del w:id="1013" w:author="Pablo Blanco Peris" w:date="2017-05-24T17:20:00Z"/>
            </w:rPr>
          </w:rPrChange>
        </w:rPr>
      </w:pPr>
      <w:del w:id="1014" w:author="Pablo Blanco Peris" w:date="2017-05-24T17:20:00Z">
        <w:r w:rsidRPr="00E64B63" w:rsidDel="00AE5C11">
          <w:rPr>
            <w:rFonts w:ascii="Book Antiqua" w:hAnsi="Book Antiqua"/>
            <w:rPrChange w:id="1015" w:author="Pablo Blanco Peris" w:date="2017-05-28T13:38:00Z">
              <w:rPr/>
            </w:rPrChange>
          </w:rPr>
          <w:delText>[3]</w:delText>
        </w:r>
        <w:r w:rsidRPr="00E64B63" w:rsidDel="00AE5C11">
          <w:rPr>
            <w:rFonts w:ascii="Book Antiqua" w:hAnsi="Book Antiqua"/>
            <w:rPrChange w:id="1016" w:author="Pablo Blanco Peris" w:date="2017-05-28T13:38:00Z">
              <w:rPr/>
            </w:rPrChange>
          </w:rPr>
          <w:tab/>
          <w:delText xml:space="preserve">M. Boutell y J. Luo, «Beyond Pixels: Exploiting Camera Metadata for Photo Classification», </w:delText>
        </w:r>
        <w:r w:rsidRPr="00E64B63" w:rsidDel="00AE5C11">
          <w:rPr>
            <w:rFonts w:ascii="Book Antiqua" w:hAnsi="Book Antiqua"/>
            <w:i/>
            <w:rPrChange w:id="1017" w:author="Pablo Blanco Peris" w:date="2017-05-28T13:38:00Z">
              <w:rPr>
                <w:i/>
              </w:rPr>
            </w:rPrChange>
          </w:rPr>
          <w:delText>Pattern Recogn</w:delText>
        </w:r>
        <w:r w:rsidRPr="00E64B63" w:rsidDel="00AE5C11">
          <w:rPr>
            <w:rFonts w:ascii="Book Antiqua" w:hAnsi="Book Antiqua"/>
            <w:rPrChange w:id="1018" w:author="Pablo Blanco Peris" w:date="2017-05-28T13:38:00Z">
              <w:rPr/>
            </w:rPrChange>
          </w:rPr>
          <w:delText>, vol. 38, n.</w:delText>
        </w:r>
        <w:r w:rsidRPr="00E64B63" w:rsidDel="00AE5C11">
          <w:rPr>
            <w:rFonts w:ascii="Book Antiqua" w:hAnsi="Book Antiqua"/>
            <w:vertAlign w:val="superscript"/>
            <w:rPrChange w:id="1019" w:author="Pablo Blanco Peris" w:date="2017-05-28T13:38:00Z">
              <w:rPr>
                <w:vertAlign w:val="superscript"/>
              </w:rPr>
            </w:rPrChange>
          </w:rPr>
          <w:delText>o</w:delText>
        </w:r>
        <w:r w:rsidRPr="00E64B63" w:rsidDel="00AE5C11">
          <w:rPr>
            <w:rFonts w:ascii="Book Antiqua" w:hAnsi="Book Antiqua"/>
            <w:rPrChange w:id="1020" w:author="Pablo Blanco Peris" w:date="2017-05-28T13:38:00Z">
              <w:rPr/>
            </w:rPrChange>
          </w:rPr>
          <w:delText xml:space="preserve"> 6, pp. 935–946, jun. 2005.</w:delText>
        </w:r>
      </w:del>
    </w:p>
    <w:p w14:paraId="035C9039" w14:textId="706DCB42" w:rsidR="00843D83" w:rsidRPr="00E64B63" w:rsidDel="00AE5C11" w:rsidRDefault="00843D83">
      <w:pPr>
        <w:pStyle w:val="Bibliografa1"/>
        <w:rPr>
          <w:del w:id="1021" w:author="Pablo Blanco Peris" w:date="2017-05-24T17:20:00Z"/>
          <w:rFonts w:ascii="Book Antiqua" w:hAnsi="Book Antiqua"/>
          <w:rPrChange w:id="1022" w:author="Pablo Blanco Peris" w:date="2017-05-28T13:38:00Z">
            <w:rPr>
              <w:del w:id="1023" w:author="Pablo Blanco Peris" w:date="2017-05-24T17:20:00Z"/>
            </w:rPr>
          </w:rPrChange>
        </w:rPr>
      </w:pPr>
      <w:del w:id="1024" w:author="Pablo Blanco Peris" w:date="2017-05-24T17:20:00Z">
        <w:r w:rsidRPr="00E64B63" w:rsidDel="00AE5C11">
          <w:rPr>
            <w:rFonts w:ascii="Book Antiqua" w:hAnsi="Book Antiqua"/>
            <w:rPrChange w:id="1025" w:author="Pablo Blanco Peris" w:date="2017-05-28T13:38:00Z">
              <w:rPr/>
            </w:rPrChange>
          </w:rPr>
          <w:delText>[4]</w:delText>
        </w:r>
        <w:r w:rsidRPr="00E64B63" w:rsidDel="00AE5C11">
          <w:rPr>
            <w:rFonts w:ascii="Book Antiqua" w:hAnsi="Book Antiqua"/>
            <w:rPrChange w:id="1026" w:author="Pablo Blanco Peris" w:date="2017-05-28T13:38:00Z">
              <w:rPr/>
            </w:rPrChange>
          </w:rPr>
          <w:tab/>
          <w:delText xml:space="preserve">C. L. Lai y Y. S. Chen, </w:delText>
        </w:r>
        <w:r w:rsidRPr="00E64B63" w:rsidDel="00AE5C11">
          <w:rPr>
            <w:rFonts w:ascii="Book Antiqua" w:hAnsi="Book Antiqua"/>
            <w:i/>
            <w:rPrChange w:id="1027" w:author="Pablo Blanco Peris" w:date="2017-05-28T13:38:00Z">
              <w:rPr>
                <w:i/>
              </w:rPr>
            </w:rPrChange>
          </w:rPr>
          <w:delText>2009 Int. Conf. Mach. Learn. Cybern.</w:delText>
        </w:r>
        <w:r w:rsidRPr="00E64B63" w:rsidDel="00AE5C11">
          <w:rPr>
            <w:rFonts w:ascii="Book Antiqua" w:hAnsi="Book Antiqua"/>
            <w:rPrChange w:id="1028" w:author="Pablo Blanco Peris" w:date="2017-05-28T13:38:00Z">
              <w:rPr/>
            </w:rPrChange>
          </w:rPr>
          <w:delText>, vol. 5, pp. 2991–2998, jul. 2009.</w:delText>
        </w:r>
      </w:del>
    </w:p>
    <w:p w14:paraId="11158A97" w14:textId="2EA04A0C" w:rsidR="00843D83" w:rsidRPr="00E64B63" w:rsidDel="00AE5C11" w:rsidRDefault="00843D83">
      <w:pPr>
        <w:pStyle w:val="Bibliografa1"/>
        <w:rPr>
          <w:del w:id="1029" w:author="Pablo Blanco Peris" w:date="2017-05-24T17:20:00Z"/>
          <w:rFonts w:ascii="Book Antiqua" w:hAnsi="Book Antiqua"/>
          <w:rPrChange w:id="1030" w:author="Pablo Blanco Peris" w:date="2017-05-28T13:38:00Z">
            <w:rPr>
              <w:del w:id="1031" w:author="Pablo Blanco Peris" w:date="2017-05-24T17:20:00Z"/>
            </w:rPr>
          </w:rPrChange>
        </w:rPr>
      </w:pPr>
      <w:del w:id="1032" w:author="Pablo Blanco Peris" w:date="2017-05-24T17:20:00Z">
        <w:r w:rsidRPr="00E64B63" w:rsidDel="00AE5C11">
          <w:rPr>
            <w:rFonts w:ascii="Book Antiqua" w:hAnsi="Book Antiqua"/>
            <w:rPrChange w:id="1033" w:author="Pablo Blanco Peris" w:date="2017-05-28T13:38:00Z">
              <w:rPr/>
            </w:rPrChange>
          </w:rPr>
          <w:delText>[5]</w:delText>
        </w:r>
        <w:r w:rsidRPr="00E64B63" w:rsidDel="00AE5C11">
          <w:rPr>
            <w:rFonts w:ascii="Book Antiqua" w:hAnsi="Book Antiqua"/>
            <w:rPrChange w:id="1034" w:author="Pablo Blanco Peris" w:date="2017-05-28T13:38:00Z">
              <w:rPr/>
            </w:rPrChange>
          </w:rPr>
          <w:tab/>
          <w:delText xml:space="preserve">M. A. Qureshi y M. Deriche, «A bibliography of pixel-based blind image forgery detection techniques», </w:delText>
        </w:r>
        <w:r w:rsidRPr="00E64B63" w:rsidDel="00AE5C11">
          <w:rPr>
            <w:rFonts w:ascii="Book Antiqua" w:hAnsi="Book Antiqua"/>
            <w:i/>
            <w:rPrChange w:id="1035" w:author="Pablo Blanco Peris" w:date="2017-05-28T13:38:00Z">
              <w:rPr>
                <w:i/>
              </w:rPr>
            </w:rPrChange>
          </w:rPr>
          <w:delText>Signal Process. Image Commun.</w:delText>
        </w:r>
        <w:r w:rsidRPr="00E64B63" w:rsidDel="00AE5C11">
          <w:rPr>
            <w:rFonts w:ascii="Book Antiqua" w:hAnsi="Book Antiqua"/>
            <w:rPrChange w:id="1036" w:author="Pablo Blanco Peris" w:date="2017-05-28T13:38:00Z">
              <w:rPr/>
            </w:rPrChange>
          </w:rPr>
          <w:delText>, vol. 39, Part A, pp. 46-74, nov. 2015.</w:delText>
        </w:r>
      </w:del>
    </w:p>
    <w:p w14:paraId="027278F5" w14:textId="596883C9" w:rsidR="00843D83" w:rsidRPr="00E64B63" w:rsidDel="00AE5C11" w:rsidRDefault="00843D83">
      <w:pPr>
        <w:pStyle w:val="Bibliografa1"/>
        <w:rPr>
          <w:del w:id="1037" w:author="Pablo Blanco Peris" w:date="2017-05-24T17:20:00Z"/>
          <w:rFonts w:ascii="Book Antiqua" w:hAnsi="Book Antiqua"/>
          <w:rPrChange w:id="1038" w:author="Pablo Blanco Peris" w:date="2017-05-28T13:38:00Z">
            <w:rPr>
              <w:del w:id="1039" w:author="Pablo Blanco Peris" w:date="2017-05-24T17:20:00Z"/>
            </w:rPr>
          </w:rPrChange>
        </w:rPr>
      </w:pPr>
      <w:del w:id="1040" w:author="Pablo Blanco Peris" w:date="2017-05-24T17:20:00Z">
        <w:r w:rsidRPr="00E64B63" w:rsidDel="00AE5C11">
          <w:rPr>
            <w:rFonts w:ascii="Book Antiqua" w:hAnsi="Book Antiqua"/>
            <w:rPrChange w:id="1041" w:author="Pablo Blanco Peris" w:date="2017-05-28T13:38:00Z">
              <w:rPr/>
            </w:rPrChange>
          </w:rPr>
          <w:delText>[6]</w:delText>
        </w:r>
        <w:r w:rsidRPr="00E64B63" w:rsidDel="00AE5C11">
          <w:rPr>
            <w:rFonts w:ascii="Book Antiqua" w:hAnsi="Book Antiqua"/>
            <w:rPrChange w:id="1042" w:author="Pablo Blanco Peris" w:date="2017-05-28T13:38:00Z">
              <w:rPr/>
            </w:rPrChange>
          </w:rPr>
          <w:tab/>
          <w:delText xml:space="preserve">H. Huang, W. Guo, y Y. Zhang, «Detection of Copy-Move Forgery in Digital Images Using SIFT Algorithm», en </w:delText>
        </w:r>
        <w:r w:rsidRPr="00E64B63" w:rsidDel="00AE5C11">
          <w:rPr>
            <w:rFonts w:ascii="Book Antiqua" w:hAnsi="Book Antiqua"/>
            <w:i/>
            <w:rPrChange w:id="1043" w:author="Pablo Blanco Peris" w:date="2017-05-28T13:38:00Z">
              <w:rPr>
                <w:i/>
              </w:rPr>
            </w:rPrChange>
          </w:rPr>
          <w:delText>2008 IEEE Pacific-Asia Workshop on Computational Intelligence and Industrial Application</w:delText>
        </w:r>
        <w:r w:rsidRPr="00E64B63" w:rsidDel="00AE5C11">
          <w:rPr>
            <w:rFonts w:ascii="Book Antiqua" w:hAnsi="Book Antiqua"/>
            <w:rPrChange w:id="1044" w:author="Pablo Blanco Peris" w:date="2017-05-28T13:38:00Z">
              <w:rPr/>
            </w:rPrChange>
          </w:rPr>
          <w:delText>, 2008, vol. 2, pp. 272-276.</w:delText>
        </w:r>
      </w:del>
    </w:p>
    <w:p w14:paraId="7C970805" w14:textId="3A5A3A59" w:rsidR="00843D83" w:rsidRPr="00E64B63" w:rsidDel="00AE5C11" w:rsidRDefault="00843D83">
      <w:pPr>
        <w:pStyle w:val="Bibliografa1"/>
        <w:rPr>
          <w:del w:id="1045" w:author="Pablo Blanco Peris" w:date="2017-05-24T17:20:00Z"/>
          <w:rFonts w:ascii="Book Antiqua" w:hAnsi="Book Antiqua"/>
          <w:rPrChange w:id="1046" w:author="Pablo Blanco Peris" w:date="2017-05-28T13:38:00Z">
            <w:rPr>
              <w:del w:id="1047" w:author="Pablo Blanco Peris" w:date="2017-05-24T17:20:00Z"/>
            </w:rPr>
          </w:rPrChange>
        </w:rPr>
      </w:pPr>
      <w:del w:id="1048" w:author="Pablo Blanco Peris" w:date="2017-05-24T17:20:00Z">
        <w:r w:rsidRPr="00E64B63" w:rsidDel="00AE5C11">
          <w:rPr>
            <w:rFonts w:ascii="Book Antiqua" w:hAnsi="Book Antiqua"/>
            <w:rPrChange w:id="1049" w:author="Pablo Blanco Peris" w:date="2017-05-28T13:38:00Z">
              <w:rPr/>
            </w:rPrChange>
          </w:rPr>
          <w:delText>[7]</w:delText>
        </w:r>
        <w:r w:rsidRPr="00E64B63" w:rsidDel="00AE5C11">
          <w:rPr>
            <w:rFonts w:ascii="Book Antiqua" w:hAnsi="Book Antiqua"/>
            <w:rPrChange w:id="1050" w:author="Pablo Blanco Peris" w:date="2017-05-28T13:38:00Z">
              <w:rPr/>
            </w:rPrChange>
          </w:rPr>
          <w:tab/>
          <w:delText xml:space="preserve">J.-C. Lee, «Copy-move image forgery detection based on Gabor magnitude», </w:delText>
        </w:r>
        <w:r w:rsidRPr="00E64B63" w:rsidDel="00AE5C11">
          <w:rPr>
            <w:rFonts w:ascii="Book Antiqua" w:hAnsi="Book Antiqua"/>
            <w:i/>
            <w:rPrChange w:id="1051" w:author="Pablo Blanco Peris" w:date="2017-05-28T13:38:00Z">
              <w:rPr>
                <w:i/>
              </w:rPr>
            </w:rPrChange>
          </w:rPr>
          <w:delText>J. Vis. Commun. Image Represent.</w:delText>
        </w:r>
        <w:r w:rsidRPr="00E64B63" w:rsidDel="00AE5C11">
          <w:rPr>
            <w:rFonts w:ascii="Book Antiqua" w:hAnsi="Book Antiqua"/>
            <w:rPrChange w:id="1052" w:author="Pablo Blanco Peris" w:date="2017-05-28T13:38:00Z">
              <w:rPr/>
            </w:rPrChange>
          </w:rPr>
          <w:delText>, vol. 31, pp. 320-334, 2015.</w:delText>
        </w:r>
      </w:del>
    </w:p>
    <w:p w14:paraId="491BB0CA" w14:textId="327D28EC" w:rsidR="00843D83" w:rsidRPr="00E64B63" w:rsidDel="00AE5C11" w:rsidRDefault="00843D83">
      <w:pPr>
        <w:pStyle w:val="Bibliografa1"/>
        <w:rPr>
          <w:del w:id="1053" w:author="Pablo Blanco Peris" w:date="2017-05-24T17:20:00Z"/>
          <w:rFonts w:ascii="Book Antiqua" w:hAnsi="Book Antiqua"/>
          <w:rPrChange w:id="1054" w:author="Pablo Blanco Peris" w:date="2017-05-28T13:38:00Z">
            <w:rPr>
              <w:del w:id="1055" w:author="Pablo Blanco Peris" w:date="2017-05-24T17:20:00Z"/>
            </w:rPr>
          </w:rPrChange>
        </w:rPr>
      </w:pPr>
      <w:del w:id="1056" w:author="Pablo Blanco Peris" w:date="2017-05-24T17:20:00Z">
        <w:r w:rsidRPr="00E64B63" w:rsidDel="00AE5C11">
          <w:rPr>
            <w:rFonts w:ascii="Book Antiqua" w:hAnsi="Book Antiqua"/>
            <w:rPrChange w:id="1057" w:author="Pablo Blanco Peris" w:date="2017-05-28T13:38:00Z">
              <w:rPr/>
            </w:rPrChange>
          </w:rPr>
          <w:delText>[8]</w:delText>
        </w:r>
        <w:r w:rsidRPr="00E64B63" w:rsidDel="00AE5C11">
          <w:rPr>
            <w:rFonts w:ascii="Book Antiqua" w:hAnsi="Book Antiqua"/>
            <w:rPrChange w:id="1058" w:author="Pablo Blanco Peris" w:date="2017-05-28T13:38:00Z">
              <w:rPr/>
            </w:rPrChange>
          </w:rPr>
          <w:tab/>
          <w:delText>M. M. D. Villasenor y L. C. Fernández, «Clasificación de objetos en imágenes usando SIFT».</w:delText>
        </w:r>
      </w:del>
    </w:p>
    <w:p w14:paraId="2EB424BC" w14:textId="77777777" w:rsidR="00E64B63" w:rsidRPr="00E64B63" w:rsidRDefault="00E64B63">
      <w:pPr>
        <w:widowControl w:val="0"/>
        <w:autoSpaceDE w:val="0"/>
        <w:autoSpaceDN w:val="0"/>
        <w:adjustRightInd w:val="0"/>
        <w:rPr>
          <w:ins w:id="1059" w:author="Pablo Blanco Peris" w:date="2017-05-28T13:38:00Z"/>
          <w:rFonts w:ascii="Book Antiqua" w:hAnsi="Book Antiqua"/>
          <w:rPrChange w:id="1060" w:author="Pablo Blanco Peris" w:date="2017-05-28T13:38:00Z">
            <w:rPr>
              <w:ins w:id="1061" w:author="Pablo Blanco Peris" w:date="2017-05-28T13:38:00Z"/>
            </w:rPr>
          </w:rPrChange>
        </w:rPr>
      </w:pPr>
      <w:ins w:id="1062" w:author="Pablo Blanco Peris" w:date="2017-05-28T13:38:00Z">
        <w:r w:rsidRPr="00E64B63">
          <w:rPr>
            <w:rFonts w:ascii="Book Antiqua" w:hAnsi="Book Antiqua"/>
            <w:rPrChange w:id="1063" w:author="Pablo Blanco Peris" w:date="2017-05-28T13:38:00Z">
              <w:rPr/>
            </w:rPrChange>
          </w:rPr>
          <w:t>[1]</w:t>
        </w:r>
        <w:r w:rsidRPr="00E64B63">
          <w:rPr>
            <w:rFonts w:ascii="Book Antiqua" w:hAnsi="Book Antiqua"/>
            <w:rPrChange w:id="1064" w:author="Pablo Blanco Peris" w:date="2017-05-28T13:38:00Z">
              <w:rPr/>
            </w:rPrChange>
          </w:rPr>
          <w:tab/>
          <w:t>M. A. R. García, «Análisis forense en imágenes digitales», 2009.</w:t>
        </w:r>
      </w:ins>
    </w:p>
    <w:p w14:paraId="4FF218B6" w14:textId="77777777" w:rsidR="00E64B63" w:rsidRPr="00E64B63" w:rsidRDefault="00E64B63">
      <w:pPr>
        <w:widowControl w:val="0"/>
        <w:autoSpaceDE w:val="0"/>
        <w:autoSpaceDN w:val="0"/>
        <w:adjustRightInd w:val="0"/>
        <w:rPr>
          <w:ins w:id="1065" w:author="Pablo Blanco Peris" w:date="2017-05-28T13:38:00Z"/>
          <w:rFonts w:ascii="Book Antiqua" w:hAnsi="Book Antiqua"/>
          <w:rPrChange w:id="1066" w:author="Pablo Blanco Peris" w:date="2017-05-28T13:38:00Z">
            <w:rPr>
              <w:ins w:id="1067" w:author="Pablo Blanco Peris" w:date="2017-05-28T13:38:00Z"/>
            </w:rPr>
          </w:rPrChange>
        </w:rPr>
      </w:pPr>
      <w:ins w:id="1068" w:author="Pablo Blanco Peris" w:date="2017-05-28T13:38:00Z">
        <w:r w:rsidRPr="00E64B63">
          <w:rPr>
            <w:rFonts w:ascii="Book Antiqua" w:hAnsi="Book Antiqua"/>
            <w:rPrChange w:id="1069" w:author="Pablo Blanco Peris" w:date="2017-05-28T13:38:00Z">
              <w:rPr/>
            </w:rPrChange>
          </w:rPr>
          <w:t>[2]</w:t>
        </w:r>
        <w:r w:rsidRPr="00E64B63">
          <w:rPr>
            <w:rFonts w:ascii="Book Antiqua" w:hAnsi="Book Antiqua"/>
            <w:rPrChange w:id="1070" w:author="Pablo Blanco Peris" w:date="2017-05-28T13:38:00Z">
              <w:rPr/>
            </w:rPrChange>
          </w:rPr>
          <w:tab/>
          <w:t xml:space="preserve">Q. </w:t>
        </w:r>
        <w:proofErr w:type="spellStart"/>
        <w:r w:rsidRPr="00E64B63">
          <w:rPr>
            <w:rFonts w:ascii="Book Antiqua" w:hAnsi="Book Antiqua"/>
            <w:rPrChange w:id="1071" w:author="Pablo Blanco Peris" w:date="2017-05-28T13:38:00Z">
              <w:rPr/>
            </w:rPrChange>
          </w:rPr>
          <w:t>Liu</w:t>
        </w:r>
        <w:proofErr w:type="spellEnd"/>
        <w:r w:rsidRPr="00E64B63">
          <w:rPr>
            <w:rFonts w:ascii="Book Antiqua" w:hAnsi="Book Antiqua"/>
            <w:rPrChange w:id="1072" w:author="Pablo Blanco Peris" w:date="2017-05-28T13:38:00Z">
              <w:rPr/>
            </w:rPrChange>
          </w:rPr>
          <w:t xml:space="preserve"> </w:t>
        </w:r>
        <w:r w:rsidRPr="00E64B63">
          <w:rPr>
            <w:rFonts w:ascii="Book Antiqua" w:hAnsi="Book Antiqua"/>
            <w:i/>
            <w:iCs/>
            <w:rPrChange w:id="1073" w:author="Pablo Blanco Peris" w:date="2017-05-28T13:38:00Z">
              <w:rPr>
                <w:i/>
                <w:iCs/>
              </w:rPr>
            </w:rPrChange>
          </w:rPr>
          <w:t>et al.</w:t>
        </w:r>
        <w:r w:rsidRPr="00E64B63">
          <w:rPr>
            <w:rFonts w:ascii="Book Antiqua" w:hAnsi="Book Antiqua"/>
            <w:rPrChange w:id="1074" w:author="Pablo Blanco Peris" w:date="2017-05-28T13:38:00Z">
              <w:rPr/>
            </w:rPrChange>
          </w:rPr>
          <w:t>, «</w:t>
        </w:r>
        <w:proofErr w:type="spellStart"/>
        <w:r w:rsidRPr="00E64B63">
          <w:rPr>
            <w:rFonts w:ascii="Book Antiqua" w:hAnsi="Book Antiqua"/>
            <w:rPrChange w:id="1075" w:author="Pablo Blanco Peris" w:date="2017-05-28T13:38:00Z">
              <w:rPr/>
            </w:rPrChange>
          </w:rPr>
          <w:t>Detection</w:t>
        </w:r>
        <w:proofErr w:type="spellEnd"/>
        <w:r w:rsidRPr="00E64B63">
          <w:rPr>
            <w:rFonts w:ascii="Book Antiqua" w:hAnsi="Book Antiqua"/>
            <w:rPrChange w:id="1076" w:author="Pablo Blanco Peris" w:date="2017-05-28T13:38:00Z">
              <w:rPr/>
            </w:rPrChange>
          </w:rPr>
          <w:t xml:space="preserve"> of JPEG </w:t>
        </w:r>
        <w:proofErr w:type="spellStart"/>
        <w:r w:rsidRPr="00E64B63">
          <w:rPr>
            <w:rFonts w:ascii="Book Antiqua" w:hAnsi="Book Antiqua"/>
            <w:rPrChange w:id="1077" w:author="Pablo Blanco Peris" w:date="2017-05-28T13:38:00Z">
              <w:rPr/>
            </w:rPrChange>
          </w:rPr>
          <w:t>double</w:t>
        </w:r>
        <w:proofErr w:type="spellEnd"/>
        <w:r w:rsidRPr="00E64B63">
          <w:rPr>
            <w:rFonts w:ascii="Book Antiqua" w:hAnsi="Book Antiqua"/>
            <w:rPrChange w:id="1078" w:author="Pablo Blanco Peris" w:date="2017-05-28T13:38:00Z">
              <w:rPr/>
            </w:rPrChange>
          </w:rPr>
          <w:t xml:space="preserve"> </w:t>
        </w:r>
        <w:proofErr w:type="spellStart"/>
        <w:r w:rsidRPr="00E64B63">
          <w:rPr>
            <w:rFonts w:ascii="Book Antiqua" w:hAnsi="Book Antiqua"/>
            <w:rPrChange w:id="1079" w:author="Pablo Blanco Peris" w:date="2017-05-28T13:38:00Z">
              <w:rPr/>
            </w:rPrChange>
          </w:rPr>
          <w:t>compression</w:t>
        </w:r>
        <w:proofErr w:type="spellEnd"/>
        <w:r w:rsidRPr="00E64B63">
          <w:rPr>
            <w:rFonts w:ascii="Book Antiqua" w:hAnsi="Book Antiqua"/>
            <w:rPrChange w:id="1080" w:author="Pablo Blanco Peris" w:date="2017-05-28T13:38:00Z">
              <w:rPr/>
            </w:rPrChange>
          </w:rPr>
          <w:t xml:space="preserve"> and </w:t>
        </w:r>
        <w:proofErr w:type="spellStart"/>
        <w:r w:rsidRPr="00E64B63">
          <w:rPr>
            <w:rFonts w:ascii="Book Antiqua" w:hAnsi="Book Antiqua"/>
            <w:rPrChange w:id="1081" w:author="Pablo Blanco Peris" w:date="2017-05-28T13:38:00Z">
              <w:rPr/>
            </w:rPrChange>
          </w:rPr>
          <w:t>identification</w:t>
        </w:r>
        <w:proofErr w:type="spellEnd"/>
        <w:r w:rsidRPr="00E64B63">
          <w:rPr>
            <w:rFonts w:ascii="Book Antiqua" w:hAnsi="Book Antiqua"/>
            <w:rPrChange w:id="1082" w:author="Pablo Blanco Peris" w:date="2017-05-28T13:38:00Z">
              <w:rPr/>
            </w:rPrChange>
          </w:rPr>
          <w:t xml:space="preserve"> of </w:t>
        </w:r>
        <w:proofErr w:type="spellStart"/>
        <w:r w:rsidRPr="00E64B63">
          <w:rPr>
            <w:rFonts w:ascii="Book Antiqua" w:hAnsi="Book Antiqua"/>
            <w:rPrChange w:id="1083" w:author="Pablo Blanco Peris" w:date="2017-05-28T13:38:00Z">
              <w:rPr/>
            </w:rPrChange>
          </w:rPr>
          <w:t>smartphone</w:t>
        </w:r>
        <w:proofErr w:type="spellEnd"/>
        <w:r w:rsidRPr="00E64B63">
          <w:rPr>
            <w:rFonts w:ascii="Book Antiqua" w:hAnsi="Book Antiqua"/>
            <w:rPrChange w:id="1084" w:author="Pablo Blanco Peris" w:date="2017-05-28T13:38:00Z">
              <w:rPr/>
            </w:rPrChange>
          </w:rPr>
          <w:t xml:space="preserve"> </w:t>
        </w:r>
        <w:proofErr w:type="spellStart"/>
        <w:r w:rsidRPr="00E64B63">
          <w:rPr>
            <w:rFonts w:ascii="Book Antiqua" w:hAnsi="Book Antiqua"/>
            <w:rPrChange w:id="1085" w:author="Pablo Blanco Peris" w:date="2017-05-28T13:38:00Z">
              <w:rPr/>
            </w:rPrChange>
          </w:rPr>
          <w:t>image</w:t>
        </w:r>
        <w:proofErr w:type="spellEnd"/>
        <w:r w:rsidRPr="00E64B63">
          <w:rPr>
            <w:rFonts w:ascii="Book Antiqua" w:hAnsi="Book Antiqua"/>
            <w:rPrChange w:id="1086" w:author="Pablo Blanco Peris" w:date="2017-05-28T13:38:00Z">
              <w:rPr/>
            </w:rPrChange>
          </w:rPr>
          <w:t xml:space="preserve"> </w:t>
        </w:r>
        <w:proofErr w:type="spellStart"/>
        <w:r w:rsidRPr="00E64B63">
          <w:rPr>
            <w:rFonts w:ascii="Book Antiqua" w:hAnsi="Book Antiqua"/>
            <w:rPrChange w:id="1087" w:author="Pablo Blanco Peris" w:date="2017-05-28T13:38:00Z">
              <w:rPr/>
            </w:rPrChange>
          </w:rPr>
          <w:t>source</w:t>
        </w:r>
        <w:proofErr w:type="spellEnd"/>
        <w:r w:rsidRPr="00E64B63">
          <w:rPr>
            <w:rFonts w:ascii="Book Antiqua" w:hAnsi="Book Antiqua"/>
            <w:rPrChange w:id="1088" w:author="Pablo Blanco Peris" w:date="2017-05-28T13:38:00Z">
              <w:rPr/>
            </w:rPrChange>
          </w:rPr>
          <w:t xml:space="preserve"> and post-capture </w:t>
        </w:r>
        <w:proofErr w:type="spellStart"/>
        <w:r w:rsidRPr="00E64B63">
          <w:rPr>
            <w:rFonts w:ascii="Book Antiqua" w:hAnsi="Book Antiqua"/>
            <w:rPrChange w:id="1089" w:author="Pablo Blanco Peris" w:date="2017-05-28T13:38:00Z">
              <w:rPr/>
            </w:rPrChange>
          </w:rPr>
          <w:t>manipulation</w:t>
        </w:r>
        <w:proofErr w:type="spellEnd"/>
        <w:r w:rsidRPr="00E64B63">
          <w:rPr>
            <w:rFonts w:ascii="Book Antiqua" w:hAnsi="Book Antiqua"/>
            <w:rPrChange w:id="1090" w:author="Pablo Blanco Peris" w:date="2017-05-28T13:38:00Z">
              <w:rPr/>
            </w:rPrChange>
          </w:rPr>
          <w:t xml:space="preserve">», </w:t>
        </w:r>
        <w:proofErr w:type="spellStart"/>
        <w:r w:rsidRPr="00E64B63">
          <w:rPr>
            <w:rFonts w:ascii="Book Antiqua" w:hAnsi="Book Antiqua"/>
            <w:i/>
            <w:iCs/>
            <w:rPrChange w:id="1091" w:author="Pablo Blanco Peris" w:date="2017-05-28T13:38:00Z">
              <w:rPr>
                <w:i/>
                <w:iCs/>
              </w:rPr>
            </w:rPrChange>
          </w:rPr>
          <w:t>Appl</w:t>
        </w:r>
        <w:proofErr w:type="spellEnd"/>
        <w:r w:rsidRPr="00E64B63">
          <w:rPr>
            <w:rFonts w:ascii="Book Antiqua" w:hAnsi="Book Antiqua"/>
            <w:i/>
            <w:iCs/>
            <w:rPrChange w:id="1092" w:author="Pablo Blanco Peris" w:date="2017-05-28T13:38:00Z">
              <w:rPr>
                <w:i/>
                <w:iCs/>
              </w:rPr>
            </w:rPrChange>
          </w:rPr>
          <w:t xml:space="preserve">. </w:t>
        </w:r>
        <w:proofErr w:type="spellStart"/>
        <w:r w:rsidRPr="00E64B63">
          <w:rPr>
            <w:rFonts w:ascii="Book Antiqua" w:hAnsi="Book Antiqua"/>
            <w:i/>
            <w:iCs/>
            <w:rPrChange w:id="1093" w:author="Pablo Blanco Peris" w:date="2017-05-28T13:38:00Z">
              <w:rPr>
                <w:i/>
                <w:iCs/>
              </w:rPr>
            </w:rPrChange>
          </w:rPr>
          <w:t>Intell</w:t>
        </w:r>
        <w:proofErr w:type="spellEnd"/>
        <w:r w:rsidRPr="00E64B63">
          <w:rPr>
            <w:rFonts w:ascii="Book Antiqua" w:hAnsi="Book Antiqua"/>
            <w:i/>
            <w:iCs/>
            <w:rPrChange w:id="1094" w:author="Pablo Blanco Peris" w:date="2017-05-28T13:38:00Z">
              <w:rPr>
                <w:i/>
                <w:iCs/>
              </w:rPr>
            </w:rPrChange>
          </w:rPr>
          <w:t>.</w:t>
        </w:r>
        <w:r w:rsidRPr="00E64B63">
          <w:rPr>
            <w:rFonts w:ascii="Book Antiqua" w:hAnsi="Book Antiqua"/>
            <w:rPrChange w:id="1095" w:author="Pablo Blanco Peris" w:date="2017-05-28T13:38:00Z">
              <w:rPr/>
            </w:rPrChange>
          </w:rPr>
          <w:t xml:space="preserve">, vol. 39, </w:t>
        </w:r>
        <w:proofErr w:type="spellStart"/>
        <w:r w:rsidRPr="00E64B63">
          <w:rPr>
            <w:rFonts w:ascii="Book Antiqua" w:hAnsi="Book Antiqua"/>
            <w:rPrChange w:id="1096" w:author="Pablo Blanco Peris" w:date="2017-05-28T13:38:00Z">
              <w:rPr/>
            </w:rPrChange>
          </w:rPr>
          <w:t>n.</w:t>
        </w:r>
        <w:r w:rsidRPr="00E64B63">
          <w:rPr>
            <w:rFonts w:ascii="Book Antiqua" w:hAnsi="Book Antiqua"/>
            <w:vertAlign w:val="superscript"/>
            <w:rPrChange w:id="1097" w:author="Pablo Blanco Peris" w:date="2017-05-28T13:38:00Z">
              <w:rPr>
                <w:vertAlign w:val="superscript"/>
              </w:rPr>
            </w:rPrChange>
          </w:rPr>
          <w:t>o</w:t>
        </w:r>
        <w:proofErr w:type="spellEnd"/>
        <w:r w:rsidRPr="00E64B63">
          <w:rPr>
            <w:rFonts w:ascii="Book Antiqua" w:hAnsi="Book Antiqua"/>
            <w:rPrChange w:id="1098" w:author="Pablo Blanco Peris" w:date="2017-05-28T13:38:00Z">
              <w:rPr/>
            </w:rPrChange>
          </w:rPr>
          <w:t xml:space="preserve"> 4, pp. 705-726, 2013.</w:t>
        </w:r>
      </w:ins>
    </w:p>
    <w:p w14:paraId="15AAE4D9" w14:textId="77777777" w:rsidR="00E64B63" w:rsidRPr="00E64B63" w:rsidRDefault="00E64B63">
      <w:pPr>
        <w:widowControl w:val="0"/>
        <w:autoSpaceDE w:val="0"/>
        <w:autoSpaceDN w:val="0"/>
        <w:adjustRightInd w:val="0"/>
        <w:rPr>
          <w:ins w:id="1099" w:author="Pablo Blanco Peris" w:date="2017-05-28T13:38:00Z"/>
          <w:rFonts w:ascii="Book Antiqua" w:hAnsi="Book Antiqua"/>
          <w:rPrChange w:id="1100" w:author="Pablo Blanco Peris" w:date="2017-05-28T13:38:00Z">
            <w:rPr>
              <w:ins w:id="1101" w:author="Pablo Blanco Peris" w:date="2017-05-28T13:38:00Z"/>
            </w:rPr>
          </w:rPrChange>
        </w:rPr>
      </w:pPr>
      <w:ins w:id="1102" w:author="Pablo Blanco Peris" w:date="2017-05-28T13:38:00Z">
        <w:r w:rsidRPr="00E64B63">
          <w:rPr>
            <w:rFonts w:ascii="Book Antiqua" w:hAnsi="Book Antiqua"/>
            <w:rPrChange w:id="1103" w:author="Pablo Blanco Peris" w:date="2017-05-28T13:38:00Z">
              <w:rPr/>
            </w:rPrChange>
          </w:rPr>
          <w:t>[3]</w:t>
        </w:r>
        <w:r w:rsidRPr="00E64B63">
          <w:rPr>
            <w:rFonts w:ascii="Book Antiqua" w:hAnsi="Book Antiqua"/>
            <w:rPrChange w:id="1104" w:author="Pablo Blanco Peris" w:date="2017-05-28T13:38:00Z">
              <w:rPr/>
            </w:rPrChange>
          </w:rPr>
          <w:tab/>
          <w:t xml:space="preserve">M. </w:t>
        </w:r>
        <w:proofErr w:type="spellStart"/>
        <w:r w:rsidRPr="00E64B63">
          <w:rPr>
            <w:rFonts w:ascii="Book Antiqua" w:hAnsi="Book Antiqua"/>
            <w:rPrChange w:id="1105" w:author="Pablo Blanco Peris" w:date="2017-05-28T13:38:00Z">
              <w:rPr/>
            </w:rPrChange>
          </w:rPr>
          <w:t>Boutell</w:t>
        </w:r>
        <w:proofErr w:type="spellEnd"/>
        <w:r w:rsidRPr="00E64B63">
          <w:rPr>
            <w:rFonts w:ascii="Book Antiqua" w:hAnsi="Book Antiqua"/>
            <w:rPrChange w:id="1106" w:author="Pablo Blanco Peris" w:date="2017-05-28T13:38:00Z">
              <w:rPr/>
            </w:rPrChange>
          </w:rPr>
          <w:t xml:space="preserve"> y J. </w:t>
        </w:r>
        <w:proofErr w:type="spellStart"/>
        <w:r w:rsidRPr="00E64B63">
          <w:rPr>
            <w:rFonts w:ascii="Book Antiqua" w:hAnsi="Book Antiqua"/>
            <w:rPrChange w:id="1107" w:author="Pablo Blanco Peris" w:date="2017-05-28T13:38:00Z">
              <w:rPr/>
            </w:rPrChange>
          </w:rPr>
          <w:t>Luo</w:t>
        </w:r>
        <w:proofErr w:type="spellEnd"/>
        <w:r w:rsidRPr="00E64B63">
          <w:rPr>
            <w:rFonts w:ascii="Book Antiqua" w:hAnsi="Book Antiqua"/>
            <w:rPrChange w:id="1108" w:author="Pablo Blanco Peris" w:date="2017-05-28T13:38:00Z">
              <w:rPr/>
            </w:rPrChange>
          </w:rPr>
          <w:t>, «</w:t>
        </w:r>
        <w:proofErr w:type="spellStart"/>
        <w:r w:rsidRPr="00E64B63">
          <w:rPr>
            <w:rFonts w:ascii="Book Antiqua" w:hAnsi="Book Antiqua"/>
            <w:rPrChange w:id="1109" w:author="Pablo Blanco Peris" w:date="2017-05-28T13:38:00Z">
              <w:rPr/>
            </w:rPrChange>
          </w:rPr>
          <w:t>Beyond</w:t>
        </w:r>
        <w:proofErr w:type="spellEnd"/>
        <w:r w:rsidRPr="00E64B63">
          <w:rPr>
            <w:rFonts w:ascii="Book Antiqua" w:hAnsi="Book Antiqua"/>
            <w:rPrChange w:id="1110" w:author="Pablo Blanco Peris" w:date="2017-05-28T13:38:00Z">
              <w:rPr/>
            </w:rPrChange>
          </w:rPr>
          <w:t xml:space="preserve"> </w:t>
        </w:r>
        <w:proofErr w:type="spellStart"/>
        <w:r w:rsidRPr="00E64B63">
          <w:rPr>
            <w:rFonts w:ascii="Book Antiqua" w:hAnsi="Book Antiqua"/>
            <w:rPrChange w:id="1111" w:author="Pablo Blanco Peris" w:date="2017-05-28T13:38:00Z">
              <w:rPr/>
            </w:rPrChange>
          </w:rPr>
          <w:t>Pixels</w:t>
        </w:r>
        <w:proofErr w:type="spellEnd"/>
        <w:r w:rsidRPr="00E64B63">
          <w:rPr>
            <w:rFonts w:ascii="Book Antiqua" w:hAnsi="Book Antiqua"/>
            <w:rPrChange w:id="1112" w:author="Pablo Blanco Peris" w:date="2017-05-28T13:38:00Z">
              <w:rPr/>
            </w:rPrChange>
          </w:rPr>
          <w:t xml:space="preserve">: </w:t>
        </w:r>
        <w:proofErr w:type="spellStart"/>
        <w:r w:rsidRPr="00E64B63">
          <w:rPr>
            <w:rFonts w:ascii="Book Antiqua" w:hAnsi="Book Antiqua"/>
            <w:rPrChange w:id="1113" w:author="Pablo Blanco Peris" w:date="2017-05-28T13:38:00Z">
              <w:rPr/>
            </w:rPrChange>
          </w:rPr>
          <w:t>Exploiting</w:t>
        </w:r>
        <w:proofErr w:type="spellEnd"/>
        <w:r w:rsidRPr="00E64B63">
          <w:rPr>
            <w:rFonts w:ascii="Book Antiqua" w:hAnsi="Book Antiqua"/>
            <w:rPrChange w:id="1114" w:author="Pablo Blanco Peris" w:date="2017-05-28T13:38:00Z">
              <w:rPr/>
            </w:rPrChange>
          </w:rPr>
          <w:t xml:space="preserve"> Camera </w:t>
        </w:r>
        <w:proofErr w:type="spellStart"/>
        <w:r w:rsidRPr="00E64B63">
          <w:rPr>
            <w:rFonts w:ascii="Book Antiqua" w:hAnsi="Book Antiqua"/>
            <w:rPrChange w:id="1115" w:author="Pablo Blanco Peris" w:date="2017-05-28T13:38:00Z">
              <w:rPr/>
            </w:rPrChange>
          </w:rPr>
          <w:t>Metadata</w:t>
        </w:r>
        <w:proofErr w:type="spellEnd"/>
        <w:r w:rsidRPr="00E64B63">
          <w:rPr>
            <w:rFonts w:ascii="Book Antiqua" w:hAnsi="Book Antiqua"/>
            <w:rPrChange w:id="1116" w:author="Pablo Blanco Peris" w:date="2017-05-28T13:38:00Z">
              <w:rPr/>
            </w:rPrChange>
          </w:rPr>
          <w:t xml:space="preserve"> </w:t>
        </w:r>
        <w:proofErr w:type="spellStart"/>
        <w:r w:rsidRPr="00E64B63">
          <w:rPr>
            <w:rFonts w:ascii="Book Antiqua" w:hAnsi="Book Antiqua"/>
            <w:rPrChange w:id="1117" w:author="Pablo Blanco Peris" w:date="2017-05-28T13:38:00Z">
              <w:rPr/>
            </w:rPrChange>
          </w:rPr>
          <w:t>for</w:t>
        </w:r>
        <w:proofErr w:type="spellEnd"/>
        <w:r w:rsidRPr="00E64B63">
          <w:rPr>
            <w:rFonts w:ascii="Book Antiqua" w:hAnsi="Book Antiqua"/>
            <w:rPrChange w:id="1118" w:author="Pablo Blanco Peris" w:date="2017-05-28T13:38:00Z">
              <w:rPr/>
            </w:rPrChange>
          </w:rPr>
          <w:t xml:space="preserve"> </w:t>
        </w:r>
        <w:proofErr w:type="spellStart"/>
        <w:r w:rsidRPr="00E64B63">
          <w:rPr>
            <w:rFonts w:ascii="Book Antiqua" w:hAnsi="Book Antiqua"/>
            <w:rPrChange w:id="1119" w:author="Pablo Blanco Peris" w:date="2017-05-28T13:38:00Z">
              <w:rPr/>
            </w:rPrChange>
          </w:rPr>
          <w:lastRenderedPageBreak/>
          <w:t>Photo</w:t>
        </w:r>
        <w:proofErr w:type="spellEnd"/>
        <w:r w:rsidRPr="00E64B63">
          <w:rPr>
            <w:rFonts w:ascii="Book Antiqua" w:hAnsi="Book Antiqua"/>
            <w:rPrChange w:id="1120" w:author="Pablo Blanco Peris" w:date="2017-05-28T13:38:00Z">
              <w:rPr/>
            </w:rPrChange>
          </w:rPr>
          <w:t xml:space="preserve"> </w:t>
        </w:r>
        <w:proofErr w:type="spellStart"/>
        <w:r w:rsidRPr="00E64B63">
          <w:rPr>
            <w:rFonts w:ascii="Book Antiqua" w:hAnsi="Book Antiqua"/>
            <w:rPrChange w:id="1121" w:author="Pablo Blanco Peris" w:date="2017-05-28T13:38:00Z">
              <w:rPr/>
            </w:rPrChange>
          </w:rPr>
          <w:t>Classification</w:t>
        </w:r>
        <w:proofErr w:type="spellEnd"/>
        <w:r w:rsidRPr="00E64B63">
          <w:rPr>
            <w:rFonts w:ascii="Book Antiqua" w:hAnsi="Book Antiqua"/>
            <w:rPrChange w:id="1122" w:author="Pablo Blanco Peris" w:date="2017-05-28T13:38:00Z">
              <w:rPr/>
            </w:rPrChange>
          </w:rPr>
          <w:t xml:space="preserve">», </w:t>
        </w:r>
        <w:proofErr w:type="spellStart"/>
        <w:r w:rsidRPr="00E64B63">
          <w:rPr>
            <w:rFonts w:ascii="Book Antiqua" w:hAnsi="Book Antiqua"/>
            <w:i/>
            <w:iCs/>
            <w:rPrChange w:id="1123" w:author="Pablo Blanco Peris" w:date="2017-05-28T13:38:00Z">
              <w:rPr>
                <w:i/>
                <w:iCs/>
              </w:rPr>
            </w:rPrChange>
          </w:rPr>
          <w:t>Pattern</w:t>
        </w:r>
        <w:proofErr w:type="spellEnd"/>
        <w:r w:rsidRPr="00E64B63">
          <w:rPr>
            <w:rFonts w:ascii="Book Antiqua" w:hAnsi="Book Antiqua"/>
            <w:i/>
            <w:iCs/>
            <w:rPrChange w:id="1124" w:author="Pablo Blanco Peris" w:date="2017-05-28T13:38:00Z">
              <w:rPr>
                <w:i/>
                <w:iCs/>
              </w:rPr>
            </w:rPrChange>
          </w:rPr>
          <w:t xml:space="preserve"> </w:t>
        </w:r>
        <w:proofErr w:type="spellStart"/>
        <w:r w:rsidRPr="00E64B63">
          <w:rPr>
            <w:rFonts w:ascii="Book Antiqua" w:hAnsi="Book Antiqua"/>
            <w:i/>
            <w:iCs/>
            <w:rPrChange w:id="1125" w:author="Pablo Blanco Peris" w:date="2017-05-28T13:38:00Z">
              <w:rPr>
                <w:i/>
                <w:iCs/>
              </w:rPr>
            </w:rPrChange>
          </w:rPr>
          <w:t>Recogn</w:t>
        </w:r>
        <w:proofErr w:type="spellEnd"/>
        <w:r w:rsidRPr="00E64B63">
          <w:rPr>
            <w:rFonts w:ascii="Book Antiqua" w:hAnsi="Book Antiqua"/>
            <w:rPrChange w:id="1126" w:author="Pablo Blanco Peris" w:date="2017-05-28T13:38:00Z">
              <w:rPr/>
            </w:rPrChange>
          </w:rPr>
          <w:t xml:space="preserve">, vol. 38, </w:t>
        </w:r>
        <w:proofErr w:type="spellStart"/>
        <w:r w:rsidRPr="00E64B63">
          <w:rPr>
            <w:rFonts w:ascii="Book Antiqua" w:hAnsi="Book Antiqua"/>
            <w:rPrChange w:id="1127" w:author="Pablo Blanco Peris" w:date="2017-05-28T13:38:00Z">
              <w:rPr/>
            </w:rPrChange>
          </w:rPr>
          <w:t>n.</w:t>
        </w:r>
        <w:r w:rsidRPr="00E64B63">
          <w:rPr>
            <w:rFonts w:ascii="Book Antiqua" w:hAnsi="Book Antiqua"/>
            <w:vertAlign w:val="superscript"/>
            <w:rPrChange w:id="1128" w:author="Pablo Blanco Peris" w:date="2017-05-28T13:38:00Z">
              <w:rPr>
                <w:vertAlign w:val="superscript"/>
              </w:rPr>
            </w:rPrChange>
          </w:rPr>
          <w:t>o</w:t>
        </w:r>
        <w:proofErr w:type="spellEnd"/>
        <w:r w:rsidRPr="00E64B63">
          <w:rPr>
            <w:rFonts w:ascii="Book Antiqua" w:hAnsi="Book Antiqua"/>
            <w:rPrChange w:id="1129" w:author="Pablo Blanco Peris" w:date="2017-05-28T13:38:00Z">
              <w:rPr/>
            </w:rPrChange>
          </w:rPr>
          <w:t xml:space="preserve"> 6, pp. 935–946, jun. 2005.</w:t>
        </w:r>
      </w:ins>
    </w:p>
    <w:p w14:paraId="581A0D6E" w14:textId="77777777" w:rsidR="00E64B63" w:rsidRPr="00E64B63" w:rsidRDefault="00E64B63">
      <w:pPr>
        <w:widowControl w:val="0"/>
        <w:autoSpaceDE w:val="0"/>
        <w:autoSpaceDN w:val="0"/>
        <w:adjustRightInd w:val="0"/>
        <w:rPr>
          <w:ins w:id="1130" w:author="Pablo Blanco Peris" w:date="2017-05-28T13:38:00Z"/>
          <w:rFonts w:ascii="Book Antiqua" w:hAnsi="Book Antiqua"/>
          <w:rPrChange w:id="1131" w:author="Pablo Blanco Peris" w:date="2017-05-28T13:38:00Z">
            <w:rPr>
              <w:ins w:id="1132" w:author="Pablo Blanco Peris" w:date="2017-05-28T13:38:00Z"/>
            </w:rPr>
          </w:rPrChange>
        </w:rPr>
      </w:pPr>
      <w:ins w:id="1133" w:author="Pablo Blanco Peris" w:date="2017-05-28T13:38:00Z">
        <w:r w:rsidRPr="00E64B63">
          <w:rPr>
            <w:rFonts w:ascii="Book Antiqua" w:hAnsi="Book Antiqua"/>
            <w:rPrChange w:id="1134" w:author="Pablo Blanco Peris" w:date="2017-05-28T13:38:00Z">
              <w:rPr/>
            </w:rPrChange>
          </w:rPr>
          <w:t>[4]</w:t>
        </w:r>
        <w:r w:rsidRPr="00E64B63">
          <w:rPr>
            <w:rFonts w:ascii="Book Antiqua" w:hAnsi="Book Antiqua"/>
            <w:rPrChange w:id="1135" w:author="Pablo Blanco Peris" w:date="2017-05-28T13:38:00Z">
              <w:rPr/>
            </w:rPrChange>
          </w:rPr>
          <w:tab/>
          <w:t xml:space="preserve">C. L. </w:t>
        </w:r>
        <w:proofErr w:type="spellStart"/>
        <w:r w:rsidRPr="00E64B63">
          <w:rPr>
            <w:rFonts w:ascii="Book Antiqua" w:hAnsi="Book Antiqua"/>
            <w:rPrChange w:id="1136" w:author="Pablo Blanco Peris" w:date="2017-05-28T13:38:00Z">
              <w:rPr/>
            </w:rPrChange>
          </w:rPr>
          <w:t>Lai</w:t>
        </w:r>
        <w:proofErr w:type="spellEnd"/>
        <w:r w:rsidRPr="00E64B63">
          <w:rPr>
            <w:rFonts w:ascii="Book Antiqua" w:hAnsi="Book Antiqua"/>
            <w:rPrChange w:id="1137" w:author="Pablo Blanco Peris" w:date="2017-05-28T13:38:00Z">
              <w:rPr/>
            </w:rPrChange>
          </w:rPr>
          <w:t xml:space="preserve"> y </w:t>
        </w:r>
        <w:proofErr w:type="spellStart"/>
        <w:r w:rsidRPr="00E64B63">
          <w:rPr>
            <w:rFonts w:ascii="Book Antiqua" w:hAnsi="Book Antiqua"/>
            <w:rPrChange w:id="1138" w:author="Pablo Blanco Peris" w:date="2017-05-28T13:38:00Z">
              <w:rPr/>
            </w:rPrChange>
          </w:rPr>
          <w:t>Y</w:t>
        </w:r>
        <w:proofErr w:type="spellEnd"/>
        <w:r w:rsidRPr="00E64B63">
          <w:rPr>
            <w:rFonts w:ascii="Book Antiqua" w:hAnsi="Book Antiqua"/>
            <w:rPrChange w:id="1139" w:author="Pablo Blanco Peris" w:date="2017-05-28T13:38:00Z">
              <w:rPr/>
            </w:rPrChange>
          </w:rPr>
          <w:t xml:space="preserve">. S. </w:t>
        </w:r>
        <w:proofErr w:type="spellStart"/>
        <w:r w:rsidRPr="00E64B63">
          <w:rPr>
            <w:rFonts w:ascii="Book Antiqua" w:hAnsi="Book Antiqua"/>
            <w:rPrChange w:id="1140" w:author="Pablo Blanco Peris" w:date="2017-05-28T13:38:00Z">
              <w:rPr/>
            </w:rPrChange>
          </w:rPr>
          <w:t>Chen</w:t>
        </w:r>
        <w:proofErr w:type="spellEnd"/>
        <w:r w:rsidRPr="00E64B63">
          <w:rPr>
            <w:rFonts w:ascii="Book Antiqua" w:hAnsi="Book Antiqua"/>
            <w:rPrChange w:id="1141" w:author="Pablo Blanco Peris" w:date="2017-05-28T13:38:00Z">
              <w:rPr/>
            </w:rPrChange>
          </w:rPr>
          <w:t xml:space="preserve">, </w:t>
        </w:r>
        <w:r w:rsidRPr="00E64B63">
          <w:rPr>
            <w:rFonts w:ascii="Book Antiqua" w:hAnsi="Book Antiqua"/>
            <w:i/>
            <w:iCs/>
            <w:rPrChange w:id="1142" w:author="Pablo Blanco Peris" w:date="2017-05-28T13:38:00Z">
              <w:rPr>
                <w:i/>
                <w:iCs/>
              </w:rPr>
            </w:rPrChange>
          </w:rPr>
          <w:t xml:space="preserve">2009 </w:t>
        </w:r>
        <w:proofErr w:type="spellStart"/>
        <w:r w:rsidRPr="00E64B63">
          <w:rPr>
            <w:rFonts w:ascii="Book Antiqua" w:hAnsi="Book Antiqua"/>
            <w:i/>
            <w:iCs/>
            <w:rPrChange w:id="1143" w:author="Pablo Blanco Peris" w:date="2017-05-28T13:38:00Z">
              <w:rPr>
                <w:i/>
                <w:iCs/>
              </w:rPr>
            </w:rPrChange>
          </w:rPr>
          <w:t>Int</w:t>
        </w:r>
        <w:proofErr w:type="spellEnd"/>
        <w:r w:rsidRPr="00E64B63">
          <w:rPr>
            <w:rFonts w:ascii="Book Antiqua" w:hAnsi="Book Antiqua"/>
            <w:i/>
            <w:iCs/>
            <w:rPrChange w:id="1144" w:author="Pablo Blanco Peris" w:date="2017-05-28T13:38:00Z">
              <w:rPr>
                <w:i/>
                <w:iCs/>
              </w:rPr>
            </w:rPrChange>
          </w:rPr>
          <w:t xml:space="preserve">. Conf. Mach. </w:t>
        </w:r>
        <w:proofErr w:type="spellStart"/>
        <w:r w:rsidRPr="00E64B63">
          <w:rPr>
            <w:rFonts w:ascii="Book Antiqua" w:hAnsi="Book Antiqua"/>
            <w:i/>
            <w:iCs/>
            <w:rPrChange w:id="1145" w:author="Pablo Blanco Peris" w:date="2017-05-28T13:38:00Z">
              <w:rPr>
                <w:i/>
                <w:iCs/>
              </w:rPr>
            </w:rPrChange>
          </w:rPr>
          <w:t>Learn</w:t>
        </w:r>
        <w:proofErr w:type="spellEnd"/>
        <w:r w:rsidRPr="00E64B63">
          <w:rPr>
            <w:rFonts w:ascii="Book Antiqua" w:hAnsi="Book Antiqua"/>
            <w:i/>
            <w:iCs/>
            <w:rPrChange w:id="1146" w:author="Pablo Blanco Peris" w:date="2017-05-28T13:38:00Z">
              <w:rPr>
                <w:i/>
                <w:iCs/>
              </w:rPr>
            </w:rPrChange>
          </w:rPr>
          <w:t xml:space="preserve">. </w:t>
        </w:r>
        <w:proofErr w:type="spellStart"/>
        <w:r w:rsidRPr="00E64B63">
          <w:rPr>
            <w:rFonts w:ascii="Book Antiqua" w:hAnsi="Book Antiqua"/>
            <w:i/>
            <w:iCs/>
            <w:rPrChange w:id="1147" w:author="Pablo Blanco Peris" w:date="2017-05-28T13:38:00Z">
              <w:rPr>
                <w:i/>
                <w:iCs/>
              </w:rPr>
            </w:rPrChange>
          </w:rPr>
          <w:t>Cybern</w:t>
        </w:r>
        <w:proofErr w:type="spellEnd"/>
        <w:r w:rsidRPr="00E64B63">
          <w:rPr>
            <w:rFonts w:ascii="Book Antiqua" w:hAnsi="Book Antiqua"/>
            <w:i/>
            <w:iCs/>
            <w:rPrChange w:id="1148" w:author="Pablo Blanco Peris" w:date="2017-05-28T13:38:00Z">
              <w:rPr>
                <w:i/>
                <w:iCs/>
              </w:rPr>
            </w:rPrChange>
          </w:rPr>
          <w:t>.</w:t>
        </w:r>
        <w:r w:rsidRPr="00E64B63">
          <w:rPr>
            <w:rFonts w:ascii="Book Antiqua" w:hAnsi="Book Antiqua"/>
            <w:rPrChange w:id="1149" w:author="Pablo Blanco Peris" w:date="2017-05-28T13:38:00Z">
              <w:rPr/>
            </w:rPrChange>
          </w:rPr>
          <w:t>, vol. 5, pp. 2991–2998, jul. 2009.</w:t>
        </w:r>
      </w:ins>
    </w:p>
    <w:p w14:paraId="7A82226E" w14:textId="77777777" w:rsidR="00E64B63" w:rsidRPr="00E64B63" w:rsidRDefault="00E64B63">
      <w:pPr>
        <w:widowControl w:val="0"/>
        <w:autoSpaceDE w:val="0"/>
        <w:autoSpaceDN w:val="0"/>
        <w:adjustRightInd w:val="0"/>
        <w:rPr>
          <w:ins w:id="1150" w:author="Pablo Blanco Peris" w:date="2017-05-28T13:38:00Z"/>
          <w:rFonts w:ascii="Book Antiqua" w:hAnsi="Book Antiqua"/>
          <w:rPrChange w:id="1151" w:author="Pablo Blanco Peris" w:date="2017-05-28T13:38:00Z">
            <w:rPr>
              <w:ins w:id="1152" w:author="Pablo Blanco Peris" w:date="2017-05-28T13:38:00Z"/>
            </w:rPr>
          </w:rPrChange>
        </w:rPr>
      </w:pPr>
      <w:ins w:id="1153" w:author="Pablo Blanco Peris" w:date="2017-05-28T13:38:00Z">
        <w:r w:rsidRPr="00E64B63">
          <w:rPr>
            <w:rFonts w:ascii="Book Antiqua" w:hAnsi="Book Antiqua"/>
            <w:rPrChange w:id="1154" w:author="Pablo Blanco Peris" w:date="2017-05-28T13:38:00Z">
              <w:rPr/>
            </w:rPrChange>
          </w:rPr>
          <w:t>[5]</w:t>
        </w:r>
        <w:r w:rsidRPr="00E64B63">
          <w:rPr>
            <w:rFonts w:ascii="Book Antiqua" w:hAnsi="Book Antiqua"/>
            <w:rPrChange w:id="1155" w:author="Pablo Blanco Peris" w:date="2017-05-28T13:38:00Z">
              <w:rPr/>
            </w:rPrChange>
          </w:rPr>
          <w:tab/>
          <w:t xml:space="preserve">M. A. </w:t>
        </w:r>
        <w:proofErr w:type="spellStart"/>
        <w:r w:rsidRPr="00E64B63">
          <w:rPr>
            <w:rFonts w:ascii="Book Antiqua" w:hAnsi="Book Antiqua"/>
            <w:rPrChange w:id="1156" w:author="Pablo Blanco Peris" w:date="2017-05-28T13:38:00Z">
              <w:rPr/>
            </w:rPrChange>
          </w:rPr>
          <w:t>Qureshi</w:t>
        </w:r>
        <w:proofErr w:type="spellEnd"/>
        <w:r w:rsidRPr="00E64B63">
          <w:rPr>
            <w:rFonts w:ascii="Book Antiqua" w:hAnsi="Book Antiqua"/>
            <w:rPrChange w:id="1157" w:author="Pablo Blanco Peris" w:date="2017-05-28T13:38:00Z">
              <w:rPr/>
            </w:rPrChange>
          </w:rPr>
          <w:t xml:space="preserve"> y M. </w:t>
        </w:r>
        <w:proofErr w:type="spellStart"/>
        <w:r w:rsidRPr="00E64B63">
          <w:rPr>
            <w:rFonts w:ascii="Book Antiqua" w:hAnsi="Book Antiqua"/>
            <w:rPrChange w:id="1158" w:author="Pablo Blanco Peris" w:date="2017-05-28T13:38:00Z">
              <w:rPr/>
            </w:rPrChange>
          </w:rPr>
          <w:t>Deriche</w:t>
        </w:r>
        <w:proofErr w:type="spellEnd"/>
        <w:r w:rsidRPr="00E64B63">
          <w:rPr>
            <w:rFonts w:ascii="Book Antiqua" w:hAnsi="Book Antiqua"/>
            <w:rPrChange w:id="1159" w:author="Pablo Blanco Peris" w:date="2017-05-28T13:38:00Z">
              <w:rPr/>
            </w:rPrChange>
          </w:rPr>
          <w:t xml:space="preserve">, «A </w:t>
        </w:r>
        <w:proofErr w:type="spellStart"/>
        <w:r w:rsidRPr="00E64B63">
          <w:rPr>
            <w:rFonts w:ascii="Book Antiqua" w:hAnsi="Book Antiqua"/>
            <w:rPrChange w:id="1160" w:author="Pablo Blanco Peris" w:date="2017-05-28T13:38:00Z">
              <w:rPr/>
            </w:rPrChange>
          </w:rPr>
          <w:t>bibliography</w:t>
        </w:r>
        <w:proofErr w:type="spellEnd"/>
        <w:r w:rsidRPr="00E64B63">
          <w:rPr>
            <w:rFonts w:ascii="Book Antiqua" w:hAnsi="Book Antiqua"/>
            <w:rPrChange w:id="1161" w:author="Pablo Blanco Peris" w:date="2017-05-28T13:38:00Z">
              <w:rPr/>
            </w:rPrChange>
          </w:rPr>
          <w:t xml:space="preserve"> of pixel-</w:t>
        </w:r>
        <w:proofErr w:type="spellStart"/>
        <w:r w:rsidRPr="00E64B63">
          <w:rPr>
            <w:rFonts w:ascii="Book Antiqua" w:hAnsi="Book Antiqua"/>
            <w:rPrChange w:id="1162" w:author="Pablo Blanco Peris" w:date="2017-05-28T13:38:00Z">
              <w:rPr/>
            </w:rPrChange>
          </w:rPr>
          <w:t>based</w:t>
        </w:r>
        <w:proofErr w:type="spellEnd"/>
        <w:r w:rsidRPr="00E64B63">
          <w:rPr>
            <w:rFonts w:ascii="Book Antiqua" w:hAnsi="Book Antiqua"/>
            <w:rPrChange w:id="1163" w:author="Pablo Blanco Peris" w:date="2017-05-28T13:38:00Z">
              <w:rPr/>
            </w:rPrChange>
          </w:rPr>
          <w:t xml:space="preserve"> </w:t>
        </w:r>
        <w:proofErr w:type="spellStart"/>
        <w:r w:rsidRPr="00E64B63">
          <w:rPr>
            <w:rFonts w:ascii="Book Antiqua" w:hAnsi="Book Antiqua"/>
            <w:rPrChange w:id="1164" w:author="Pablo Blanco Peris" w:date="2017-05-28T13:38:00Z">
              <w:rPr/>
            </w:rPrChange>
          </w:rPr>
          <w:t>blind</w:t>
        </w:r>
        <w:proofErr w:type="spellEnd"/>
        <w:r w:rsidRPr="00E64B63">
          <w:rPr>
            <w:rFonts w:ascii="Book Antiqua" w:hAnsi="Book Antiqua"/>
            <w:rPrChange w:id="1165" w:author="Pablo Blanco Peris" w:date="2017-05-28T13:38:00Z">
              <w:rPr/>
            </w:rPrChange>
          </w:rPr>
          <w:t xml:space="preserve"> </w:t>
        </w:r>
        <w:proofErr w:type="spellStart"/>
        <w:r w:rsidRPr="00E64B63">
          <w:rPr>
            <w:rFonts w:ascii="Book Antiqua" w:hAnsi="Book Antiqua"/>
            <w:rPrChange w:id="1166" w:author="Pablo Blanco Peris" w:date="2017-05-28T13:38:00Z">
              <w:rPr/>
            </w:rPrChange>
          </w:rPr>
          <w:t>image</w:t>
        </w:r>
        <w:proofErr w:type="spellEnd"/>
        <w:r w:rsidRPr="00E64B63">
          <w:rPr>
            <w:rFonts w:ascii="Book Antiqua" w:hAnsi="Book Antiqua"/>
            <w:rPrChange w:id="1167" w:author="Pablo Blanco Peris" w:date="2017-05-28T13:38:00Z">
              <w:rPr/>
            </w:rPrChange>
          </w:rPr>
          <w:t xml:space="preserve"> </w:t>
        </w:r>
        <w:proofErr w:type="spellStart"/>
        <w:r w:rsidRPr="00E64B63">
          <w:rPr>
            <w:rFonts w:ascii="Book Antiqua" w:hAnsi="Book Antiqua"/>
            <w:rPrChange w:id="1168" w:author="Pablo Blanco Peris" w:date="2017-05-28T13:38:00Z">
              <w:rPr/>
            </w:rPrChange>
          </w:rPr>
          <w:t>forgery</w:t>
        </w:r>
        <w:proofErr w:type="spellEnd"/>
        <w:r w:rsidRPr="00E64B63">
          <w:rPr>
            <w:rFonts w:ascii="Book Antiqua" w:hAnsi="Book Antiqua"/>
            <w:rPrChange w:id="1169" w:author="Pablo Blanco Peris" w:date="2017-05-28T13:38:00Z">
              <w:rPr/>
            </w:rPrChange>
          </w:rPr>
          <w:t xml:space="preserve"> </w:t>
        </w:r>
        <w:proofErr w:type="spellStart"/>
        <w:r w:rsidRPr="00E64B63">
          <w:rPr>
            <w:rFonts w:ascii="Book Antiqua" w:hAnsi="Book Antiqua"/>
            <w:rPrChange w:id="1170" w:author="Pablo Blanco Peris" w:date="2017-05-28T13:38:00Z">
              <w:rPr/>
            </w:rPrChange>
          </w:rPr>
          <w:t>detection</w:t>
        </w:r>
        <w:proofErr w:type="spellEnd"/>
        <w:r w:rsidRPr="00E64B63">
          <w:rPr>
            <w:rFonts w:ascii="Book Antiqua" w:hAnsi="Book Antiqua"/>
            <w:rPrChange w:id="1171" w:author="Pablo Blanco Peris" w:date="2017-05-28T13:38:00Z">
              <w:rPr/>
            </w:rPrChange>
          </w:rPr>
          <w:t xml:space="preserve"> </w:t>
        </w:r>
        <w:proofErr w:type="spellStart"/>
        <w:r w:rsidRPr="00E64B63">
          <w:rPr>
            <w:rFonts w:ascii="Book Antiqua" w:hAnsi="Book Antiqua"/>
            <w:rPrChange w:id="1172" w:author="Pablo Blanco Peris" w:date="2017-05-28T13:38:00Z">
              <w:rPr/>
            </w:rPrChange>
          </w:rPr>
          <w:t>techniques</w:t>
        </w:r>
        <w:proofErr w:type="spellEnd"/>
        <w:r w:rsidRPr="00E64B63">
          <w:rPr>
            <w:rFonts w:ascii="Book Antiqua" w:hAnsi="Book Antiqua"/>
            <w:rPrChange w:id="1173" w:author="Pablo Blanco Peris" w:date="2017-05-28T13:38:00Z">
              <w:rPr/>
            </w:rPrChange>
          </w:rPr>
          <w:t xml:space="preserve">», </w:t>
        </w:r>
        <w:proofErr w:type="spellStart"/>
        <w:r w:rsidRPr="00E64B63">
          <w:rPr>
            <w:rFonts w:ascii="Book Antiqua" w:hAnsi="Book Antiqua"/>
            <w:i/>
            <w:iCs/>
            <w:rPrChange w:id="1174" w:author="Pablo Blanco Peris" w:date="2017-05-28T13:38:00Z">
              <w:rPr>
                <w:i/>
                <w:iCs/>
              </w:rPr>
            </w:rPrChange>
          </w:rPr>
          <w:t>Signal</w:t>
        </w:r>
        <w:proofErr w:type="spellEnd"/>
        <w:r w:rsidRPr="00E64B63">
          <w:rPr>
            <w:rFonts w:ascii="Book Antiqua" w:hAnsi="Book Antiqua"/>
            <w:i/>
            <w:iCs/>
            <w:rPrChange w:id="1175" w:author="Pablo Blanco Peris" w:date="2017-05-28T13:38:00Z">
              <w:rPr>
                <w:i/>
                <w:iCs/>
              </w:rPr>
            </w:rPrChange>
          </w:rPr>
          <w:t xml:space="preserve"> </w:t>
        </w:r>
        <w:proofErr w:type="spellStart"/>
        <w:r w:rsidRPr="00E64B63">
          <w:rPr>
            <w:rFonts w:ascii="Book Antiqua" w:hAnsi="Book Antiqua"/>
            <w:i/>
            <w:iCs/>
            <w:rPrChange w:id="1176" w:author="Pablo Blanco Peris" w:date="2017-05-28T13:38:00Z">
              <w:rPr>
                <w:i/>
                <w:iCs/>
              </w:rPr>
            </w:rPrChange>
          </w:rPr>
          <w:t>Process</w:t>
        </w:r>
        <w:proofErr w:type="spellEnd"/>
        <w:r w:rsidRPr="00E64B63">
          <w:rPr>
            <w:rFonts w:ascii="Book Antiqua" w:hAnsi="Book Antiqua"/>
            <w:i/>
            <w:iCs/>
            <w:rPrChange w:id="1177" w:author="Pablo Blanco Peris" w:date="2017-05-28T13:38:00Z">
              <w:rPr>
                <w:i/>
                <w:iCs/>
              </w:rPr>
            </w:rPrChange>
          </w:rPr>
          <w:t xml:space="preserve">. </w:t>
        </w:r>
        <w:proofErr w:type="spellStart"/>
        <w:r w:rsidRPr="00E64B63">
          <w:rPr>
            <w:rFonts w:ascii="Book Antiqua" w:hAnsi="Book Antiqua"/>
            <w:i/>
            <w:iCs/>
            <w:rPrChange w:id="1178" w:author="Pablo Blanco Peris" w:date="2017-05-28T13:38:00Z">
              <w:rPr>
                <w:i/>
                <w:iCs/>
              </w:rPr>
            </w:rPrChange>
          </w:rPr>
          <w:t>Image</w:t>
        </w:r>
        <w:proofErr w:type="spellEnd"/>
        <w:r w:rsidRPr="00E64B63">
          <w:rPr>
            <w:rFonts w:ascii="Book Antiqua" w:hAnsi="Book Antiqua"/>
            <w:i/>
            <w:iCs/>
            <w:rPrChange w:id="1179" w:author="Pablo Blanco Peris" w:date="2017-05-28T13:38:00Z">
              <w:rPr>
                <w:i/>
                <w:iCs/>
              </w:rPr>
            </w:rPrChange>
          </w:rPr>
          <w:t xml:space="preserve"> </w:t>
        </w:r>
        <w:proofErr w:type="spellStart"/>
        <w:r w:rsidRPr="00E64B63">
          <w:rPr>
            <w:rFonts w:ascii="Book Antiqua" w:hAnsi="Book Antiqua"/>
            <w:i/>
            <w:iCs/>
            <w:rPrChange w:id="1180" w:author="Pablo Blanco Peris" w:date="2017-05-28T13:38:00Z">
              <w:rPr>
                <w:i/>
                <w:iCs/>
              </w:rPr>
            </w:rPrChange>
          </w:rPr>
          <w:t>Commun</w:t>
        </w:r>
        <w:proofErr w:type="spellEnd"/>
        <w:r w:rsidRPr="00E64B63">
          <w:rPr>
            <w:rFonts w:ascii="Book Antiqua" w:hAnsi="Book Antiqua"/>
            <w:i/>
            <w:iCs/>
            <w:rPrChange w:id="1181" w:author="Pablo Blanco Peris" w:date="2017-05-28T13:38:00Z">
              <w:rPr>
                <w:i/>
                <w:iCs/>
              </w:rPr>
            </w:rPrChange>
          </w:rPr>
          <w:t>.</w:t>
        </w:r>
        <w:r w:rsidRPr="00E64B63">
          <w:rPr>
            <w:rFonts w:ascii="Book Antiqua" w:hAnsi="Book Antiqua"/>
            <w:rPrChange w:id="1182" w:author="Pablo Blanco Peris" w:date="2017-05-28T13:38:00Z">
              <w:rPr/>
            </w:rPrChange>
          </w:rPr>
          <w:t xml:space="preserve">, vol. 39, </w:t>
        </w:r>
        <w:proofErr w:type="spellStart"/>
        <w:r w:rsidRPr="00E64B63">
          <w:rPr>
            <w:rFonts w:ascii="Book Antiqua" w:hAnsi="Book Antiqua"/>
            <w:rPrChange w:id="1183" w:author="Pablo Blanco Peris" w:date="2017-05-28T13:38:00Z">
              <w:rPr/>
            </w:rPrChange>
          </w:rPr>
          <w:t>Part</w:t>
        </w:r>
        <w:proofErr w:type="spellEnd"/>
        <w:r w:rsidRPr="00E64B63">
          <w:rPr>
            <w:rFonts w:ascii="Book Antiqua" w:hAnsi="Book Antiqua"/>
            <w:rPrChange w:id="1184" w:author="Pablo Blanco Peris" w:date="2017-05-28T13:38:00Z">
              <w:rPr/>
            </w:rPrChange>
          </w:rPr>
          <w:t xml:space="preserve"> A, pp. 46-74, nov. 2015.</w:t>
        </w:r>
      </w:ins>
    </w:p>
    <w:p w14:paraId="6D6FBE42" w14:textId="77777777" w:rsidR="00E64B63" w:rsidRPr="00E64B63" w:rsidRDefault="00E64B63">
      <w:pPr>
        <w:widowControl w:val="0"/>
        <w:autoSpaceDE w:val="0"/>
        <w:autoSpaceDN w:val="0"/>
        <w:adjustRightInd w:val="0"/>
        <w:rPr>
          <w:ins w:id="1185" w:author="Pablo Blanco Peris" w:date="2017-05-28T13:38:00Z"/>
          <w:rFonts w:ascii="Book Antiqua" w:hAnsi="Book Antiqua"/>
          <w:rPrChange w:id="1186" w:author="Pablo Blanco Peris" w:date="2017-05-28T13:38:00Z">
            <w:rPr>
              <w:ins w:id="1187" w:author="Pablo Blanco Peris" w:date="2017-05-28T13:38:00Z"/>
            </w:rPr>
          </w:rPrChange>
        </w:rPr>
      </w:pPr>
      <w:ins w:id="1188" w:author="Pablo Blanco Peris" w:date="2017-05-28T13:38:00Z">
        <w:r w:rsidRPr="00E64B63">
          <w:rPr>
            <w:rFonts w:ascii="Book Antiqua" w:hAnsi="Book Antiqua"/>
            <w:rPrChange w:id="1189" w:author="Pablo Blanco Peris" w:date="2017-05-28T13:38:00Z">
              <w:rPr/>
            </w:rPrChange>
          </w:rPr>
          <w:t>[6]</w:t>
        </w:r>
        <w:r w:rsidRPr="00E64B63">
          <w:rPr>
            <w:rFonts w:ascii="Book Antiqua" w:hAnsi="Book Antiqua"/>
            <w:rPrChange w:id="1190" w:author="Pablo Blanco Peris" w:date="2017-05-28T13:38:00Z">
              <w:rPr/>
            </w:rPrChange>
          </w:rPr>
          <w:tab/>
          <w:t>J.-C. Lee, «</w:t>
        </w:r>
        <w:proofErr w:type="spellStart"/>
        <w:r w:rsidRPr="00E64B63">
          <w:rPr>
            <w:rFonts w:ascii="Book Antiqua" w:hAnsi="Book Antiqua"/>
            <w:rPrChange w:id="1191" w:author="Pablo Blanco Peris" w:date="2017-05-28T13:38:00Z">
              <w:rPr/>
            </w:rPrChange>
          </w:rPr>
          <w:t>Copy-move</w:t>
        </w:r>
        <w:proofErr w:type="spellEnd"/>
        <w:r w:rsidRPr="00E64B63">
          <w:rPr>
            <w:rFonts w:ascii="Book Antiqua" w:hAnsi="Book Antiqua"/>
            <w:rPrChange w:id="1192" w:author="Pablo Blanco Peris" w:date="2017-05-28T13:38:00Z">
              <w:rPr/>
            </w:rPrChange>
          </w:rPr>
          <w:t xml:space="preserve"> </w:t>
        </w:r>
        <w:proofErr w:type="spellStart"/>
        <w:r w:rsidRPr="00E64B63">
          <w:rPr>
            <w:rFonts w:ascii="Book Antiqua" w:hAnsi="Book Antiqua"/>
            <w:rPrChange w:id="1193" w:author="Pablo Blanco Peris" w:date="2017-05-28T13:38:00Z">
              <w:rPr/>
            </w:rPrChange>
          </w:rPr>
          <w:t>image</w:t>
        </w:r>
        <w:proofErr w:type="spellEnd"/>
        <w:r w:rsidRPr="00E64B63">
          <w:rPr>
            <w:rFonts w:ascii="Book Antiqua" w:hAnsi="Book Antiqua"/>
            <w:rPrChange w:id="1194" w:author="Pablo Blanco Peris" w:date="2017-05-28T13:38:00Z">
              <w:rPr/>
            </w:rPrChange>
          </w:rPr>
          <w:t xml:space="preserve"> </w:t>
        </w:r>
        <w:proofErr w:type="spellStart"/>
        <w:r w:rsidRPr="00E64B63">
          <w:rPr>
            <w:rFonts w:ascii="Book Antiqua" w:hAnsi="Book Antiqua"/>
            <w:rPrChange w:id="1195" w:author="Pablo Blanco Peris" w:date="2017-05-28T13:38:00Z">
              <w:rPr/>
            </w:rPrChange>
          </w:rPr>
          <w:t>forgery</w:t>
        </w:r>
        <w:proofErr w:type="spellEnd"/>
        <w:r w:rsidRPr="00E64B63">
          <w:rPr>
            <w:rFonts w:ascii="Book Antiqua" w:hAnsi="Book Antiqua"/>
            <w:rPrChange w:id="1196" w:author="Pablo Blanco Peris" w:date="2017-05-28T13:38:00Z">
              <w:rPr/>
            </w:rPrChange>
          </w:rPr>
          <w:t xml:space="preserve"> </w:t>
        </w:r>
        <w:proofErr w:type="spellStart"/>
        <w:r w:rsidRPr="00E64B63">
          <w:rPr>
            <w:rFonts w:ascii="Book Antiqua" w:hAnsi="Book Antiqua"/>
            <w:rPrChange w:id="1197" w:author="Pablo Blanco Peris" w:date="2017-05-28T13:38:00Z">
              <w:rPr/>
            </w:rPrChange>
          </w:rPr>
          <w:t>detection</w:t>
        </w:r>
        <w:proofErr w:type="spellEnd"/>
        <w:r w:rsidRPr="00E64B63">
          <w:rPr>
            <w:rFonts w:ascii="Book Antiqua" w:hAnsi="Book Antiqua"/>
            <w:rPrChange w:id="1198" w:author="Pablo Blanco Peris" w:date="2017-05-28T13:38:00Z">
              <w:rPr/>
            </w:rPrChange>
          </w:rPr>
          <w:t xml:space="preserve"> </w:t>
        </w:r>
        <w:proofErr w:type="spellStart"/>
        <w:r w:rsidRPr="00E64B63">
          <w:rPr>
            <w:rFonts w:ascii="Book Antiqua" w:hAnsi="Book Antiqua"/>
            <w:rPrChange w:id="1199" w:author="Pablo Blanco Peris" w:date="2017-05-28T13:38:00Z">
              <w:rPr/>
            </w:rPrChange>
          </w:rPr>
          <w:t>based</w:t>
        </w:r>
        <w:proofErr w:type="spellEnd"/>
        <w:r w:rsidRPr="00E64B63">
          <w:rPr>
            <w:rFonts w:ascii="Book Antiqua" w:hAnsi="Book Antiqua"/>
            <w:rPrChange w:id="1200" w:author="Pablo Blanco Peris" w:date="2017-05-28T13:38:00Z">
              <w:rPr/>
            </w:rPrChange>
          </w:rPr>
          <w:t xml:space="preserve"> </w:t>
        </w:r>
        <w:proofErr w:type="spellStart"/>
        <w:r w:rsidRPr="00E64B63">
          <w:rPr>
            <w:rFonts w:ascii="Book Antiqua" w:hAnsi="Book Antiqua"/>
            <w:rPrChange w:id="1201" w:author="Pablo Blanco Peris" w:date="2017-05-28T13:38:00Z">
              <w:rPr/>
            </w:rPrChange>
          </w:rPr>
          <w:t>on</w:t>
        </w:r>
        <w:proofErr w:type="spellEnd"/>
        <w:r w:rsidRPr="00E64B63">
          <w:rPr>
            <w:rFonts w:ascii="Book Antiqua" w:hAnsi="Book Antiqua"/>
            <w:rPrChange w:id="1202" w:author="Pablo Blanco Peris" w:date="2017-05-28T13:38:00Z">
              <w:rPr/>
            </w:rPrChange>
          </w:rPr>
          <w:t xml:space="preserve"> </w:t>
        </w:r>
        <w:proofErr w:type="spellStart"/>
        <w:r w:rsidRPr="00E64B63">
          <w:rPr>
            <w:rFonts w:ascii="Book Antiqua" w:hAnsi="Book Antiqua"/>
            <w:rPrChange w:id="1203" w:author="Pablo Blanco Peris" w:date="2017-05-28T13:38:00Z">
              <w:rPr/>
            </w:rPrChange>
          </w:rPr>
          <w:t>Gabor</w:t>
        </w:r>
        <w:proofErr w:type="spellEnd"/>
        <w:r w:rsidRPr="00E64B63">
          <w:rPr>
            <w:rFonts w:ascii="Book Antiqua" w:hAnsi="Book Antiqua"/>
            <w:rPrChange w:id="1204" w:author="Pablo Blanco Peris" w:date="2017-05-28T13:38:00Z">
              <w:rPr/>
            </w:rPrChange>
          </w:rPr>
          <w:t xml:space="preserve"> </w:t>
        </w:r>
        <w:proofErr w:type="spellStart"/>
        <w:r w:rsidRPr="00E64B63">
          <w:rPr>
            <w:rFonts w:ascii="Book Antiqua" w:hAnsi="Book Antiqua"/>
            <w:rPrChange w:id="1205" w:author="Pablo Blanco Peris" w:date="2017-05-28T13:38:00Z">
              <w:rPr/>
            </w:rPrChange>
          </w:rPr>
          <w:t>magnitude</w:t>
        </w:r>
        <w:proofErr w:type="spellEnd"/>
        <w:r w:rsidRPr="00E64B63">
          <w:rPr>
            <w:rFonts w:ascii="Book Antiqua" w:hAnsi="Book Antiqua"/>
            <w:rPrChange w:id="1206" w:author="Pablo Blanco Peris" w:date="2017-05-28T13:38:00Z">
              <w:rPr/>
            </w:rPrChange>
          </w:rPr>
          <w:t xml:space="preserve">», </w:t>
        </w:r>
        <w:r w:rsidRPr="00E64B63">
          <w:rPr>
            <w:rFonts w:ascii="Book Antiqua" w:hAnsi="Book Antiqua"/>
            <w:i/>
            <w:iCs/>
            <w:rPrChange w:id="1207" w:author="Pablo Blanco Peris" w:date="2017-05-28T13:38:00Z">
              <w:rPr>
                <w:i/>
                <w:iCs/>
              </w:rPr>
            </w:rPrChange>
          </w:rPr>
          <w:t xml:space="preserve">J. Vis. </w:t>
        </w:r>
        <w:proofErr w:type="spellStart"/>
        <w:r w:rsidRPr="00E64B63">
          <w:rPr>
            <w:rFonts w:ascii="Book Antiqua" w:hAnsi="Book Antiqua"/>
            <w:i/>
            <w:iCs/>
            <w:rPrChange w:id="1208" w:author="Pablo Blanco Peris" w:date="2017-05-28T13:38:00Z">
              <w:rPr>
                <w:i/>
                <w:iCs/>
              </w:rPr>
            </w:rPrChange>
          </w:rPr>
          <w:t>Commun</w:t>
        </w:r>
        <w:proofErr w:type="spellEnd"/>
        <w:r w:rsidRPr="00E64B63">
          <w:rPr>
            <w:rFonts w:ascii="Book Antiqua" w:hAnsi="Book Antiqua"/>
            <w:i/>
            <w:iCs/>
            <w:rPrChange w:id="1209" w:author="Pablo Blanco Peris" w:date="2017-05-28T13:38:00Z">
              <w:rPr>
                <w:i/>
                <w:iCs/>
              </w:rPr>
            </w:rPrChange>
          </w:rPr>
          <w:t xml:space="preserve">. </w:t>
        </w:r>
        <w:proofErr w:type="spellStart"/>
        <w:r w:rsidRPr="00E64B63">
          <w:rPr>
            <w:rFonts w:ascii="Book Antiqua" w:hAnsi="Book Antiqua"/>
            <w:i/>
            <w:iCs/>
            <w:rPrChange w:id="1210" w:author="Pablo Blanco Peris" w:date="2017-05-28T13:38:00Z">
              <w:rPr>
                <w:i/>
                <w:iCs/>
              </w:rPr>
            </w:rPrChange>
          </w:rPr>
          <w:t>Image</w:t>
        </w:r>
        <w:proofErr w:type="spellEnd"/>
        <w:r w:rsidRPr="00E64B63">
          <w:rPr>
            <w:rFonts w:ascii="Book Antiqua" w:hAnsi="Book Antiqua"/>
            <w:i/>
            <w:iCs/>
            <w:rPrChange w:id="1211" w:author="Pablo Blanco Peris" w:date="2017-05-28T13:38:00Z">
              <w:rPr>
                <w:i/>
                <w:iCs/>
              </w:rPr>
            </w:rPrChange>
          </w:rPr>
          <w:t xml:space="preserve"> </w:t>
        </w:r>
        <w:proofErr w:type="spellStart"/>
        <w:r w:rsidRPr="00E64B63">
          <w:rPr>
            <w:rFonts w:ascii="Book Antiqua" w:hAnsi="Book Antiqua"/>
            <w:i/>
            <w:iCs/>
            <w:rPrChange w:id="1212" w:author="Pablo Blanco Peris" w:date="2017-05-28T13:38:00Z">
              <w:rPr>
                <w:i/>
                <w:iCs/>
              </w:rPr>
            </w:rPrChange>
          </w:rPr>
          <w:t>Represent</w:t>
        </w:r>
        <w:proofErr w:type="spellEnd"/>
        <w:r w:rsidRPr="00E64B63">
          <w:rPr>
            <w:rFonts w:ascii="Book Antiqua" w:hAnsi="Book Antiqua"/>
            <w:i/>
            <w:iCs/>
            <w:rPrChange w:id="1213" w:author="Pablo Blanco Peris" w:date="2017-05-28T13:38:00Z">
              <w:rPr>
                <w:i/>
                <w:iCs/>
              </w:rPr>
            </w:rPrChange>
          </w:rPr>
          <w:t>.</w:t>
        </w:r>
        <w:r w:rsidRPr="00E64B63">
          <w:rPr>
            <w:rFonts w:ascii="Book Antiqua" w:hAnsi="Book Antiqua"/>
            <w:rPrChange w:id="1214" w:author="Pablo Blanco Peris" w:date="2017-05-28T13:38:00Z">
              <w:rPr/>
            </w:rPrChange>
          </w:rPr>
          <w:t>, vol. 31, pp. 320-334, 2015.</w:t>
        </w:r>
      </w:ins>
    </w:p>
    <w:p w14:paraId="72E2E42F" w14:textId="77777777" w:rsidR="00E64B63" w:rsidRPr="00E64B63" w:rsidRDefault="00E64B63">
      <w:pPr>
        <w:widowControl w:val="0"/>
        <w:autoSpaceDE w:val="0"/>
        <w:autoSpaceDN w:val="0"/>
        <w:adjustRightInd w:val="0"/>
        <w:rPr>
          <w:ins w:id="1215" w:author="Pablo Blanco Peris" w:date="2017-05-28T13:38:00Z"/>
          <w:rFonts w:ascii="Book Antiqua" w:hAnsi="Book Antiqua"/>
          <w:rPrChange w:id="1216" w:author="Pablo Blanco Peris" w:date="2017-05-28T13:38:00Z">
            <w:rPr>
              <w:ins w:id="1217" w:author="Pablo Blanco Peris" w:date="2017-05-28T13:38:00Z"/>
            </w:rPr>
          </w:rPrChange>
        </w:rPr>
      </w:pPr>
      <w:ins w:id="1218" w:author="Pablo Blanco Peris" w:date="2017-05-28T13:38:00Z">
        <w:r w:rsidRPr="00E64B63">
          <w:rPr>
            <w:rFonts w:ascii="Book Antiqua" w:hAnsi="Book Antiqua"/>
            <w:rPrChange w:id="1219" w:author="Pablo Blanco Peris" w:date="2017-05-28T13:38:00Z">
              <w:rPr/>
            </w:rPrChange>
          </w:rPr>
          <w:t>[7]</w:t>
        </w:r>
        <w:r w:rsidRPr="00E64B63">
          <w:rPr>
            <w:rFonts w:ascii="Book Antiqua" w:hAnsi="Book Antiqua"/>
            <w:rPrChange w:id="1220" w:author="Pablo Blanco Peris" w:date="2017-05-28T13:38:00Z">
              <w:rPr/>
            </w:rPrChange>
          </w:rPr>
          <w:tab/>
          <w:t xml:space="preserve">H. </w:t>
        </w:r>
        <w:proofErr w:type="spellStart"/>
        <w:r w:rsidRPr="00E64B63">
          <w:rPr>
            <w:rFonts w:ascii="Book Antiqua" w:hAnsi="Book Antiqua"/>
            <w:rPrChange w:id="1221" w:author="Pablo Blanco Peris" w:date="2017-05-28T13:38:00Z">
              <w:rPr/>
            </w:rPrChange>
          </w:rPr>
          <w:t>Huang</w:t>
        </w:r>
        <w:proofErr w:type="spellEnd"/>
        <w:r w:rsidRPr="00E64B63">
          <w:rPr>
            <w:rFonts w:ascii="Book Antiqua" w:hAnsi="Book Antiqua"/>
            <w:rPrChange w:id="1222" w:author="Pablo Blanco Peris" w:date="2017-05-28T13:38:00Z">
              <w:rPr/>
            </w:rPrChange>
          </w:rPr>
          <w:t xml:space="preserve">, W. </w:t>
        </w:r>
        <w:proofErr w:type="spellStart"/>
        <w:r w:rsidRPr="00E64B63">
          <w:rPr>
            <w:rFonts w:ascii="Book Antiqua" w:hAnsi="Book Antiqua"/>
            <w:rPrChange w:id="1223" w:author="Pablo Blanco Peris" w:date="2017-05-28T13:38:00Z">
              <w:rPr/>
            </w:rPrChange>
          </w:rPr>
          <w:t>Guo</w:t>
        </w:r>
        <w:proofErr w:type="spellEnd"/>
        <w:r w:rsidRPr="00E64B63">
          <w:rPr>
            <w:rFonts w:ascii="Book Antiqua" w:hAnsi="Book Antiqua"/>
            <w:rPrChange w:id="1224" w:author="Pablo Blanco Peris" w:date="2017-05-28T13:38:00Z">
              <w:rPr/>
            </w:rPrChange>
          </w:rPr>
          <w:t xml:space="preserve">, y </w:t>
        </w:r>
        <w:proofErr w:type="spellStart"/>
        <w:r w:rsidRPr="00E64B63">
          <w:rPr>
            <w:rFonts w:ascii="Book Antiqua" w:hAnsi="Book Antiqua"/>
            <w:rPrChange w:id="1225" w:author="Pablo Blanco Peris" w:date="2017-05-28T13:38:00Z">
              <w:rPr/>
            </w:rPrChange>
          </w:rPr>
          <w:t>Y</w:t>
        </w:r>
        <w:proofErr w:type="spellEnd"/>
        <w:r w:rsidRPr="00E64B63">
          <w:rPr>
            <w:rFonts w:ascii="Book Antiqua" w:hAnsi="Book Antiqua"/>
            <w:rPrChange w:id="1226" w:author="Pablo Blanco Peris" w:date="2017-05-28T13:38:00Z">
              <w:rPr/>
            </w:rPrChange>
          </w:rPr>
          <w:t>. Zhang, «</w:t>
        </w:r>
        <w:proofErr w:type="spellStart"/>
        <w:r w:rsidRPr="00E64B63">
          <w:rPr>
            <w:rFonts w:ascii="Book Antiqua" w:hAnsi="Book Antiqua"/>
            <w:rPrChange w:id="1227" w:author="Pablo Blanco Peris" w:date="2017-05-28T13:38:00Z">
              <w:rPr/>
            </w:rPrChange>
          </w:rPr>
          <w:t>Detection</w:t>
        </w:r>
        <w:proofErr w:type="spellEnd"/>
        <w:r w:rsidRPr="00E64B63">
          <w:rPr>
            <w:rFonts w:ascii="Book Antiqua" w:hAnsi="Book Antiqua"/>
            <w:rPrChange w:id="1228" w:author="Pablo Blanco Peris" w:date="2017-05-28T13:38:00Z">
              <w:rPr/>
            </w:rPrChange>
          </w:rPr>
          <w:t xml:space="preserve"> of </w:t>
        </w:r>
        <w:proofErr w:type="spellStart"/>
        <w:r w:rsidRPr="00E64B63">
          <w:rPr>
            <w:rFonts w:ascii="Book Antiqua" w:hAnsi="Book Antiqua"/>
            <w:rPrChange w:id="1229" w:author="Pablo Blanco Peris" w:date="2017-05-28T13:38:00Z">
              <w:rPr/>
            </w:rPrChange>
          </w:rPr>
          <w:t>Copy-Move</w:t>
        </w:r>
        <w:proofErr w:type="spellEnd"/>
        <w:r w:rsidRPr="00E64B63">
          <w:rPr>
            <w:rFonts w:ascii="Book Antiqua" w:hAnsi="Book Antiqua"/>
            <w:rPrChange w:id="1230" w:author="Pablo Blanco Peris" w:date="2017-05-28T13:38:00Z">
              <w:rPr/>
            </w:rPrChange>
          </w:rPr>
          <w:t xml:space="preserve"> </w:t>
        </w:r>
        <w:proofErr w:type="spellStart"/>
        <w:r w:rsidRPr="00E64B63">
          <w:rPr>
            <w:rFonts w:ascii="Book Antiqua" w:hAnsi="Book Antiqua"/>
            <w:rPrChange w:id="1231" w:author="Pablo Blanco Peris" w:date="2017-05-28T13:38:00Z">
              <w:rPr/>
            </w:rPrChange>
          </w:rPr>
          <w:t>Forgery</w:t>
        </w:r>
        <w:proofErr w:type="spellEnd"/>
        <w:r w:rsidRPr="00E64B63">
          <w:rPr>
            <w:rFonts w:ascii="Book Antiqua" w:hAnsi="Book Antiqua"/>
            <w:rPrChange w:id="1232" w:author="Pablo Blanco Peris" w:date="2017-05-28T13:38:00Z">
              <w:rPr/>
            </w:rPrChange>
          </w:rPr>
          <w:t xml:space="preserve"> in Digital </w:t>
        </w:r>
        <w:proofErr w:type="spellStart"/>
        <w:r w:rsidRPr="00E64B63">
          <w:rPr>
            <w:rFonts w:ascii="Book Antiqua" w:hAnsi="Book Antiqua"/>
            <w:rPrChange w:id="1233" w:author="Pablo Blanco Peris" w:date="2017-05-28T13:38:00Z">
              <w:rPr/>
            </w:rPrChange>
          </w:rPr>
          <w:t>Images</w:t>
        </w:r>
        <w:proofErr w:type="spellEnd"/>
        <w:r w:rsidRPr="00E64B63">
          <w:rPr>
            <w:rFonts w:ascii="Book Antiqua" w:hAnsi="Book Antiqua"/>
            <w:rPrChange w:id="1234" w:author="Pablo Blanco Peris" w:date="2017-05-28T13:38:00Z">
              <w:rPr/>
            </w:rPrChange>
          </w:rPr>
          <w:t xml:space="preserve"> </w:t>
        </w:r>
        <w:proofErr w:type="spellStart"/>
        <w:r w:rsidRPr="00E64B63">
          <w:rPr>
            <w:rFonts w:ascii="Book Antiqua" w:hAnsi="Book Antiqua"/>
            <w:rPrChange w:id="1235" w:author="Pablo Blanco Peris" w:date="2017-05-28T13:38:00Z">
              <w:rPr/>
            </w:rPrChange>
          </w:rPr>
          <w:t>Using</w:t>
        </w:r>
        <w:proofErr w:type="spellEnd"/>
        <w:r w:rsidRPr="00E64B63">
          <w:rPr>
            <w:rFonts w:ascii="Book Antiqua" w:hAnsi="Book Antiqua"/>
            <w:rPrChange w:id="1236" w:author="Pablo Blanco Peris" w:date="2017-05-28T13:38:00Z">
              <w:rPr/>
            </w:rPrChange>
          </w:rPr>
          <w:t xml:space="preserve"> SIFT </w:t>
        </w:r>
        <w:proofErr w:type="spellStart"/>
        <w:r w:rsidRPr="00E64B63">
          <w:rPr>
            <w:rFonts w:ascii="Book Antiqua" w:hAnsi="Book Antiqua"/>
            <w:rPrChange w:id="1237" w:author="Pablo Blanco Peris" w:date="2017-05-28T13:38:00Z">
              <w:rPr/>
            </w:rPrChange>
          </w:rPr>
          <w:t>Algorithm</w:t>
        </w:r>
        <w:proofErr w:type="spellEnd"/>
        <w:r w:rsidRPr="00E64B63">
          <w:rPr>
            <w:rFonts w:ascii="Book Antiqua" w:hAnsi="Book Antiqua"/>
            <w:rPrChange w:id="1238" w:author="Pablo Blanco Peris" w:date="2017-05-28T13:38:00Z">
              <w:rPr/>
            </w:rPrChange>
          </w:rPr>
          <w:t xml:space="preserve">», en </w:t>
        </w:r>
        <w:r w:rsidRPr="00E64B63">
          <w:rPr>
            <w:rFonts w:ascii="Book Antiqua" w:hAnsi="Book Antiqua"/>
            <w:i/>
            <w:iCs/>
            <w:rPrChange w:id="1239" w:author="Pablo Blanco Peris" w:date="2017-05-28T13:38:00Z">
              <w:rPr>
                <w:i/>
                <w:iCs/>
              </w:rPr>
            </w:rPrChange>
          </w:rPr>
          <w:t xml:space="preserve">2008 IEEE </w:t>
        </w:r>
        <w:proofErr w:type="spellStart"/>
        <w:r w:rsidRPr="00E64B63">
          <w:rPr>
            <w:rFonts w:ascii="Book Antiqua" w:hAnsi="Book Antiqua"/>
            <w:i/>
            <w:iCs/>
            <w:rPrChange w:id="1240" w:author="Pablo Blanco Peris" w:date="2017-05-28T13:38:00Z">
              <w:rPr>
                <w:i/>
                <w:iCs/>
              </w:rPr>
            </w:rPrChange>
          </w:rPr>
          <w:t>Pacific</w:t>
        </w:r>
        <w:proofErr w:type="spellEnd"/>
        <w:r w:rsidRPr="00E64B63">
          <w:rPr>
            <w:rFonts w:ascii="Book Antiqua" w:hAnsi="Book Antiqua"/>
            <w:i/>
            <w:iCs/>
            <w:rPrChange w:id="1241" w:author="Pablo Blanco Peris" w:date="2017-05-28T13:38:00Z">
              <w:rPr>
                <w:i/>
                <w:iCs/>
              </w:rPr>
            </w:rPrChange>
          </w:rPr>
          <w:t xml:space="preserve">-Asia Workshop </w:t>
        </w:r>
        <w:proofErr w:type="spellStart"/>
        <w:r w:rsidRPr="00E64B63">
          <w:rPr>
            <w:rFonts w:ascii="Book Antiqua" w:hAnsi="Book Antiqua"/>
            <w:i/>
            <w:iCs/>
            <w:rPrChange w:id="1242" w:author="Pablo Blanco Peris" w:date="2017-05-28T13:38:00Z">
              <w:rPr>
                <w:i/>
                <w:iCs/>
              </w:rPr>
            </w:rPrChange>
          </w:rPr>
          <w:t>on</w:t>
        </w:r>
        <w:proofErr w:type="spellEnd"/>
        <w:r w:rsidRPr="00E64B63">
          <w:rPr>
            <w:rFonts w:ascii="Book Antiqua" w:hAnsi="Book Antiqua"/>
            <w:i/>
            <w:iCs/>
            <w:rPrChange w:id="1243" w:author="Pablo Blanco Peris" w:date="2017-05-28T13:38:00Z">
              <w:rPr>
                <w:i/>
                <w:iCs/>
              </w:rPr>
            </w:rPrChange>
          </w:rPr>
          <w:t xml:space="preserve"> </w:t>
        </w:r>
        <w:proofErr w:type="spellStart"/>
        <w:r w:rsidRPr="00E64B63">
          <w:rPr>
            <w:rFonts w:ascii="Book Antiqua" w:hAnsi="Book Antiqua"/>
            <w:i/>
            <w:iCs/>
            <w:rPrChange w:id="1244" w:author="Pablo Blanco Peris" w:date="2017-05-28T13:38:00Z">
              <w:rPr>
                <w:i/>
                <w:iCs/>
              </w:rPr>
            </w:rPrChange>
          </w:rPr>
          <w:t>Computational</w:t>
        </w:r>
        <w:proofErr w:type="spellEnd"/>
        <w:r w:rsidRPr="00E64B63">
          <w:rPr>
            <w:rFonts w:ascii="Book Antiqua" w:hAnsi="Book Antiqua"/>
            <w:i/>
            <w:iCs/>
            <w:rPrChange w:id="1245" w:author="Pablo Blanco Peris" w:date="2017-05-28T13:38:00Z">
              <w:rPr>
                <w:i/>
                <w:iCs/>
              </w:rPr>
            </w:rPrChange>
          </w:rPr>
          <w:t xml:space="preserve"> </w:t>
        </w:r>
        <w:proofErr w:type="spellStart"/>
        <w:r w:rsidRPr="00E64B63">
          <w:rPr>
            <w:rFonts w:ascii="Book Antiqua" w:hAnsi="Book Antiqua"/>
            <w:i/>
            <w:iCs/>
            <w:rPrChange w:id="1246" w:author="Pablo Blanco Peris" w:date="2017-05-28T13:38:00Z">
              <w:rPr>
                <w:i/>
                <w:iCs/>
              </w:rPr>
            </w:rPrChange>
          </w:rPr>
          <w:t>Intelligence</w:t>
        </w:r>
        <w:proofErr w:type="spellEnd"/>
        <w:r w:rsidRPr="00E64B63">
          <w:rPr>
            <w:rFonts w:ascii="Book Antiqua" w:hAnsi="Book Antiqua"/>
            <w:i/>
            <w:iCs/>
            <w:rPrChange w:id="1247" w:author="Pablo Blanco Peris" w:date="2017-05-28T13:38:00Z">
              <w:rPr>
                <w:i/>
                <w:iCs/>
              </w:rPr>
            </w:rPrChange>
          </w:rPr>
          <w:t xml:space="preserve"> and Industrial </w:t>
        </w:r>
        <w:proofErr w:type="spellStart"/>
        <w:r w:rsidRPr="00E64B63">
          <w:rPr>
            <w:rFonts w:ascii="Book Antiqua" w:hAnsi="Book Antiqua"/>
            <w:i/>
            <w:iCs/>
            <w:rPrChange w:id="1248" w:author="Pablo Blanco Peris" w:date="2017-05-28T13:38:00Z">
              <w:rPr>
                <w:i/>
                <w:iCs/>
              </w:rPr>
            </w:rPrChange>
          </w:rPr>
          <w:t>Application</w:t>
        </w:r>
        <w:proofErr w:type="spellEnd"/>
        <w:r w:rsidRPr="00E64B63">
          <w:rPr>
            <w:rFonts w:ascii="Book Antiqua" w:hAnsi="Book Antiqua"/>
            <w:rPrChange w:id="1249" w:author="Pablo Blanco Peris" w:date="2017-05-28T13:38:00Z">
              <w:rPr/>
            </w:rPrChange>
          </w:rPr>
          <w:t>, 2008, vol. 2, pp. 272-276.</w:t>
        </w:r>
      </w:ins>
    </w:p>
    <w:p w14:paraId="0558C2CF" w14:textId="77777777" w:rsidR="00E64B63" w:rsidRPr="00E64B63" w:rsidRDefault="00E64B63">
      <w:pPr>
        <w:widowControl w:val="0"/>
        <w:autoSpaceDE w:val="0"/>
        <w:autoSpaceDN w:val="0"/>
        <w:adjustRightInd w:val="0"/>
        <w:rPr>
          <w:ins w:id="1250" w:author="Pablo Blanco Peris" w:date="2017-05-28T13:38:00Z"/>
          <w:rFonts w:ascii="Book Antiqua" w:hAnsi="Book Antiqua"/>
          <w:rPrChange w:id="1251" w:author="Pablo Blanco Peris" w:date="2017-05-28T13:38:00Z">
            <w:rPr>
              <w:ins w:id="1252" w:author="Pablo Blanco Peris" w:date="2017-05-28T13:38:00Z"/>
            </w:rPr>
          </w:rPrChange>
        </w:rPr>
      </w:pPr>
      <w:ins w:id="1253" w:author="Pablo Blanco Peris" w:date="2017-05-28T13:38:00Z">
        <w:r w:rsidRPr="00E64B63">
          <w:rPr>
            <w:rFonts w:ascii="Book Antiqua" w:hAnsi="Book Antiqua"/>
            <w:rPrChange w:id="1254" w:author="Pablo Blanco Peris" w:date="2017-05-28T13:38:00Z">
              <w:rPr/>
            </w:rPrChange>
          </w:rPr>
          <w:t>[8]</w:t>
        </w:r>
        <w:r w:rsidRPr="00E64B63">
          <w:rPr>
            <w:rFonts w:ascii="Book Antiqua" w:hAnsi="Book Antiqua"/>
            <w:rPrChange w:id="1255" w:author="Pablo Blanco Peris" w:date="2017-05-28T13:38:00Z">
              <w:rPr/>
            </w:rPrChange>
          </w:rPr>
          <w:tab/>
          <w:t>«</w:t>
        </w:r>
        <w:proofErr w:type="spellStart"/>
        <w:r w:rsidRPr="00E64B63">
          <w:rPr>
            <w:rFonts w:ascii="Book Antiqua" w:hAnsi="Book Antiqua"/>
            <w:rPrChange w:id="1256" w:author="Pablo Blanco Peris" w:date="2017-05-28T13:38:00Z">
              <w:rPr/>
            </w:rPrChange>
          </w:rPr>
          <w:t>Image</w:t>
        </w:r>
        <w:proofErr w:type="spellEnd"/>
        <w:r w:rsidRPr="00E64B63">
          <w:rPr>
            <w:rFonts w:ascii="Book Antiqua" w:hAnsi="Book Antiqua"/>
            <w:rPrChange w:id="1257" w:author="Pablo Blanco Peris" w:date="2017-05-28T13:38:00Z">
              <w:rPr/>
            </w:rPrChange>
          </w:rPr>
          <w:t xml:space="preserve"> </w:t>
        </w:r>
        <w:proofErr w:type="spellStart"/>
        <w:r w:rsidRPr="00E64B63">
          <w:rPr>
            <w:rFonts w:ascii="Book Antiqua" w:hAnsi="Book Antiqua"/>
            <w:rPrChange w:id="1258" w:author="Pablo Blanco Peris" w:date="2017-05-28T13:38:00Z">
              <w:rPr/>
            </w:rPrChange>
          </w:rPr>
          <w:t>splicing</w:t>
        </w:r>
        <w:proofErr w:type="spellEnd"/>
        <w:r w:rsidRPr="00E64B63">
          <w:rPr>
            <w:rFonts w:ascii="Book Antiqua" w:hAnsi="Book Antiqua"/>
            <w:rPrChange w:id="1259" w:author="Pablo Blanco Peris" w:date="2017-05-28T13:38:00Z">
              <w:rPr/>
            </w:rPrChange>
          </w:rPr>
          <w:t xml:space="preserve"> </w:t>
        </w:r>
        <w:proofErr w:type="spellStart"/>
        <w:r w:rsidRPr="00E64B63">
          <w:rPr>
            <w:rFonts w:ascii="Book Antiqua" w:hAnsi="Book Antiqua"/>
            <w:rPrChange w:id="1260" w:author="Pablo Blanco Peris" w:date="2017-05-28T13:38:00Z">
              <w:rPr/>
            </w:rPrChange>
          </w:rPr>
          <w:t>detection</w:t>
        </w:r>
        <w:proofErr w:type="spellEnd"/>
        <w:r w:rsidRPr="00E64B63">
          <w:rPr>
            <w:rFonts w:ascii="Book Antiqua" w:hAnsi="Book Antiqua"/>
            <w:rPrChange w:id="1261" w:author="Pablo Blanco Peris" w:date="2017-05-28T13:38:00Z">
              <w:rPr/>
            </w:rPrChange>
          </w:rPr>
          <w:t xml:space="preserve"> </w:t>
        </w:r>
        <w:proofErr w:type="spellStart"/>
        <w:r w:rsidRPr="00E64B63">
          <w:rPr>
            <w:rFonts w:ascii="Book Antiqua" w:hAnsi="Book Antiqua"/>
            <w:rPrChange w:id="1262" w:author="Pablo Blanco Peris" w:date="2017-05-28T13:38:00Z">
              <w:rPr/>
            </w:rPrChange>
          </w:rPr>
          <w:t>based</w:t>
        </w:r>
        <w:proofErr w:type="spellEnd"/>
        <w:r w:rsidRPr="00E64B63">
          <w:rPr>
            <w:rFonts w:ascii="Book Antiqua" w:hAnsi="Book Antiqua"/>
            <w:rPrChange w:id="1263" w:author="Pablo Blanco Peris" w:date="2017-05-28T13:38:00Z">
              <w:rPr/>
            </w:rPrChange>
          </w:rPr>
          <w:t xml:space="preserve"> </w:t>
        </w:r>
        <w:proofErr w:type="spellStart"/>
        <w:r w:rsidRPr="00E64B63">
          <w:rPr>
            <w:rFonts w:ascii="Book Antiqua" w:hAnsi="Book Antiqua"/>
            <w:rPrChange w:id="1264" w:author="Pablo Blanco Peris" w:date="2017-05-28T13:38:00Z">
              <w:rPr/>
            </w:rPrChange>
          </w:rPr>
          <w:t>on</w:t>
        </w:r>
        <w:proofErr w:type="spellEnd"/>
        <w:r w:rsidRPr="00E64B63">
          <w:rPr>
            <w:rFonts w:ascii="Book Antiqua" w:hAnsi="Book Antiqua"/>
            <w:rPrChange w:id="1265" w:author="Pablo Blanco Peris" w:date="2017-05-28T13:38:00Z">
              <w:rPr/>
            </w:rPrChange>
          </w:rPr>
          <w:t xml:space="preserve"> </w:t>
        </w:r>
        <w:proofErr w:type="spellStart"/>
        <w:r w:rsidRPr="00E64B63">
          <w:rPr>
            <w:rFonts w:ascii="Book Antiqua" w:hAnsi="Book Antiqua"/>
            <w:rPrChange w:id="1266" w:author="Pablo Blanco Peris" w:date="2017-05-28T13:38:00Z">
              <w:rPr/>
            </w:rPrChange>
          </w:rPr>
          <w:t>Markov</w:t>
        </w:r>
        <w:proofErr w:type="spellEnd"/>
        <w:r w:rsidRPr="00E64B63">
          <w:rPr>
            <w:rFonts w:ascii="Book Antiqua" w:hAnsi="Book Antiqua"/>
            <w:rPrChange w:id="1267" w:author="Pablo Blanco Peris" w:date="2017-05-28T13:38:00Z">
              <w:rPr/>
            </w:rPrChange>
          </w:rPr>
          <w:t xml:space="preserve"> </w:t>
        </w:r>
        <w:proofErr w:type="spellStart"/>
        <w:r w:rsidRPr="00E64B63">
          <w:rPr>
            <w:rFonts w:ascii="Book Antiqua" w:hAnsi="Book Antiqua"/>
            <w:rPrChange w:id="1268" w:author="Pablo Blanco Peris" w:date="2017-05-28T13:38:00Z">
              <w:rPr/>
            </w:rPrChange>
          </w:rPr>
          <w:t>features</w:t>
        </w:r>
        <w:proofErr w:type="spellEnd"/>
        <w:r w:rsidRPr="00E64B63">
          <w:rPr>
            <w:rFonts w:ascii="Book Antiqua" w:hAnsi="Book Antiqua"/>
            <w:rPrChange w:id="1269" w:author="Pablo Blanco Peris" w:date="2017-05-28T13:38:00Z">
              <w:rPr/>
            </w:rPrChange>
          </w:rPr>
          <w:t xml:space="preserve"> in {QDCT} </w:t>
        </w:r>
        <w:proofErr w:type="spellStart"/>
        <w:r w:rsidRPr="00E64B63">
          <w:rPr>
            <w:rFonts w:ascii="Book Antiqua" w:hAnsi="Book Antiqua"/>
            <w:rPrChange w:id="1270" w:author="Pablo Blanco Peris" w:date="2017-05-28T13:38:00Z">
              <w:rPr/>
            </w:rPrChange>
          </w:rPr>
          <w:t>domain</w:t>
        </w:r>
        <w:proofErr w:type="spellEnd"/>
        <w:r w:rsidRPr="00E64B63">
          <w:rPr>
            <w:rFonts w:ascii="Book Antiqua" w:hAnsi="Book Antiqua"/>
            <w:rPrChange w:id="1271" w:author="Pablo Blanco Peris" w:date="2017-05-28T13:38:00Z">
              <w:rPr/>
            </w:rPrChange>
          </w:rPr>
          <w:t xml:space="preserve">», </w:t>
        </w:r>
        <w:proofErr w:type="spellStart"/>
        <w:r w:rsidRPr="00E64B63">
          <w:rPr>
            <w:rFonts w:ascii="Book Antiqua" w:hAnsi="Book Antiqua"/>
            <w:i/>
            <w:iCs/>
            <w:rPrChange w:id="1272" w:author="Pablo Blanco Peris" w:date="2017-05-28T13:38:00Z">
              <w:rPr>
                <w:i/>
                <w:iCs/>
              </w:rPr>
            </w:rPrChange>
          </w:rPr>
          <w:t>Neurocomputing</w:t>
        </w:r>
        <w:proofErr w:type="spellEnd"/>
        <w:r w:rsidRPr="00E64B63">
          <w:rPr>
            <w:rFonts w:ascii="Book Antiqua" w:hAnsi="Book Antiqua"/>
            <w:rPrChange w:id="1273" w:author="Pablo Blanco Peris" w:date="2017-05-28T13:38:00Z">
              <w:rPr/>
            </w:rPrChange>
          </w:rPr>
          <w:t>, vol. 228, pp. 29-36, 2017.</w:t>
        </w:r>
      </w:ins>
    </w:p>
    <w:p w14:paraId="393629AF" w14:textId="77777777" w:rsidR="00E64B63" w:rsidRPr="00E64B63" w:rsidRDefault="00E64B63">
      <w:pPr>
        <w:widowControl w:val="0"/>
        <w:autoSpaceDE w:val="0"/>
        <w:autoSpaceDN w:val="0"/>
        <w:adjustRightInd w:val="0"/>
        <w:rPr>
          <w:ins w:id="1274" w:author="Pablo Blanco Peris" w:date="2017-05-28T13:38:00Z"/>
          <w:rFonts w:ascii="Book Antiqua" w:hAnsi="Book Antiqua"/>
          <w:rPrChange w:id="1275" w:author="Pablo Blanco Peris" w:date="2017-05-28T13:38:00Z">
            <w:rPr>
              <w:ins w:id="1276" w:author="Pablo Blanco Peris" w:date="2017-05-28T13:38:00Z"/>
            </w:rPr>
          </w:rPrChange>
        </w:rPr>
      </w:pPr>
      <w:ins w:id="1277" w:author="Pablo Blanco Peris" w:date="2017-05-28T13:38:00Z">
        <w:r w:rsidRPr="00E64B63">
          <w:rPr>
            <w:rFonts w:ascii="Book Antiqua" w:hAnsi="Book Antiqua"/>
            <w:rPrChange w:id="1278" w:author="Pablo Blanco Peris" w:date="2017-05-28T13:38:00Z">
              <w:rPr/>
            </w:rPrChange>
          </w:rPr>
          <w:t>[9]</w:t>
        </w:r>
        <w:r w:rsidRPr="00E64B63">
          <w:rPr>
            <w:rFonts w:ascii="Book Antiqua" w:hAnsi="Book Antiqua"/>
            <w:rPrChange w:id="1279" w:author="Pablo Blanco Peris" w:date="2017-05-28T13:38:00Z">
              <w:rPr/>
            </w:rPrChange>
          </w:rPr>
          <w:tab/>
          <w:t xml:space="preserve">M. M. D. </w:t>
        </w:r>
        <w:proofErr w:type="spellStart"/>
        <w:r w:rsidRPr="00E64B63">
          <w:rPr>
            <w:rFonts w:ascii="Book Antiqua" w:hAnsi="Book Antiqua"/>
            <w:rPrChange w:id="1280" w:author="Pablo Blanco Peris" w:date="2017-05-28T13:38:00Z">
              <w:rPr/>
            </w:rPrChange>
          </w:rPr>
          <w:t>Villasenor</w:t>
        </w:r>
        <w:proofErr w:type="spellEnd"/>
        <w:r w:rsidRPr="00E64B63">
          <w:rPr>
            <w:rFonts w:ascii="Book Antiqua" w:hAnsi="Book Antiqua"/>
            <w:rPrChange w:id="1281" w:author="Pablo Blanco Peris" w:date="2017-05-28T13:38:00Z">
              <w:rPr/>
            </w:rPrChange>
          </w:rPr>
          <w:t xml:space="preserve"> y L. C. Fernández, «Clasificación de objetos en imágenes usando SIFT».</w:t>
        </w:r>
      </w:ins>
    </w:p>
    <w:p w14:paraId="3AA78A91" w14:textId="596CFA4E" w:rsidR="00156A1D" w:rsidRPr="00F4745A" w:rsidRDefault="00156A1D" w:rsidP="005D1821">
      <w:pPr>
        <w:pStyle w:val="Estilo12ptPrimeralnea05cm"/>
        <w:rPr>
          <w:iCs/>
          <w:szCs w:val="24"/>
        </w:rPr>
      </w:pPr>
      <w:r>
        <w:rPr>
          <w:iCs/>
          <w:szCs w:val="24"/>
        </w:rPr>
        <w:fldChar w:fldCharType="end"/>
      </w:r>
    </w:p>
    <w:sectPr w:rsidR="00156A1D" w:rsidRPr="00F4745A" w:rsidSect="00996B5C">
      <w:headerReference w:type="even" r:id="rId50"/>
      <w:headerReference w:type="default" r:id="rId51"/>
      <w:footerReference w:type="default" r:id="rId52"/>
      <w:headerReference w:type="first" r:id="rId53"/>
      <w:footerReference w:type="first" r:id="rId54"/>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27" w:author="GASS" w:date="2017-03-23T15:37:00Z" w:initials="G">
    <w:p w14:paraId="04AC0EF3" w14:textId="0AE30102" w:rsidR="00976DCE" w:rsidRDefault="00976DCE">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493236" w14:textId="77777777" w:rsidR="00FD0A77" w:rsidRDefault="00FD0A77">
      <w:r>
        <w:separator/>
      </w:r>
    </w:p>
    <w:p w14:paraId="5717F6BE" w14:textId="77777777" w:rsidR="00FD0A77" w:rsidRDefault="00FD0A77"/>
  </w:endnote>
  <w:endnote w:type="continuationSeparator" w:id="0">
    <w:p w14:paraId="368BCE50" w14:textId="77777777" w:rsidR="00FD0A77" w:rsidRDefault="00FD0A77">
      <w:r>
        <w:continuationSeparator/>
      </w:r>
    </w:p>
    <w:p w14:paraId="2C76A988" w14:textId="77777777" w:rsidR="00FD0A77" w:rsidRDefault="00FD0A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976DCE" w:rsidRDefault="00976DCE"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976DCE" w:rsidRDefault="00976DC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976DCE" w:rsidRDefault="00976DCE"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E64B63">
      <w:rPr>
        <w:rStyle w:val="Nmerodepgina"/>
        <w:noProof/>
      </w:rPr>
      <w:t>xiv</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376696600"/>
      <w:docPartObj>
        <w:docPartGallery w:val="Page Numbers (Bottom of Page)"/>
        <w:docPartUnique/>
      </w:docPartObj>
    </w:sdtPr>
    <w:sdtContent>
      <w:p w14:paraId="08C89C22" w14:textId="77777777" w:rsidR="00976DCE" w:rsidRPr="00996B5C" w:rsidRDefault="00976DCE"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E64B63">
          <w:rPr>
            <w:noProof/>
          </w:rPr>
          <w:t>3</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976DCE" w:rsidRDefault="00976DCE">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77777777" w:rsidR="00976DCE" w:rsidRPr="00996B5C" w:rsidRDefault="00976DCE"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4E6C6E">
          <w:rPr>
            <w:noProof/>
          </w:rPr>
          <w:t>24</w:t>
        </w:r>
        <w:r w:rsidRPr="00996B5C">
          <w:rPr>
            <w:noProof/>
          </w:rPr>
          <w:fldChar w:fldCharType="end"/>
        </w:r>
      </w:p>
    </w:sdtContent>
  </w:sdt>
  <w:p w14:paraId="6212064A" w14:textId="77777777" w:rsidR="00976DCE" w:rsidRDefault="00976DCE"/>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976DCE" w:rsidRDefault="00976DCE">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976DCE" w:rsidRDefault="00976DCE"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976DCE" w:rsidRDefault="00976DCE"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E64B63">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976DCE" w:rsidRDefault="00976DC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976DCE" w:rsidRDefault="00976DCE"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E64B63">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976DCE" w:rsidRDefault="00976DC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976DCE" w:rsidRDefault="00976DCE"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E64B63">
      <w:rPr>
        <w:rStyle w:val="Nmerodepgina"/>
        <w:noProof/>
      </w:rPr>
      <w:t>x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976DCE" w:rsidRDefault="00976DCE"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976DCE" w:rsidRDefault="00976DCE"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E64B63">
      <w:rPr>
        <w:rStyle w:val="Nmerodepgina"/>
        <w:noProof/>
      </w:rPr>
      <w:t>xii</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0A008A" w14:textId="77777777" w:rsidR="00FD0A77" w:rsidRDefault="00FD0A77">
      <w:r>
        <w:separator/>
      </w:r>
    </w:p>
    <w:p w14:paraId="21C3899F" w14:textId="77777777" w:rsidR="00FD0A77" w:rsidRDefault="00FD0A77"/>
  </w:footnote>
  <w:footnote w:type="continuationSeparator" w:id="0">
    <w:p w14:paraId="7D913DF8" w14:textId="77777777" w:rsidR="00FD0A77" w:rsidRDefault="00FD0A77">
      <w:r>
        <w:continuationSeparator/>
      </w:r>
    </w:p>
    <w:p w14:paraId="48034FED" w14:textId="77777777" w:rsidR="00FD0A77" w:rsidRDefault="00FD0A77"/>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976DCE" w:rsidRDefault="00976DCE">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976DCE" w:rsidRDefault="00976DCE">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976DCE" w:rsidRDefault="00976DCE">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976DCE" w:rsidRDefault="00976DCE">
    <w:pPr>
      <w:pStyle w:val="Encabezado"/>
    </w:pPr>
  </w:p>
  <w:p w14:paraId="314FCD16" w14:textId="77777777" w:rsidR="00976DCE" w:rsidRDefault="00976DCE"/>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976DCE" w:rsidRDefault="00976DCE">
    <w:pPr>
      <w:pStyle w:val="Encabezado"/>
    </w:pPr>
  </w:p>
  <w:p w14:paraId="563B4F03" w14:textId="77777777" w:rsidR="00976DCE" w:rsidRDefault="00976DCE"/>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976DCE" w:rsidRDefault="00976DCE">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4CB2128"/>
    <w:multiLevelType w:val="hybridMultilevel"/>
    <w:tmpl w:val="87928FD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5">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6">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7">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2">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3">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4">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6">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7">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9791FF9"/>
    <w:multiLevelType w:val="hybridMultilevel"/>
    <w:tmpl w:val="A0DC94F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1">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26">
    <w:nsid w:val="5F807248"/>
    <w:multiLevelType w:val="hybridMultilevel"/>
    <w:tmpl w:val="2CD43238"/>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7">
    <w:nsid w:val="60154F0F"/>
    <w:multiLevelType w:val="hybridMultilevel"/>
    <w:tmpl w:val="18724BDA"/>
    <w:lvl w:ilvl="0" w:tplc="45C048AA">
      <w:start w:val="1"/>
      <w:numFmt w:val="lowerLetter"/>
      <w:lvlText w:val="(%1)"/>
      <w:lvlJc w:val="left"/>
      <w:pPr>
        <w:ind w:left="5620" w:hanging="3020"/>
      </w:pPr>
      <w:rPr>
        <w:rFonts w:hint="default"/>
        <w:i/>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28">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21B01BB"/>
    <w:multiLevelType w:val="hybridMultilevel"/>
    <w:tmpl w:val="3E9C4D72"/>
    <w:lvl w:ilvl="0" w:tplc="040A000F">
      <w:start w:val="1"/>
      <w:numFmt w:val="decimal"/>
      <w:lvlText w:val="%1."/>
      <w:lvlJc w:val="left"/>
      <w:pPr>
        <w:ind w:left="1069" w:hanging="360"/>
      </w:p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30">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31">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2">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3">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31"/>
  </w:num>
  <w:num w:numId="2">
    <w:abstractNumId w:val="16"/>
  </w:num>
  <w:num w:numId="3">
    <w:abstractNumId w:val="0"/>
  </w:num>
  <w:num w:numId="4">
    <w:abstractNumId w:val="18"/>
  </w:num>
  <w:num w:numId="5">
    <w:abstractNumId w:val="12"/>
  </w:num>
  <w:num w:numId="6">
    <w:abstractNumId w:val="12"/>
  </w:num>
  <w:num w:numId="7">
    <w:abstractNumId w:val="8"/>
  </w:num>
  <w:num w:numId="8">
    <w:abstractNumId w:val="32"/>
  </w:num>
  <w:num w:numId="9">
    <w:abstractNumId w:val="4"/>
  </w:num>
  <w:num w:numId="10">
    <w:abstractNumId w:val="25"/>
  </w:num>
  <w:num w:numId="11">
    <w:abstractNumId w:val="5"/>
  </w:num>
  <w:num w:numId="12">
    <w:abstractNumId w:val="20"/>
  </w:num>
  <w:num w:numId="13">
    <w:abstractNumId w:val="15"/>
  </w:num>
  <w:num w:numId="14">
    <w:abstractNumId w:val="11"/>
  </w:num>
  <w:num w:numId="15">
    <w:abstractNumId w:val="21"/>
  </w:num>
  <w:num w:numId="16">
    <w:abstractNumId w:val="6"/>
  </w:num>
  <w:num w:numId="17">
    <w:abstractNumId w:val="7"/>
  </w:num>
  <w:num w:numId="18">
    <w:abstractNumId w:val="33"/>
  </w:num>
  <w:num w:numId="19">
    <w:abstractNumId w:val="17"/>
  </w:num>
  <w:num w:numId="20">
    <w:abstractNumId w:val="13"/>
  </w:num>
  <w:num w:numId="21">
    <w:abstractNumId w:val="30"/>
  </w:num>
  <w:num w:numId="22">
    <w:abstractNumId w:val="22"/>
  </w:num>
  <w:num w:numId="23">
    <w:abstractNumId w:val="9"/>
  </w:num>
  <w:num w:numId="24">
    <w:abstractNumId w:val="23"/>
  </w:num>
  <w:num w:numId="25">
    <w:abstractNumId w:val="2"/>
  </w:num>
  <w:num w:numId="26">
    <w:abstractNumId w:val="28"/>
  </w:num>
  <w:num w:numId="27">
    <w:abstractNumId w:val="24"/>
  </w:num>
  <w:num w:numId="28">
    <w:abstractNumId w:val="1"/>
  </w:num>
  <w:num w:numId="29">
    <w:abstractNumId w:val="10"/>
  </w:num>
  <w:num w:numId="30">
    <w:abstractNumId w:val="27"/>
  </w:num>
  <w:num w:numId="31">
    <w:abstractNumId w:val="29"/>
  </w:num>
  <w:num w:numId="32">
    <w:abstractNumId w:val="3"/>
  </w:num>
  <w:num w:numId="33">
    <w:abstractNumId w:val="19"/>
  </w:num>
  <w:num w:numId="34">
    <w:abstractNumId w:val="26"/>
  </w:num>
  <w:num w:numId="35">
    <w:abstractNumId w:val="14"/>
  </w:num>
  <w:numIdMacAtCleanup w:val="1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proofState w:spelling="clean" w:grammar="clean"/>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5CC2"/>
    <w:rsid w:val="0001284A"/>
    <w:rsid w:val="00012C5A"/>
    <w:rsid w:val="00013660"/>
    <w:rsid w:val="00016E4A"/>
    <w:rsid w:val="00020C45"/>
    <w:rsid w:val="0003520A"/>
    <w:rsid w:val="00035A57"/>
    <w:rsid w:val="000416C4"/>
    <w:rsid w:val="00042200"/>
    <w:rsid w:val="00045865"/>
    <w:rsid w:val="00045B2B"/>
    <w:rsid w:val="0005262B"/>
    <w:rsid w:val="00054722"/>
    <w:rsid w:val="00055A1D"/>
    <w:rsid w:val="00064DF8"/>
    <w:rsid w:val="000765B5"/>
    <w:rsid w:val="000914A1"/>
    <w:rsid w:val="00091E12"/>
    <w:rsid w:val="00095D89"/>
    <w:rsid w:val="000A00CB"/>
    <w:rsid w:val="000A2BAE"/>
    <w:rsid w:val="000A7441"/>
    <w:rsid w:val="000B5D06"/>
    <w:rsid w:val="000B6A43"/>
    <w:rsid w:val="000B738B"/>
    <w:rsid w:val="000C0E1C"/>
    <w:rsid w:val="000C46FB"/>
    <w:rsid w:val="000C6835"/>
    <w:rsid w:val="000C7448"/>
    <w:rsid w:val="000D4699"/>
    <w:rsid w:val="000E5722"/>
    <w:rsid w:val="000E5E95"/>
    <w:rsid w:val="000E6BBF"/>
    <w:rsid w:val="000E7F8E"/>
    <w:rsid w:val="000F3F14"/>
    <w:rsid w:val="000F5E25"/>
    <w:rsid w:val="000F7964"/>
    <w:rsid w:val="00100197"/>
    <w:rsid w:val="001012B1"/>
    <w:rsid w:val="00103CC8"/>
    <w:rsid w:val="00110EE5"/>
    <w:rsid w:val="00117142"/>
    <w:rsid w:val="00122DF9"/>
    <w:rsid w:val="00130CC0"/>
    <w:rsid w:val="00131E01"/>
    <w:rsid w:val="00134D93"/>
    <w:rsid w:val="00135834"/>
    <w:rsid w:val="00135EE7"/>
    <w:rsid w:val="00147A49"/>
    <w:rsid w:val="001569FC"/>
    <w:rsid w:val="00156A1D"/>
    <w:rsid w:val="00157329"/>
    <w:rsid w:val="00157B4D"/>
    <w:rsid w:val="00164938"/>
    <w:rsid w:val="00165B64"/>
    <w:rsid w:val="00165D1E"/>
    <w:rsid w:val="00173D9E"/>
    <w:rsid w:val="00175094"/>
    <w:rsid w:val="00175C15"/>
    <w:rsid w:val="001762B4"/>
    <w:rsid w:val="001774A0"/>
    <w:rsid w:val="00181695"/>
    <w:rsid w:val="0018523C"/>
    <w:rsid w:val="00190AE1"/>
    <w:rsid w:val="00191FBD"/>
    <w:rsid w:val="00194F2C"/>
    <w:rsid w:val="001961BD"/>
    <w:rsid w:val="00196C92"/>
    <w:rsid w:val="001A0138"/>
    <w:rsid w:val="001A365C"/>
    <w:rsid w:val="001A444D"/>
    <w:rsid w:val="001A5E7E"/>
    <w:rsid w:val="001A60AF"/>
    <w:rsid w:val="001B0516"/>
    <w:rsid w:val="001B4EAD"/>
    <w:rsid w:val="001B5D7C"/>
    <w:rsid w:val="001C2C9A"/>
    <w:rsid w:val="001C3BF5"/>
    <w:rsid w:val="001C4DF9"/>
    <w:rsid w:val="001C745F"/>
    <w:rsid w:val="001D0EF1"/>
    <w:rsid w:val="001D12FA"/>
    <w:rsid w:val="001D3063"/>
    <w:rsid w:val="001D4F48"/>
    <w:rsid w:val="001D7121"/>
    <w:rsid w:val="001E18A4"/>
    <w:rsid w:val="001E24AD"/>
    <w:rsid w:val="001E3B32"/>
    <w:rsid w:val="001E6CF3"/>
    <w:rsid w:val="001E7DBF"/>
    <w:rsid w:val="001F09D0"/>
    <w:rsid w:val="001F1BB4"/>
    <w:rsid w:val="001F240B"/>
    <w:rsid w:val="001F3AF0"/>
    <w:rsid w:val="001F5C74"/>
    <w:rsid w:val="00201F52"/>
    <w:rsid w:val="00207E44"/>
    <w:rsid w:val="00210C0B"/>
    <w:rsid w:val="00213C93"/>
    <w:rsid w:val="00214852"/>
    <w:rsid w:val="00216893"/>
    <w:rsid w:val="00223676"/>
    <w:rsid w:val="0022440B"/>
    <w:rsid w:val="0022507A"/>
    <w:rsid w:val="002267BD"/>
    <w:rsid w:val="00226BBF"/>
    <w:rsid w:val="00226EE1"/>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E8"/>
    <w:rsid w:val="002A181C"/>
    <w:rsid w:val="002B3B2F"/>
    <w:rsid w:val="002B43FB"/>
    <w:rsid w:val="002C1A81"/>
    <w:rsid w:val="002C5FA9"/>
    <w:rsid w:val="002E4026"/>
    <w:rsid w:val="002F0036"/>
    <w:rsid w:val="002F276E"/>
    <w:rsid w:val="002F4572"/>
    <w:rsid w:val="003018A1"/>
    <w:rsid w:val="00301F2D"/>
    <w:rsid w:val="00305678"/>
    <w:rsid w:val="0031184F"/>
    <w:rsid w:val="00312E74"/>
    <w:rsid w:val="00312F12"/>
    <w:rsid w:val="00317166"/>
    <w:rsid w:val="00317615"/>
    <w:rsid w:val="003178B1"/>
    <w:rsid w:val="00317B23"/>
    <w:rsid w:val="003210DE"/>
    <w:rsid w:val="00321150"/>
    <w:rsid w:val="00323802"/>
    <w:rsid w:val="00325921"/>
    <w:rsid w:val="00335323"/>
    <w:rsid w:val="003369FC"/>
    <w:rsid w:val="00340143"/>
    <w:rsid w:val="00343E5C"/>
    <w:rsid w:val="00346077"/>
    <w:rsid w:val="00346E59"/>
    <w:rsid w:val="00347D7C"/>
    <w:rsid w:val="00352FC9"/>
    <w:rsid w:val="00354A74"/>
    <w:rsid w:val="003608A7"/>
    <w:rsid w:val="0036157B"/>
    <w:rsid w:val="00362F36"/>
    <w:rsid w:val="00364911"/>
    <w:rsid w:val="0036526E"/>
    <w:rsid w:val="00365E9D"/>
    <w:rsid w:val="003663D0"/>
    <w:rsid w:val="003725C0"/>
    <w:rsid w:val="0038072B"/>
    <w:rsid w:val="003831F5"/>
    <w:rsid w:val="00387EDC"/>
    <w:rsid w:val="003A1174"/>
    <w:rsid w:val="003B046D"/>
    <w:rsid w:val="003B129F"/>
    <w:rsid w:val="003C5B5D"/>
    <w:rsid w:val="003C5B6D"/>
    <w:rsid w:val="003E1F7B"/>
    <w:rsid w:val="003F567E"/>
    <w:rsid w:val="003F5F7C"/>
    <w:rsid w:val="003F6EA5"/>
    <w:rsid w:val="003F707F"/>
    <w:rsid w:val="003F7A03"/>
    <w:rsid w:val="00405711"/>
    <w:rsid w:val="00407AF6"/>
    <w:rsid w:val="00413164"/>
    <w:rsid w:val="00421263"/>
    <w:rsid w:val="004238D4"/>
    <w:rsid w:val="0042400C"/>
    <w:rsid w:val="004253C9"/>
    <w:rsid w:val="00430F79"/>
    <w:rsid w:val="0043109D"/>
    <w:rsid w:val="00432469"/>
    <w:rsid w:val="0043625D"/>
    <w:rsid w:val="00445D65"/>
    <w:rsid w:val="00447655"/>
    <w:rsid w:val="004531B3"/>
    <w:rsid w:val="004536D8"/>
    <w:rsid w:val="004549DC"/>
    <w:rsid w:val="004563E3"/>
    <w:rsid w:val="00461362"/>
    <w:rsid w:val="0046152D"/>
    <w:rsid w:val="00462598"/>
    <w:rsid w:val="00462838"/>
    <w:rsid w:val="00466B11"/>
    <w:rsid w:val="00471627"/>
    <w:rsid w:val="00472499"/>
    <w:rsid w:val="00472A11"/>
    <w:rsid w:val="004739B7"/>
    <w:rsid w:val="004742FC"/>
    <w:rsid w:val="0047735F"/>
    <w:rsid w:val="00477B61"/>
    <w:rsid w:val="00481767"/>
    <w:rsid w:val="0048192C"/>
    <w:rsid w:val="00482392"/>
    <w:rsid w:val="0048293D"/>
    <w:rsid w:val="00484217"/>
    <w:rsid w:val="0049299F"/>
    <w:rsid w:val="00494BE3"/>
    <w:rsid w:val="0049528C"/>
    <w:rsid w:val="00497694"/>
    <w:rsid w:val="004A1EEB"/>
    <w:rsid w:val="004A2BAF"/>
    <w:rsid w:val="004A4DD2"/>
    <w:rsid w:val="004A5106"/>
    <w:rsid w:val="004A711F"/>
    <w:rsid w:val="004B3944"/>
    <w:rsid w:val="004B5243"/>
    <w:rsid w:val="004B5469"/>
    <w:rsid w:val="004C1DCD"/>
    <w:rsid w:val="004C4B05"/>
    <w:rsid w:val="004C553D"/>
    <w:rsid w:val="004D435A"/>
    <w:rsid w:val="004E5081"/>
    <w:rsid w:val="004E6C6E"/>
    <w:rsid w:val="004E781A"/>
    <w:rsid w:val="004F1B8D"/>
    <w:rsid w:val="005006D7"/>
    <w:rsid w:val="00501D28"/>
    <w:rsid w:val="005038FC"/>
    <w:rsid w:val="00507770"/>
    <w:rsid w:val="00510A2F"/>
    <w:rsid w:val="00510A34"/>
    <w:rsid w:val="00514724"/>
    <w:rsid w:val="00516C03"/>
    <w:rsid w:val="00523776"/>
    <w:rsid w:val="005242FA"/>
    <w:rsid w:val="00524A58"/>
    <w:rsid w:val="0052702D"/>
    <w:rsid w:val="00530BC3"/>
    <w:rsid w:val="00534D16"/>
    <w:rsid w:val="00542195"/>
    <w:rsid w:val="005550C0"/>
    <w:rsid w:val="00557814"/>
    <w:rsid w:val="0056640C"/>
    <w:rsid w:val="005806D3"/>
    <w:rsid w:val="0058292E"/>
    <w:rsid w:val="00582CC1"/>
    <w:rsid w:val="00587D35"/>
    <w:rsid w:val="005907EE"/>
    <w:rsid w:val="005931FB"/>
    <w:rsid w:val="00595646"/>
    <w:rsid w:val="005A4D78"/>
    <w:rsid w:val="005B2B80"/>
    <w:rsid w:val="005B4106"/>
    <w:rsid w:val="005B4414"/>
    <w:rsid w:val="005C1F48"/>
    <w:rsid w:val="005C24B0"/>
    <w:rsid w:val="005C4280"/>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600FBB"/>
    <w:rsid w:val="0060249F"/>
    <w:rsid w:val="00603349"/>
    <w:rsid w:val="00605652"/>
    <w:rsid w:val="00606698"/>
    <w:rsid w:val="006102B2"/>
    <w:rsid w:val="00612A17"/>
    <w:rsid w:val="00615D50"/>
    <w:rsid w:val="0061674F"/>
    <w:rsid w:val="006170B4"/>
    <w:rsid w:val="0061797F"/>
    <w:rsid w:val="00617A4D"/>
    <w:rsid w:val="006239D7"/>
    <w:rsid w:val="00632E4E"/>
    <w:rsid w:val="00640016"/>
    <w:rsid w:val="00652ED6"/>
    <w:rsid w:val="006559E7"/>
    <w:rsid w:val="006625BC"/>
    <w:rsid w:val="00662A39"/>
    <w:rsid w:val="00665F67"/>
    <w:rsid w:val="00666848"/>
    <w:rsid w:val="0066694D"/>
    <w:rsid w:val="00667D23"/>
    <w:rsid w:val="00673DEA"/>
    <w:rsid w:val="00674050"/>
    <w:rsid w:val="006751A0"/>
    <w:rsid w:val="00680B72"/>
    <w:rsid w:val="00681A98"/>
    <w:rsid w:val="00683445"/>
    <w:rsid w:val="00684B2F"/>
    <w:rsid w:val="00687206"/>
    <w:rsid w:val="00687839"/>
    <w:rsid w:val="006952B1"/>
    <w:rsid w:val="00695BD4"/>
    <w:rsid w:val="00696510"/>
    <w:rsid w:val="006A1F5C"/>
    <w:rsid w:val="006A4CBB"/>
    <w:rsid w:val="006B0077"/>
    <w:rsid w:val="006B2F81"/>
    <w:rsid w:val="006B580D"/>
    <w:rsid w:val="006B5E63"/>
    <w:rsid w:val="006B6F86"/>
    <w:rsid w:val="006B7070"/>
    <w:rsid w:val="006B7C64"/>
    <w:rsid w:val="006C273C"/>
    <w:rsid w:val="006D3C2F"/>
    <w:rsid w:val="006D3CF7"/>
    <w:rsid w:val="006D3D7E"/>
    <w:rsid w:val="006D62E7"/>
    <w:rsid w:val="006D7442"/>
    <w:rsid w:val="006D7FDF"/>
    <w:rsid w:val="006E3355"/>
    <w:rsid w:val="006E45C2"/>
    <w:rsid w:val="006E5085"/>
    <w:rsid w:val="006E624F"/>
    <w:rsid w:val="006F3E1A"/>
    <w:rsid w:val="006F43EB"/>
    <w:rsid w:val="00700956"/>
    <w:rsid w:val="00706269"/>
    <w:rsid w:val="00706EB5"/>
    <w:rsid w:val="00707F5A"/>
    <w:rsid w:val="00711BA8"/>
    <w:rsid w:val="007147F7"/>
    <w:rsid w:val="00721E17"/>
    <w:rsid w:val="00725FB0"/>
    <w:rsid w:val="0072774F"/>
    <w:rsid w:val="00730561"/>
    <w:rsid w:val="00734172"/>
    <w:rsid w:val="007378AC"/>
    <w:rsid w:val="007644AD"/>
    <w:rsid w:val="00765BA6"/>
    <w:rsid w:val="00767C2B"/>
    <w:rsid w:val="00775064"/>
    <w:rsid w:val="00777D85"/>
    <w:rsid w:val="00777FDD"/>
    <w:rsid w:val="007803E8"/>
    <w:rsid w:val="00784FE5"/>
    <w:rsid w:val="007874F2"/>
    <w:rsid w:val="00787D50"/>
    <w:rsid w:val="00795A1B"/>
    <w:rsid w:val="007A4431"/>
    <w:rsid w:val="007A558F"/>
    <w:rsid w:val="007A7A34"/>
    <w:rsid w:val="007B2247"/>
    <w:rsid w:val="007B3301"/>
    <w:rsid w:val="007C1BB5"/>
    <w:rsid w:val="007C4B95"/>
    <w:rsid w:val="007D0007"/>
    <w:rsid w:val="007D0F91"/>
    <w:rsid w:val="007D4625"/>
    <w:rsid w:val="007D58C8"/>
    <w:rsid w:val="007D658C"/>
    <w:rsid w:val="007D67FF"/>
    <w:rsid w:val="007E0719"/>
    <w:rsid w:val="007E07D9"/>
    <w:rsid w:val="007E0C3B"/>
    <w:rsid w:val="007E363F"/>
    <w:rsid w:val="007F12FF"/>
    <w:rsid w:val="007F46D6"/>
    <w:rsid w:val="007F6789"/>
    <w:rsid w:val="007F79D1"/>
    <w:rsid w:val="00801E36"/>
    <w:rsid w:val="0080264A"/>
    <w:rsid w:val="0080582A"/>
    <w:rsid w:val="008242C6"/>
    <w:rsid w:val="008251AD"/>
    <w:rsid w:val="00825693"/>
    <w:rsid w:val="0084002E"/>
    <w:rsid w:val="00842465"/>
    <w:rsid w:val="00843D83"/>
    <w:rsid w:val="008513A5"/>
    <w:rsid w:val="008518D5"/>
    <w:rsid w:val="00853AE2"/>
    <w:rsid w:val="00854D63"/>
    <w:rsid w:val="008562B6"/>
    <w:rsid w:val="00861187"/>
    <w:rsid w:val="00864774"/>
    <w:rsid w:val="00867DE8"/>
    <w:rsid w:val="00870645"/>
    <w:rsid w:val="00876CC6"/>
    <w:rsid w:val="00876FDA"/>
    <w:rsid w:val="00880796"/>
    <w:rsid w:val="008856CA"/>
    <w:rsid w:val="00890AFE"/>
    <w:rsid w:val="00897209"/>
    <w:rsid w:val="008A0280"/>
    <w:rsid w:val="008A0B97"/>
    <w:rsid w:val="008A0ED9"/>
    <w:rsid w:val="008A19B5"/>
    <w:rsid w:val="008A1F36"/>
    <w:rsid w:val="008A790D"/>
    <w:rsid w:val="008B1BCB"/>
    <w:rsid w:val="008B28A7"/>
    <w:rsid w:val="008B5818"/>
    <w:rsid w:val="008B7D8C"/>
    <w:rsid w:val="008C0ED8"/>
    <w:rsid w:val="008C1DCF"/>
    <w:rsid w:val="008D1056"/>
    <w:rsid w:val="008D31E7"/>
    <w:rsid w:val="008E6F42"/>
    <w:rsid w:val="008F3DF7"/>
    <w:rsid w:val="008F6738"/>
    <w:rsid w:val="008F7F29"/>
    <w:rsid w:val="0090010A"/>
    <w:rsid w:val="00907F5F"/>
    <w:rsid w:val="0091210C"/>
    <w:rsid w:val="009123FF"/>
    <w:rsid w:val="00921E00"/>
    <w:rsid w:val="0092285F"/>
    <w:rsid w:val="00922AB8"/>
    <w:rsid w:val="00927474"/>
    <w:rsid w:val="00927B0F"/>
    <w:rsid w:val="00927D7F"/>
    <w:rsid w:val="00932CC4"/>
    <w:rsid w:val="009330D7"/>
    <w:rsid w:val="009464BD"/>
    <w:rsid w:val="009658C2"/>
    <w:rsid w:val="009701E0"/>
    <w:rsid w:val="00973ACD"/>
    <w:rsid w:val="00974FC6"/>
    <w:rsid w:val="00976C63"/>
    <w:rsid w:val="00976DCE"/>
    <w:rsid w:val="00983926"/>
    <w:rsid w:val="00986A9B"/>
    <w:rsid w:val="00992115"/>
    <w:rsid w:val="009933EC"/>
    <w:rsid w:val="00994F19"/>
    <w:rsid w:val="00996957"/>
    <w:rsid w:val="00996B5C"/>
    <w:rsid w:val="009A397A"/>
    <w:rsid w:val="009A4C02"/>
    <w:rsid w:val="009A4EBB"/>
    <w:rsid w:val="009A6BAC"/>
    <w:rsid w:val="009B3313"/>
    <w:rsid w:val="009B3AAA"/>
    <w:rsid w:val="009B5292"/>
    <w:rsid w:val="009B5427"/>
    <w:rsid w:val="009C1289"/>
    <w:rsid w:val="009C128C"/>
    <w:rsid w:val="009C33E8"/>
    <w:rsid w:val="009C51E3"/>
    <w:rsid w:val="009D1DE3"/>
    <w:rsid w:val="009D3230"/>
    <w:rsid w:val="009E1393"/>
    <w:rsid w:val="009E4FD4"/>
    <w:rsid w:val="009E5A2D"/>
    <w:rsid w:val="009F1D01"/>
    <w:rsid w:val="009F3FD2"/>
    <w:rsid w:val="009F5D0B"/>
    <w:rsid w:val="00A03577"/>
    <w:rsid w:val="00A06113"/>
    <w:rsid w:val="00A07531"/>
    <w:rsid w:val="00A16F08"/>
    <w:rsid w:val="00A17597"/>
    <w:rsid w:val="00A33621"/>
    <w:rsid w:val="00A33B5E"/>
    <w:rsid w:val="00A35FB0"/>
    <w:rsid w:val="00A368FE"/>
    <w:rsid w:val="00A44439"/>
    <w:rsid w:val="00A45E52"/>
    <w:rsid w:val="00A475E2"/>
    <w:rsid w:val="00A511EC"/>
    <w:rsid w:val="00A548DE"/>
    <w:rsid w:val="00A56B20"/>
    <w:rsid w:val="00A634C8"/>
    <w:rsid w:val="00A64F73"/>
    <w:rsid w:val="00A70772"/>
    <w:rsid w:val="00A70F2E"/>
    <w:rsid w:val="00A74C3F"/>
    <w:rsid w:val="00A753E8"/>
    <w:rsid w:val="00A8243B"/>
    <w:rsid w:val="00A8513E"/>
    <w:rsid w:val="00A900D0"/>
    <w:rsid w:val="00A908C4"/>
    <w:rsid w:val="00A911EA"/>
    <w:rsid w:val="00AA49CE"/>
    <w:rsid w:val="00AA7C9B"/>
    <w:rsid w:val="00AB42AA"/>
    <w:rsid w:val="00AC250E"/>
    <w:rsid w:val="00AC42AF"/>
    <w:rsid w:val="00AC5E12"/>
    <w:rsid w:val="00AD1B12"/>
    <w:rsid w:val="00AD5A3D"/>
    <w:rsid w:val="00AD7EFB"/>
    <w:rsid w:val="00AE081D"/>
    <w:rsid w:val="00AE3628"/>
    <w:rsid w:val="00AE5C11"/>
    <w:rsid w:val="00AE5D3A"/>
    <w:rsid w:val="00AE7C7D"/>
    <w:rsid w:val="00AF12FA"/>
    <w:rsid w:val="00AF3CD1"/>
    <w:rsid w:val="00B01F5E"/>
    <w:rsid w:val="00B049B4"/>
    <w:rsid w:val="00B05445"/>
    <w:rsid w:val="00B11565"/>
    <w:rsid w:val="00B14203"/>
    <w:rsid w:val="00B16897"/>
    <w:rsid w:val="00B2141F"/>
    <w:rsid w:val="00B27247"/>
    <w:rsid w:val="00B32C6E"/>
    <w:rsid w:val="00B34D27"/>
    <w:rsid w:val="00B34ECC"/>
    <w:rsid w:val="00B3573E"/>
    <w:rsid w:val="00B36693"/>
    <w:rsid w:val="00B3757B"/>
    <w:rsid w:val="00B40285"/>
    <w:rsid w:val="00B4142E"/>
    <w:rsid w:val="00B4617E"/>
    <w:rsid w:val="00B47299"/>
    <w:rsid w:val="00B5116E"/>
    <w:rsid w:val="00B55174"/>
    <w:rsid w:val="00B608AF"/>
    <w:rsid w:val="00B61099"/>
    <w:rsid w:val="00B61A66"/>
    <w:rsid w:val="00B61DD1"/>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C2FAF"/>
    <w:rsid w:val="00BC349B"/>
    <w:rsid w:val="00BC4248"/>
    <w:rsid w:val="00BC4B95"/>
    <w:rsid w:val="00BD1286"/>
    <w:rsid w:val="00BD2205"/>
    <w:rsid w:val="00BD4C80"/>
    <w:rsid w:val="00BE16CA"/>
    <w:rsid w:val="00BE2F61"/>
    <w:rsid w:val="00BE3A81"/>
    <w:rsid w:val="00BF1B77"/>
    <w:rsid w:val="00BF497F"/>
    <w:rsid w:val="00C006B6"/>
    <w:rsid w:val="00C04FE3"/>
    <w:rsid w:val="00C0657F"/>
    <w:rsid w:val="00C1093D"/>
    <w:rsid w:val="00C13889"/>
    <w:rsid w:val="00C200AE"/>
    <w:rsid w:val="00C207FC"/>
    <w:rsid w:val="00C25E9C"/>
    <w:rsid w:val="00C27477"/>
    <w:rsid w:val="00C43D38"/>
    <w:rsid w:val="00C51EC6"/>
    <w:rsid w:val="00C54932"/>
    <w:rsid w:val="00C57A77"/>
    <w:rsid w:val="00C60497"/>
    <w:rsid w:val="00C60647"/>
    <w:rsid w:val="00C607D4"/>
    <w:rsid w:val="00C61A0E"/>
    <w:rsid w:val="00C628CA"/>
    <w:rsid w:val="00C7134C"/>
    <w:rsid w:val="00C71A37"/>
    <w:rsid w:val="00C76BAC"/>
    <w:rsid w:val="00C8753F"/>
    <w:rsid w:val="00C8790E"/>
    <w:rsid w:val="00C925C3"/>
    <w:rsid w:val="00CA1A7B"/>
    <w:rsid w:val="00CA5211"/>
    <w:rsid w:val="00CA545B"/>
    <w:rsid w:val="00CA78F2"/>
    <w:rsid w:val="00CB188A"/>
    <w:rsid w:val="00CB22E5"/>
    <w:rsid w:val="00CB2599"/>
    <w:rsid w:val="00CB2CEB"/>
    <w:rsid w:val="00CC0FDD"/>
    <w:rsid w:val="00CC13EE"/>
    <w:rsid w:val="00CC60A6"/>
    <w:rsid w:val="00CD48EB"/>
    <w:rsid w:val="00CD4A78"/>
    <w:rsid w:val="00CE23B5"/>
    <w:rsid w:val="00CE39BF"/>
    <w:rsid w:val="00CE52D0"/>
    <w:rsid w:val="00CF68E1"/>
    <w:rsid w:val="00D0125D"/>
    <w:rsid w:val="00D012E2"/>
    <w:rsid w:val="00D10894"/>
    <w:rsid w:val="00D12331"/>
    <w:rsid w:val="00D12958"/>
    <w:rsid w:val="00D160AB"/>
    <w:rsid w:val="00D251C1"/>
    <w:rsid w:val="00D2690E"/>
    <w:rsid w:val="00D32380"/>
    <w:rsid w:val="00D36465"/>
    <w:rsid w:val="00D427C6"/>
    <w:rsid w:val="00D4542A"/>
    <w:rsid w:val="00D47A29"/>
    <w:rsid w:val="00D53A83"/>
    <w:rsid w:val="00D562A6"/>
    <w:rsid w:val="00D63CEE"/>
    <w:rsid w:val="00D67A70"/>
    <w:rsid w:val="00D75570"/>
    <w:rsid w:val="00D76FB8"/>
    <w:rsid w:val="00D84D72"/>
    <w:rsid w:val="00D920A9"/>
    <w:rsid w:val="00D92177"/>
    <w:rsid w:val="00D952F1"/>
    <w:rsid w:val="00D96C73"/>
    <w:rsid w:val="00DA521E"/>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5F74"/>
    <w:rsid w:val="00DF63EA"/>
    <w:rsid w:val="00DF76FE"/>
    <w:rsid w:val="00DF7C46"/>
    <w:rsid w:val="00E022D8"/>
    <w:rsid w:val="00E027F8"/>
    <w:rsid w:val="00E1257B"/>
    <w:rsid w:val="00E14B43"/>
    <w:rsid w:val="00E24D15"/>
    <w:rsid w:val="00E250C8"/>
    <w:rsid w:val="00E320FA"/>
    <w:rsid w:val="00E3310C"/>
    <w:rsid w:val="00E33261"/>
    <w:rsid w:val="00E335DD"/>
    <w:rsid w:val="00E42A3E"/>
    <w:rsid w:val="00E50891"/>
    <w:rsid w:val="00E50E0C"/>
    <w:rsid w:val="00E525EC"/>
    <w:rsid w:val="00E534C7"/>
    <w:rsid w:val="00E54411"/>
    <w:rsid w:val="00E550A4"/>
    <w:rsid w:val="00E55C85"/>
    <w:rsid w:val="00E613C9"/>
    <w:rsid w:val="00E616FA"/>
    <w:rsid w:val="00E64B63"/>
    <w:rsid w:val="00E64E61"/>
    <w:rsid w:val="00E65622"/>
    <w:rsid w:val="00E65EAA"/>
    <w:rsid w:val="00E6616C"/>
    <w:rsid w:val="00E72A67"/>
    <w:rsid w:val="00E7509D"/>
    <w:rsid w:val="00E81EE7"/>
    <w:rsid w:val="00E86DBF"/>
    <w:rsid w:val="00E90573"/>
    <w:rsid w:val="00E90641"/>
    <w:rsid w:val="00E93A9E"/>
    <w:rsid w:val="00E96B03"/>
    <w:rsid w:val="00E976B7"/>
    <w:rsid w:val="00E97E71"/>
    <w:rsid w:val="00EA2421"/>
    <w:rsid w:val="00EA2B93"/>
    <w:rsid w:val="00EB2B0F"/>
    <w:rsid w:val="00EB3A2A"/>
    <w:rsid w:val="00EB4ED5"/>
    <w:rsid w:val="00EB546E"/>
    <w:rsid w:val="00EC1B70"/>
    <w:rsid w:val="00EC3C94"/>
    <w:rsid w:val="00EC43DC"/>
    <w:rsid w:val="00EC4733"/>
    <w:rsid w:val="00ED2EE0"/>
    <w:rsid w:val="00ED65C2"/>
    <w:rsid w:val="00EE10C9"/>
    <w:rsid w:val="00EE5653"/>
    <w:rsid w:val="00EE5AF1"/>
    <w:rsid w:val="00EE758D"/>
    <w:rsid w:val="00EF03A1"/>
    <w:rsid w:val="00EF2372"/>
    <w:rsid w:val="00EF2B96"/>
    <w:rsid w:val="00EF6824"/>
    <w:rsid w:val="00EF7428"/>
    <w:rsid w:val="00EF7F52"/>
    <w:rsid w:val="00F0394B"/>
    <w:rsid w:val="00F05C96"/>
    <w:rsid w:val="00F07226"/>
    <w:rsid w:val="00F07891"/>
    <w:rsid w:val="00F12733"/>
    <w:rsid w:val="00F129A2"/>
    <w:rsid w:val="00F15FD9"/>
    <w:rsid w:val="00F266FC"/>
    <w:rsid w:val="00F26F29"/>
    <w:rsid w:val="00F30566"/>
    <w:rsid w:val="00F3254B"/>
    <w:rsid w:val="00F35FD9"/>
    <w:rsid w:val="00F402BF"/>
    <w:rsid w:val="00F448CF"/>
    <w:rsid w:val="00F46111"/>
    <w:rsid w:val="00F463BB"/>
    <w:rsid w:val="00F4745A"/>
    <w:rsid w:val="00F51D72"/>
    <w:rsid w:val="00F52E79"/>
    <w:rsid w:val="00F5491B"/>
    <w:rsid w:val="00F57272"/>
    <w:rsid w:val="00F60594"/>
    <w:rsid w:val="00F63B0C"/>
    <w:rsid w:val="00F679E5"/>
    <w:rsid w:val="00F70747"/>
    <w:rsid w:val="00F71969"/>
    <w:rsid w:val="00F8383E"/>
    <w:rsid w:val="00F847A3"/>
    <w:rsid w:val="00F851E2"/>
    <w:rsid w:val="00F86819"/>
    <w:rsid w:val="00F977D6"/>
    <w:rsid w:val="00FA0F96"/>
    <w:rsid w:val="00FA1A6B"/>
    <w:rsid w:val="00FA38AA"/>
    <w:rsid w:val="00FA7A04"/>
    <w:rsid w:val="00FB20D2"/>
    <w:rsid w:val="00FB3864"/>
    <w:rsid w:val="00FB3B32"/>
    <w:rsid w:val="00FC45B4"/>
    <w:rsid w:val="00FC67E8"/>
    <w:rsid w:val="00FC6F8D"/>
    <w:rsid w:val="00FC7367"/>
    <w:rsid w:val="00FD0044"/>
    <w:rsid w:val="00FD0A77"/>
    <w:rsid w:val="00FE2659"/>
    <w:rsid w:val="00FE51E7"/>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50" Type="http://schemas.openxmlformats.org/officeDocument/2006/relationships/header" Target="header4.xml"/><Relationship Id="rId51" Type="http://schemas.openxmlformats.org/officeDocument/2006/relationships/header" Target="header5.xml"/><Relationship Id="rId52" Type="http://schemas.openxmlformats.org/officeDocument/2006/relationships/footer" Target="footer14.xml"/><Relationship Id="rId53" Type="http://schemas.openxmlformats.org/officeDocument/2006/relationships/header" Target="header6.xml"/><Relationship Id="rId54" Type="http://schemas.openxmlformats.org/officeDocument/2006/relationships/footer" Target="footer15.xml"/><Relationship Id="rId55" Type="http://schemas.openxmlformats.org/officeDocument/2006/relationships/fontTable" Target="fontTable.xml"/><Relationship Id="rId56" Type="http://schemas.microsoft.com/office/2011/relationships/people" Target="people.xml"/><Relationship Id="rId57" Type="http://schemas.openxmlformats.org/officeDocument/2006/relationships/theme" Target="theme/theme1.xml"/><Relationship Id="rId40" Type="http://schemas.openxmlformats.org/officeDocument/2006/relationships/image" Target="media/image12.tiff"/><Relationship Id="rId41" Type="http://schemas.openxmlformats.org/officeDocument/2006/relationships/image" Target="media/image13.tiff"/><Relationship Id="rId42" Type="http://schemas.openxmlformats.org/officeDocument/2006/relationships/image" Target="media/image14.emf"/><Relationship Id="rId43" Type="http://schemas.openxmlformats.org/officeDocument/2006/relationships/image" Target="media/image15.jpeg"/><Relationship Id="rId44" Type="http://schemas.openxmlformats.org/officeDocument/2006/relationships/image" Target="media/image16.jpeg"/><Relationship Id="rId45" Type="http://schemas.openxmlformats.org/officeDocument/2006/relationships/image" Target="media/image17.emf"/><Relationship Id="rId46" Type="http://schemas.openxmlformats.org/officeDocument/2006/relationships/image" Target="media/image18.tiff"/><Relationship Id="rId47" Type="http://schemas.openxmlformats.org/officeDocument/2006/relationships/image" Target="media/image19.jpeg"/><Relationship Id="rId48" Type="http://schemas.openxmlformats.org/officeDocument/2006/relationships/image" Target="media/image20.jpeg"/><Relationship Id="rId49" Type="http://schemas.openxmlformats.org/officeDocument/2006/relationships/image" Target="media/image21.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jpeg"/><Relationship Id="rId35" Type="http://schemas.openxmlformats.org/officeDocument/2006/relationships/image" Target="media/image9.jpeg"/><Relationship Id="rId36" Type="http://schemas.openxmlformats.org/officeDocument/2006/relationships/hyperlink" Target="http://proceedings.spiedigitallibrary.org/proceeding.aspx?articleid=897930" TargetMode="External"/><Relationship Id="rId37" Type="http://schemas.openxmlformats.org/officeDocument/2006/relationships/hyperlink" Target="http://ieeexplore.ieee.org/document/1634362/" TargetMode="External"/><Relationship Id="rId38" Type="http://schemas.openxmlformats.org/officeDocument/2006/relationships/image" Target="media/image10.emf"/><Relationship Id="rId39" Type="http://schemas.openxmlformats.org/officeDocument/2006/relationships/image" Target="media/image11.tif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515B70-EEB9-ED42-AF8C-ECD8439AE5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TotalTime>
  <Pages>47</Pages>
  <Words>9541</Words>
  <Characters>52479</Characters>
  <Application>Microsoft Macintosh Word</Application>
  <DocSecurity>0</DocSecurity>
  <Lines>437</Lines>
  <Paragraphs>1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Pablo Blanco Peris</cp:lastModifiedBy>
  <cp:revision>39</cp:revision>
  <cp:lastPrinted>2016-09-12T14:06:00Z</cp:lastPrinted>
  <dcterms:created xsi:type="dcterms:W3CDTF">2017-03-14T16:11:00Z</dcterms:created>
  <dcterms:modified xsi:type="dcterms:W3CDTF">2017-05-28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WZ8I86Ka"/&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